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3A149A" w14:textId="77777777" w:rsidR="00D17A81" w:rsidRPr="00676CB9" w:rsidRDefault="00D17A81" w:rsidP="00B271E4">
      <w:pPr>
        <w:pStyle w:val="Default"/>
        <w:spacing w:line="360" w:lineRule="auto"/>
        <w:rPr>
          <w:color w:val="auto"/>
          <w:lang w:val="en-US"/>
        </w:rPr>
      </w:pPr>
      <w:bookmarkStart w:id="0" w:name="_GoBack"/>
      <w:bookmarkEnd w:id="0"/>
    </w:p>
    <w:p w14:paraId="5C3550F4" w14:textId="43AF7D64" w:rsidR="00D17A81" w:rsidRPr="00DD22DF" w:rsidRDefault="00DD22DF" w:rsidP="00DD22DF">
      <w:pPr>
        <w:pStyle w:val="Default"/>
        <w:spacing w:line="360" w:lineRule="auto"/>
        <w:jc w:val="center"/>
        <w:rPr>
          <w:sz w:val="28"/>
          <w:szCs w:val="28"/>
          <w:lang w:val="en-US"/>
        </w:rPr>
      </w:pPr>
      <w:r w:rsidRPr="00DD22DF">
        <w:rPr>
          <w:b/>
          <w:sz w:val="28"/>
          <w:szCs w:val="28"/>
          <w:lang w:val="en-US"/>
        </w:rPr>
        <w:t>L</w:t>
      </w:r>
      <w:r w:rsidR="003F4CA5" w:rsidRPr="00DD22DF">
        <w:rPr>
          <w:b/>
          <w:sz w:val="28"/>
          <w:szCs w:val="28"/>
          <w:lang w:val="en-US"/>
        </w:rPr>
        <w:t>ong-term</w:t>
      </w:r>
      <w:r w:rsidR="00D17A81" w:rsidRPr="00DD22DF">
        <w:rPr>
          <w:b/>
          <w:sz w:val="28"/>
          <w:szCs w:val="28"/>
          <w:lang w:val="en-US"/>
        </w:rPr>
        <w:t xml:space="preserve"> morbidity of children with specific congenital anomalies</w:t>
      </w:r>
    </w:p>
    <w:p w14:paraId="14D14410" w14:textId="4DD96500" w:rsidR="00DD22DF" w:rsidRDefault="00DD22DF" w:rsidP="00DD22DF">
      <w:pPr>
        <w:pStyle w:val="Default"/>
        <w:spacing w:line="360" w:lineRule="auto"/>
        <w:jc w:val="center"/>
        <w:rPr>
          <w:lang w:val="en-US"/>
        </w:rPr>
      </w:pPr>
      <w:r>
        <w:rPr>
          <w:lang w:val="en-US"/>
        </w:rPr>
        <w:t>Protocol for EUROlinkCAT WP4 studies</w:t>
      </w:r>
    </w:p>
    <w:p w14:paraId="046F965B" w14:textId="77777777" w:rsidR="00D17A81" w:rsidRDefault="00D17A81" w:rsidP="00B271E4">
      <w:pPr>
        <w:pStyle w:val="Default"/>
        <w:spacing w:line="360" w:lineRule="auto"/>
        <w:rPr>
          <w:sz w:val="22"/>
          <w:szCs w:val="22"/>
          <w:lang w:val="en-US"/>
        </w:rPr>
      </w:pPr>
    </w:p>
    <w:p w14:paraId="47E7E23F" w14:textId="77777777" w:rsidR="00B159E5" w:rsidRPr="000F3672" w:rsidRDefault="00D17A81" w:rsidP="0018177E">
      <w:pPr>
        <w:pStyle w:val="Default"/>
        <w:spacing w:line="360" w:lineRule="auto"/>
        <w:rPr>
          <w:b/>
          <w:sz w:val="22"/>
          <w:szCs w:val="22"/>
          <w:lang w:val="en-US"/>
        </w:rPr>
      </w:pPr>
      <w:r w:rsidRPr="000F3672">
        <w:rPr>
          <w:b/>
          <w:sz w:val="22"/>
          <w:szCs w:val="22"/>
          <w:lang w:val="en-US"/>
        </w:rPr>
        <w:t>Institution</w:t>
      </w:r>
      <w:r w:rsidR="00B159E5" w:rsidRPr="000F3672">
        <w:rPr>
          <w:b/>
          <w:sz w:val="22"/>
          <w:szCs w:val="22"/>
          <w:lang w:val="en-US"/>
        </w:rPr>
        <w:t>s</w:t>
      </w:r>
      <w:r w:rsidRPr="000F3672">
        <w:rPr>
          <w:b/>
          <w:sz w:val="22"/>
          <w:szCs w:val="22"/>
          <w:lang w:val="en-US"/>
        </w:rPr>
        <w:t xml:space="preserve"> responsible: </w:t>
      </w:r>
    </w:p>
    <w:p w14:paraId="25DF65C7" w14:textId="77777777" w:rsidR="00D17A81" w:rsidRPr="00D8108B" w:rsidRDefault="00D17A81" w:rsidP="0018177E">
      <w:pPr>
        <w:pStyle w:val="Default"/>
        <w:spacing w:line="360" w:lineRule="auto"/>
        <w:rPr>
          <w:sz w:val="22"/>
          <w:szCs w:val="22"/>
        </w:rPr>
      </w:pPr>
      <w:r w:rsidRPr="00D8108B">
        <w:rPr>
          <w:sz w:val="22"/>
          <w:szCs w:val="22"/>
        </w:rPr>
        <w:t>Hospital Lillebaelt, Kolding, Denmark (</w:t>
      </w:r>
      <w:r w:rsidR="00B159E5" w:rsidRPr="00D8108B">
        <w:rPr>
          <w:sz w:val="22"/>
          <w:szCs w:val="22"/>
        </w:rPr>
        <w:t xml:space="preserve">RSD, </w:t>
      </w:r>
      <w:r w:rsidRPr="00D8108B">
        <w:rPr>
          <w:sz w:val="22"/>
          <w:szCs w:val="22"/>
        </w:rPr>
        <w:t>Ester Garne)</w:t>
      </w:r>
    </w:p>
    <w:p w14:paraId="0650436F" w14:textId="77777777" w:rsidR="00B159E5" w:rsidRPr="00B159E5" w:rsidRDefault="00B159E5" w:rsidP="0018177E">
      <w:pPr>
        <w:pStyle w:val="Default"/>
        <w:spacing w:line="360" w:lineRule="auto"/>
        <w:rPr>
          <w:sz w:val="22"/>
          <w:szCs w:val="22"/>
          <w:lang w:val="en-US"/>
        </w:rPr>
      </w:pPr>
      <w:r w:rsidRPr="00B159E5">
        <w:rPr>
          <w:sz w:val="22"/>
          <w:szCs w:val="22"/>
          <w:lang w:val="en-US"/>
        </w:rPr>
        <w:t>University of Ulster (UU, Maria Loane)</w:t>
      </w:r>
    </w:p>
    <w:p w14:paraId="5037BF62" w14:textId="77777777" w:rsidR="00B159E5" w:rsidRDefault="00B159E5" w:rsidP="0018177E">
      <w:pPr>
        <w:pStyle w:val="Default"/>
        <w:spacing w:line="360" w:lineRule="auto"/>
        <w:rPr>
          <w:sz w:val="22"/>
          <w:szCs w:val="22"/>
          <w:lang w:val="en-US"/>
        </w:rPr>
      </w:pPr>
      <w:r>
        <w:rPr>
          <w:sz w:val="22"/>
          <w:szCs w:val="22"/>
          <w:lang w:val="en-US"/>
        </w:rPr>
        <w:t>National Institute for Health and Welfare, Helsinki (THL, Mika Gissler)</w:t>
      </w:r>
    </w:p>
    <w:p w14:paraId="05B5E613" w14:textId="77777777" w:rsidR="00BF53B0" w:rsidRPr="00B159E5" w:rsidRDefault="00BF53B0" w:rsidP="0018177E">
      <w:pPr>
        <w:pStyle w:val="Default"/>
        <w:spacing w:line="360" w:lineRule="auto"/>
        <w:rPr>
          <w:sz w:val="22"/>
          <w:szCs w:val="22"/>
          <w:lang w:val="en-US"/>
        </w:rPr>
      </w:pPr>
      <w:r>
        <w:rPr>
          <w:sz w:val="22"/>
          <w:szCs w:val="22"/>
          <w:lang w:val="en-US"/>
        </w:rPr>
        <w:t>Queen Mary University of London (QMUL, Joan Morris)</w:t>
      </w:r>
    </w:p>
    <w:p w14:paraId="2E4827B7" w14:textId="77777777" w:rsidR="00BF53B0" w:rsidRPr="00B159E5" w:rsidRDefault="00BF53B0" w:rsidP="0018177E">
      <w:pPr>
        <w:pStyle w:val="Default"/>
        <w:spacing w:line="360" w:lineRule="auto"/>
        <w:rPr>
          <w:sz w:val="22"/>
          <w:szCs w:val="22"/>
          <w:lang w:val="en-US"/>
        </w:rPr>
      </w:pPr>
    </w:p>
    <w:p w14:paraId="23995A98" w14:textId="77777777" w:rsidR="00BE4004" w:rsidRDefault="00BE4004" w:rsidP="0018177E">
      <w:pPr>
        <w:pStyle w:val="Default"/>
        <w:spacing w:line="360" w:lineRule="auto"/>
        <w:rPr>
          <w:sz w:val="22"/>
          <w:szCs w:val="22"/>
          <w:lang w:val="en-US"/>
        </w:rPr>
      </w:pPr>
      <w:r w:rsidRPr="00656EEC">
        <w:rPr>
          <w:b/>
          <w:color w:val="auto"/>
          <w:sz w:val="22"/>
          <w:szCs w:val="22"/>
          <w:lang w:val="en-US"/>
        </w:rPr>
        <w:t>The main aim of WP4</w:t>
      </w:r>
      <w:r w:rsidRPr="00656EEC">
        <w:rPr>
          <w:color w:val="auto"/>
          <w:sz w:val="22"/>
          <w:szCs w:val="22"/>
          <w:lang w:val="en-US"/>
        </w:rPr>
        <w:t xml:space="preserve"> is </w:t>
      </w:r>
      <w:r>
        <w:rPr>
          <w:color w:val="auto"/>
          <w:sz w:val="22"/>
          <w:szCs w:val="22"/>
          <w:lang w:val="en-US"/>
        </w:rPr>
        <w:t xml:space="preserve">to </w:t>
      </w:r>
      <w:r w:rsidRPr="00656EEC">
        <w:rPr>
          <w:color w:val="auto"/>
          <w:sz w:val="22"/>
          <w:szCs w:val="22"/>
          <w:lang w:val="en-US"/>
        </w:rPr>
        <w:t xml:space="preserve">expand the knowledge on the health and clinical course of children with congenital anomalies up to the first 10 years of life and to evaluate different </w:t>
      </w:r>
      <w:r>
        <w:rPr>
          <w:color w:val="auto"/>
          <w:sz w:val="22"/>
          <w:szCs w:val="22"/>
          <w:lang w:val="en-US"/>
        </w:rPr>
        <w:t>treatments</w:t>
      </w:r>
      <w:r w:rsidRPr="00656EEC">
        <w:rPr>
          <w:color w:val="auto"/>
          <w:sz w:val="22"/>
          <w:szCs w:val="22"/>
          <w:lang w:val="en-US"/>
        </w:rPr>
        <w:t xml:space="preserve"> in prenatal, neonatal and childhood care in Europe </w:t>
      </w:r>
      <w:r>
        <w:rPr>
          <w:color w:val="auto"/>
          <w:sz w:val="22"/>
          <w:szCs w:val="22"/>
          <w:lang w:val="en-US"/>
        </w:rPr>
        <w:t xml:space="preserve">in order </w:t>
      </w:r>
      <w:r w:rsidRPr="00656EEC">
        <w:rPr>
          <w:color w:val="auto"/>
          <w:sz w:val="22"/>
          <w:szCs w:val="22"/>
          <w:lang w:val="en-US"/>
        </w:rPr>
        <w:t>to optimize diagnosis, treatmen</w:t>
      </w:r>
      <w:r w:rsidRPr="00656EEC">
        <w:rPr>
          <w:sz w:val="22"/>
          <w:szCs w:val="22"/>
          <w:lang w:val="en-US"/>
        </w:rPr>
        <w:t>t and health for these children.</w:t>
      </w:r>
      <w:r>
        <w:rPr>
          <w:sz w:val="22"/>
          <w:szCs w:val="22"/>
          <w:lang w:val="en-US"/>
        </w:rPr>
        <w:t xml:space="preserve"> </w:t>
      </w:r>
    </w:p>
    <w:p w14:paraId="212875E4" w14:textId="77777777" w:rsidR="00D17A81" w:rsidRPr="00B159E5" w:rsidRDefault="00D17A81" w:rsidP="0018177E">
      <w:pPr>
        <w:pStyle w:val="Default"/>
        <w:spacing w:line="360" w:lineRule="auto"/>
        <w:rPr>
          <w:sz w:val="22"/>
          <w:szCs w:val="22"/>
          <w:lang w:val="en-US"/>
        </w:rPr>
      </w:pPr>
    </w:p>
    <w:p w14:paraId="283F8093" w14:textId="77777777" w:rsidR="00D17A81" w:rsidRPr="00656EEC" w:rsidRDefault="00D17A81" w:rsidP="0018177E">
      <w:pPr>
        <w:pStyle w:val="Default"/>
        <w:numPr>
          <w:ilvl w:val="0"/>
          <w:numId w:val="1"/>
        </w:numPr>
        <w:spacing w:line="360" w:lineRule="auto"/>
        <w:rPr>
          <w:b/>
          <w:sz w:val="22"/>
          <w:szCs w:val="22"/>
          <w:lang w:val="en-US"/>
        </w:rPr>
      </w:pPr>
      <w:r w:rsidRPr="00656EEC">
        <w:rPr>
          <w:b/>
          <w:sz w:val="22"/>
          <w:szCs w:val="22"/>
          <w:lang w:val="en-US"/>
        </w:rPr>
        <w:t>Background and aim</w:t>
      </w:r>
    </w:p>
    <w:p w14:paraId="1C449E93" w14:textId="2241C8D8" w:rsidR="00B271E4" w:rsidRDefault="00D17A81" w:rsidP="0018177E">
      <w:pPr>
        <w:pStyle w:val="Default"/>
        <w:spacing w:line="360" w:lineRule="auto"/>
        <w:rPr>
          <w:sz w:val="22"/>
          <w:szCs w:val="22"/>
          <w:lang w:val="en-US"/>
        </w:rPr>
      </w:pPr>
      <w:r>
        <w:rPr>
          <w:sz w:val="22"/>
          <w:szCs w:val="22"/>
          <w:lang w:val="en-US"/>
        </w:rPr>
        <w:t xml:space="preserve">Every year 130,000 infants are born in Europe </w:t>
      </w:r>
      <w:r w:rsidR="00BF53B0">
        <w:rPr>
          <w:sz w:val="22"/>
          <w:szCs w:val="22"/>
          <w:lang w:val="en-US"/>
        </w:rPr>
        <w:t xml:space="preserve">with a congenital anomaly </w:t>
      </w:r>
      <w:r w:rsidR="007E3848">
        <w:rPr>
          <w:sz w:val="22"/>
          <w:szCs w:val="22"/>
          <w:lang w:val="en-US"/>
        </w:rPr>
        <w:t>(Dolk</w:t>
      </w:r>
      <w:r w:rsidR="00676CB9">
        <w:rPr>
          <w:sz w:val="22"/>
          <w:szCs w:val="22"/>
          <w:lang w:val="en-US"/>
        </w:rPr>
        <w:t xml:space="preserve"> </w:t>
      </w:r>
      <w:r w:rsidR="00DD22DF">
        <w:rPr>
          <w:sz w:val="22"/>
          <w:szCs w:val="22"/>
          <w:lang w:val="en-US"/>
        </w:rPr>
        <w:t xml:space="preserve">et al </w:t>
      </w:r>
      <w:r w:rsidR="00676CB9">
        <w:rPr>
          <w:sz w:val="22"/>
          <w:szCs w:val="22"/>
          <w:lang w:val="en-US"/>
        </w:rPr>
        <w:t>2010)</w:t>
      </w:r>
      <w:r w:rsidR="00B271E4">
        <w:rPr>
          <w:sz w:val="22"/>
          <w:szCs w:val="22"/>
          <w:lang w:val="en-US"/>
        </w:rPr>
        <w:t xml:space="preserve">. EUROCAT data for 2011-2015 gives an overall prevalence of livebirths with major congenital anomalies at 1.9% of all births. </w:t>
      </w:r>
      <w:r w:rsidR="00BF53B0">
        <w:rPr>
          <w:sz w:val="22"/>
          <w:szCs w:val="22"/>
          <w:lang w:val="en-US"/>
        </w:rPr>
        <w:t xml:space="preserve">Congenital anomalies </w:t>
      </w:r>
      <w:r>
        <w:rPr>
          <w:sz w:val="22"/>
          <w:szCs w:val="22"/>
          <w:lang w:val="en-US"/>
        </w:rPr>
        <w:t>are a leading cause of childhood morbidity and long-term disabili</w:t>
      </w:r>
      <w:r w:rsidR="00BF53B0">
        <w:rPr>
          <w:sz w:val="22"/>
          <w:szCs w:val="22"/>
          <w:lang w:val="en-US"/>
        </w:rPr>
        <w:t>ty. Survival of children with congenital anomalies</w:t>
      </w:r>
      <w:r>
        <w:rPr>
          <w:sz w:val="22"/>
          <w:szCs w:val="22"/>
          <w:lang w:val="en-US"/>
        </w:rPr>
        <w:t xml:space="preserve"> has improved </w:t>
      </w:r>
      <w:r w:rsidR="007E3848">
        <w:rPr>
          <w:sz w:val="22"/>
          <w:szCs w:val="22"/>
          <w:lang w:val="en-US"/>
        </w:rPr>
        <w:t xml:space="preserve">(Tennant </w:t>
      </w:r>
      <w:r w:rsidR="00DD22DF">
        <w:rPr>
          <w:sz w:val="22"/>
          <w:szCs w:val="22"/>
          <w:lang w:val="en-US"/>
        </w:rPr>
        <w:t xml:space="preserve">et al </w:t>
      </w:r>
      <w:r w:rsidR="00C77CA0">
        <w:rPr>
          <w:sz w:val="22"/>
          <w:szCs w:val="22"/>
          <w:lang w:val="en-US"/>
        </w:rPr>
        <w:t>2010)</w:t>
      </w:r>
      <w:r w:rsidR="003F4CA5">
        <w:rPr>
          <w:sz w:val="22"/>
          <w:szCs w:val="22"/>
          <w:lang w:val="en-US"/>
        </w:rPr>
        <w:t>,</w:t>
      </w:r>
      <w:r w:rsidR="00C77CA0">
        <w:rPr>
          <w:sz w:val="22"/>
          <w:szCs w:val="22"/>
          <w:lang w:val="en-US"/>
        </w:rPr>
        <w:t xml:space="preserve"> </w:t>
      </w:r>
      <w:r>
        <w:rPr>
          <w:sz w:val="22"/>
          <w:szCs w:val="22"/>
          <w:lang w:val="en-US"/>
        </w:rPr>
        <w:t>so up-to-date knowledge about childhood morbidity is requ</w:t>
      </w:r>
      <w:r w:rsidR="00F7246A">
        <w:rPr>
          <w:sz w:val="22"/>
          <w:szCs w:val="22"/>
          <w:lang w:val="en-US"/>
        </w:rPr>
        <w:t>ired</w:t>
      </w:r>
      <w:r>
        <w:rPr>
          <w:sz w:val="22"/>
          <w:szCs w:val="22"/>
          <w:lang w:val="en-US"/>
        </w:rPr>
        <w:t xml:space="preserve"> </w:t>
      </w:r>
      <w:r w:rsidR="00F7246A">
        <w:rPr>
          <w:sz w:val="22"/>
          <w:szCs w:val="22"/>
          <w:lang w:val="en-US"/>
        </w:rPr>
        <w:t xml:space="preserve">in order to </w:t>
      </w:r>
      <w:r>
        <w:rPr>
          <w:sz w:val="22"/>
          <w:szCs w:val="22"/>
          <w:lang w:val="en-US"/>
        </w:rPr>
        <w:t>counsel parents</w:t>
      </w:r>
      <w:r w:rsidR="00B271E4">
        <w:rPr>
          <w:sz w:val="22"/>
          <w:szCs w:val="22"/>
          <w:lang w:val="en-US"/>
        </w:rPr>
        <w:t xml:space="preserve"> after a prenatal or postnatal diagnosis of </w:t>
      </w:r>
      <w:r w:rsidR="0067426E">
        <w:rPr>
          <w:sz w:val="22"/>
          <w:szCs w:val="22"/>
          <w:lang w:val="en-US"/>
        </w:rPr>
        <w:t>a congenital anomaly</w:t>
      </w:r>
      <w:r>
        <w:rPr>
          <w:sz w:val="22"/>
          <w:szCs w:val="22"/>
          <w:lang w:val="en-US"/>
        </w:rPr>
        <w:t xml:space="preserve">. </w:t>
      </w:r>
      <w:r w:rsidR="00C77CA0">
        <w:rPr>
          <w:sz w:val="22"/>
          <w:szCs w:val="22"/>
          <w:lang w:val="en-US"/>
        </w:rPr>
        <w:t>Further</w:t>
      </w:r>
      <w:r w:rsidR="0067426E">
        <w:rPr>
          <w:sz w:val="22"/>
          <w:szCs w:val="22"/>
          <w:lang w:val="en-US"/>
        </w:rPr>
        <w:t>more,</w:t>
      </w:r>
      <w:r w:rsidR="00C77CA0">
        <w:rPr>
          <w:sz w:val="22"/>
          <w:szCs w:val="22"/>
          <w:lang w:val="en-US"/>
        </w:rPr>
        <w:t xml:space="preserve"> knowledge about morbidity for infants and children with </w:t>
      </w:r>
      <w:r w:rsidR="00BF53B0">
        <w:rPr>
          <w:sz w:val="22"/>
          <w:szCs w:val="22"/>
          <w:lang w:val="en-US"/>
        </w:rPr>
        <w:t>congenital anomalies</w:t>
      </w:r>
      <w:r w:rsidR="00C77CA0">
        <w:rPr>
          <w:sz w:val="22"/>
          <w:szCs w:val="22"/>
          <w:lang w:val="en-US"/>
        </w:rPr>
        <w:t xml:space="preserve"> across the European health </w:t>
      </w:r>
      <w:r w:rsidR="00F7246A">
        <w:rPr>
          <w:sz w:val="22"/>
          <w:szCs w:val="22"/>
          <w:lang w:val="en-US"/>
        </w:rPr>
        <w:t xml:space="preserve">care </w:t>
      </w:r>
      <w:r w:rsidR="00C77CA0">
        <w:rPr>
          <w:sz w:val="22"/>
          <w:szCs w:val="22"/>
          <w:lang w:val="en-US"/>
        </w:rPr>
        <w:t xml:space="preserve">systems </w:t>
      </w:r>
      <w:r w:rsidR="00B64D70">
        <w:rPr>
          <w:sz w:val="22"/>
          <w:szCs w:val="22"/>
          <w:lang w:val="en-US"/>
        </w:rPr>
        <w:t xml:space="preserve">will enable comparisons to be made </w:t>
      </w:r>
      <w:r w:rsidR="00C77CA0">
        <w:rPr>
          <w:sz w:val="22"/>
          <w:szCs w:val="22"/>
          <w:lang w:val="en-US"/>
        </w:rPr>
        <w:t>to improve the treatment and outcome for these children.</w:t>
      </w:r>
      <w:r w:rsidR="00B271E4">
        <w:rPr>
          <w:sz w:val="22"/>
          <w:szCs w:val="22"/>
          <w:lang w:val="en-US"/>
        </w:rPr>
        <w:t xml:space="preserve"> </w:t>
      </w:r>
    </w:p>
    <w:p w14:paraId="0F842228" w14:textId="77777777" w:rsidR="00B271E4" w:rsidRDefault="00B271E4" w:rsidP="0018177E">
      <w:pPr>
        <w:pStyle w:val="Default"/>
        <w:spacing w:line="360" w:lineRule="auto"/>
        <w:rPr>
          <w:sz w:val="22"/>
          <w:szCs w:val="22"/>
          <w:lang w:val="en-US"/>
        </w:rPr>
      </w:pPr>
    </w:p>
    <w:p w14:paraId="4B3F93F8" w14:textId="6CADF0A5" w:rsidR="00F911A4" w:rsidRDefault="00917783" w:rsidP="0018177E">
      <w:pPr>
        <w:pStyle w:val="Default"/>
        <w:spacing w:line="360" w:lineRule="auto"/>
        <w:rPr>
          <w:sz w:val="22"/>
          <w:szCs w:val="22"/>
          <w:lang w:val="en-US"/>
        </w:rPr>
      </w:pPr>
      <w:r w:rsidRPr="00656EEC">
        <w:rPr>
          <w:sz w:val="22"/>
          <w:szCs w:val="22"/>
          <w:lang w:val="en-US"/>
        </w:rPr>
        <w:t>There are many studies on the outc</w:t>
      </w:r>
      <w:r w:rsidR="00B159E5">
        <w:rPr>
          <w:sz w:val="22"/>
          <w:szCs w:val="22"/>
          <w:lang w:val="en-US"/>
        </w:rPr>
        <w:t xml:space="preserve">ome of specific </w:t>
      </w:r>
      <w:r w:rsidR="00BF53B0">
        <w:rPr>
          <w:sz w:val="22"/>
          <w:szCs w:val="22"/>
          <w:lang w:val="en-US"/>
        </w:rPr>
        <w:t>congenital anomalies</w:t>
      </w:r>
      <w:r w:rsidR="00B159E5">
        <w:rPr>
          <w:sz w:val="22"/>
          <w:szCs w:val="22"/>
          <w:lang w:val="en-US"/>
        </w:rPr>
        <w:t xml:space="preserve"> </w:t>
      </w:r>
      <w:r w:rsidR="00BF53B0">
        <w:rPr>
          <w:sz w:val="22"/>
          <w:szCs w:val="22"/>
          <w:lang w:val="en-US"/>
        </w:rPr>
        <w:t xml:space="preserve">(for </w:t>
      </w:r>
      <w:r w:rsidR="00A71087">
        <w:rPr>
          <w:sz w:val="22"/>
          <w:szCs w:val="22"/>
          <w:lang w:val="en-US"/>
        </w:rPr>
        <w:t xml:space="preserve">example </w:t>
      </w:r>
      <w:r w:rsidR="00BD42E5">
        <w:rPr>
          <w:sz w:val="22"/>
          <w:szCs w:val="22"/>
          <w:lang w:val="en-US"/>
        </w:rPr>
        <w:t xml:space="preserve">hydrocephaly, </w:t>
      </w:r>
      <w:r w:rsidR="00A71087" w:rsidRPr="00340B19">
        <w:rPr>
          <w:sz w:val="22"/>
          <w:szCs w:val="22"/>
          <w:lang w:val="en-US"/>
        </w:rPr>
        <w:t>spina</w:t>
      </w:r>
      <w:r w:rsidR="00BD42E5">
        <w:rPr>
          <w:sz w:val="22"/>
          <w:szCs w:val="22"/>
          <w:lang w:val="en-US"/>
        </w:rPr>
        <w:t xml:space="preserve"> bifida,</w:t>
      </w:r>
      <w:r w:rsidR="00A71087">
        <w:rPr>
          <w:sz w:val="22"/>
          <w:szCs w:val="22"/>
          <w:lang w:val="en-US"/>
        </w:rPr>
        <w:t xml:space="preserve"> congenital</w:t>
      </w:r>
      <w:r w:rsidR="00BD42E5">
        <w:rPr>
          <w:sz w:val="22"/>
          <w:szCs w:val="22"/>
          <w:lang w:val="en-US"/>
        </w:rPr>
        <w:t xml:space="preserve"> cataract, </w:t>
      </w:r>
      <w:r w:rsidR="003F4CA5">
        <w:rPr>
          <w:sz w:val="22"/>
          <w:szCs w:val="22"/>
          <w:lang w:val="en-US"/>
        </w:rPr>
        <w:t>t</w:t>
      </w:r>
      <w:r w:rsidR="003F4CA5" w:rsidRPr="00340B19">
        <w:rPr>
          <w:sz w:val="22"/>
          <w:szCs w:val="22"/>
          <w:lang w:val="en-US"/>
        </w:rPr>
        <w:t xml:space="preserve">ransposition </w:t>
      </w:r>
      <w:r w:rsidR="00BF53B0" w:rsidRPr="00340B19">
        <w:rPr>
          <w:sz w:val="22"/>
          <w:szCs w:val="22"/>
          <w:lang w:val="en-US"/>
        </w:rPr>
        <w:t xml:space="preserve">of </w:t>
      </w:r>
      <w:r w:rsidR="00BF53B0">
        <w:rPr>
          <w:sz w:val="22"/>
          <w:szCs w:val="22"/>
          <w:lang w:val="en-US"/>
        </w:rPr>
        <w:t xml:space="preserve">the </w:t>
      </w:r>
      <w:r w:rsidR="00BF53B0" w:rsidRPr="00340B19">
        <w:rPr>
          <w:sz w:val="22"/>
          <w:szCs w:val="22"/>
          <w:lang w:val="en-US"/>
        </w:rPr>
        <w:t>great arteries</w:t>
      </w:r>
      <w:r w:rsidR="00BF53B0">
        <w:rPr>
          <w:sz w:val="22"/>
          <w:szCs w:val="22"/>
          <w:lang w:val="en-US"/>
        </w:rPr>
        <w:t>,</w:t>
      </w:r>
      <w:r w:rsidR="00BD42E5">
        <w:rPr>
          <w:sz w:val="22"/>
          <w:szCs w:val="22"/>
          <w:lang w:val="en-US"/>
        </w:rPr>
        <w:t xml:space="preserve"> Tetralogy of Fallot, cleft palate</w:t>
      </w:r>
      <w:r w:rsidR="00BF53B0">
        <w:rPr>
          <w:sz w:val="22"/>
          <w:szCs w:val="22"/>
          <w:lang w:val="en-US"/>
        </w:rPr>
        <w:t xml:space="preserve"> </w:t>
      </w:r>
      <w:r w:rsidR="00B159E5">
        <w:rPr>
          <w:sz w:val="22"/>
          <w:szCs w:val="22"/>
          <w:lang w:val="en-US"/>
        </w:rPr>
        <w:t>see A</w:t>
      </w:r>
      <w:r w:rsidR="00CE795F">
        <w:rPr>
          <w:sz w:val="22"/>
          <w:szCs w:val="22"/>
          <w:lang w:val="en-US"/>
        </w:rPr>
        <w:t>nnex 2</w:t>
      </w:r>
      <w:r w:rsidRPr="00656EEC">
        <w:rPr>
          <w:sz w:val="22"/>
          <w:szCs w:val="22"/>
          <w:lang w:val="en-US"/>
        </w:rPr>
        <w:t xml:space="preserve">), but the overall </w:t>
      </w:r>
      <w:r w:rsidR="00DB3E39">
        <w:rPr>
          <w:sz w:val="22"/>
          <w:szCs w:val="22"/>
          <w:lang w:val="en-US"/>
        </w:rPr>
        <w:t>morbidity</w:t>
      </w:r>
      <w:r w:rsidRPr="00656EEC">
        <w:rPr>
          <w:sz w:val="22"/>
          <w:szCs w:val="22"/>
          <w:lang w:val="en-US"/>
        </w:rPr>
        <w:t xml:space="preserve"> for live</w:t>
      </w:r>
      <w:r w:rsidR="00DA483E">
        <w:rPr>
          <w:sz w:val="22"/>
          <w:szCs w:val="22"/>
          <w:lang w:val="en-US"/>
        </w:rPr>
        <w:t xml:space="preserve"> </w:t>
      </w:r>
      <w:r w:rsidRPr="00656EEC">
        <w:rPr>
          <w:sz w:val="22"/>
          <w:szCs w:val="22"/>
          <w:lang w:val="en-US"/>
        </w:rPr>
        <w:t xml:space="preserve">born infants with </w:t>
      </w:r>
      <w:r w:rsidR="00DD22DF">
        <w:rPr>
          <w:sz w:val="22"/>
          <w:szCs w:val="22"/>
          <w:lang w:val="en-US"/>
        </w:rPr>
        <w:t xml:space="preserve">a range of </w:t>
      </w:r>
      <w:r w:rsidR="00BF53B0">
        <w:rPr>
          <w:sz w:val="22"/>
          <w:szCs w:val="22"/>
          <w:lang w:val="en-US"/>
        </w:rPr>
        <w:t>congenital anomalies</w:t>
      </w:r>
      <w:r w:rsidRPr="00656EEC">
        <w:rPr>
          <w:sz w:val="22"/>
          <w:szCs w:val="22"/>
          <w:lang w:val="en-US"/>
        </w:rPr>
        <w:t xml:space="preserve"> has not yet been published in a population</w:t>
      </w:r>
      <w:r w:rsidR="00B64D70">
        <w:rPr>
          <w:sz w:val="22"/>
          <w:szCs w:val="22"/>
          <w:lang w:val="en-US"/>
        </w:rPr>
        <w:t>-</w:t>
      </w:r>
      <w:r w:rsidRPr="00656EEC">
        <w:rPr>
          <w:sz w:val="22"/>
          <w:szCs w:val="22"/>
          <w:lang w:val="en-US"/>
        </w:rPr>
        <w:t>based setting.</w:t>
      </w:r>
      <w:r w:rsidR="00B271E4" w:rsidRPr="00656EEC">
        <w:rPr>
          <w:sz w:val="22"/>
          <w:szCs w:val="22"/>
          <w:lang w:val="en-US"/>
        </w:rPr>
        <w:t xml:space="preserve"> </w:t>
      </w:r>
      <w:r w:rsidR="00F7246A">
        <w:rPr>
          <w:sz w:val="22"/>
          <w:szCs w:val="22"/>
          <w:lang w:val="en-US"/>
        </w:rPr>
        <w:t>M</w:t>
      </w:r>
      <w:r w:rsidR="00BF53B0">
        <w:rPr>
          <w:sz w:val="22"/>
          <w:szCs w:val="22"/>
          <w:lang w:val="en-US"/>
        </w:rPr>
        <w:t>any of these outcome studies consist of cohorts of live born children referred for surgery</w:t>
      </w:r>
      <w:r w:rsidR="00DA483E">
        <w:rPr>
          <w:sz w:val="22"/>
          <w:szCs w:val="22"/>
          <w:lang w:val="en-US"/>
        </w:rPr>
        <w:t>,</w:t>
      </w:r>
      <w:r w:rsidR="00F7246A">
        <w:rPr>
          <w:sz w:val="22"/>
          <w:szCs w:val="22"/>
          <w:lang w:val="en-US"/>
        </w:rPr>
        <w:t xml:space="preserve"> a biased population as not all children may be suitable for surgery</w:t>
      </w:r>
      <w:r w:rsidR="00236D39">
        <w:rPr>
          <w:sz w:val="22"/>
          <w:szCs w:val="22"/>
          <w:lang w:val="en-US"/>
        </w:rPr>
        <w:t xml:space="preserve"> (</w:t>
      </w:r>
      <w:r w:rsidR="0083309B" w:rsidRPr="0083309B">
        <w:rPr>
          <w:sz w:val="22"/>
          <w:szCs w:val="22"/>
          <w:lang w:val="en-US"/>
        </w:rPr>
        <w:t xml:space="preserve">Lumenta </w:t>
      </w:r>
      <w:r w:rsidR="00DD22DF">
        <w:rPr>
          <w:sz w:val="22"/>
          <w:szCs w:val="22"/>
          <w:lang w:val="en-US"/>
        </w:rPr>
        <w:t xml:space="preserve">et al </w:t>
      </w:r>
      <w:r w:rsidR="0083309B" w:rsidRPr="0083309B">
        <w:rPr>
          <w:sz w:val="22"/>
          <w:szCs w:val="22"/>
          <w:lang w:val="en-US"/>
        </w:rPr>
        <w:t xml:space="preserve">1995, Shimokawa </w:t>
      </w:r>
      <w:r w:rsidR="00DD22DF">
        <w:rPr>
          <w:sz w:val="22"/>
          <w:szCs w:val="22"/>
          <w:lang w:val="en-US"/>
        </w:rPr>
        <w:t xml:space="preserve">et al </w:t>
      </w:r>
      <w:r w:rsidR="0083309B" w:rsidRPr="0083309B">
        <w:rPr>
          <w:sz w:val="22"/>
          <w:szCs w:val="22"/>
          <w:lang w:val="en-US"/>
        </w:rPr>
        <w:t xml:space="preserve">2002, Casey </w:t>
      </w:r>
      <w:r w:rsidR="00DD22DF">
        <w:rPr>
          <w:sz w:val="22"/>
          <w:szCs w:val="22"/>
          <w:lang w:val="en-US"/>
        </w:rPr>
        <w:t>et al</w:t>
      </w:r>
      <w:r w:rsidR="0083309B" w:rsidRPr="0083309B">
        <w:rPr>
          <w:sz w:val="22"/>
          <w:szCs w:val="22"/>
          <w:lang w:val="en-US"/>
        </w:rPr>
        <w:t>1997</w:t>
      </w:r>
      <w:r w:rsidR="00236D39">
        <w:rPr>
          <w:sz w:val="22"/>
          <w:szCs w:val="22"/>
          <w:lang w:val="en-US"/>
        </w:rPr>
        <w:t>)</w:t>
      </w:r>
      <w:r w:rsidR="00F7246A">
        <w:rPr>
          <w:sz w:val="22"/>
          <w:szCs w:val="22"/>
          <w:lang w:val="en-US"/>
        </w:rPr>
        <w:t>. In addition</w:t>
      </w:r>
      <w:r w:rsidR="001816A5">
        <w:rPr>
          <w:sz w:val="22"/>
          <w:szCs w:val="22"/>
          <w:lang w:val="en-US"/>
        </w:rPr>
        <w:t>,</w:t>
      </w:r>
      <w:r w:rsidR="00F7246A">
        <w:rPr>
          <w:sz w:val="22"/>
          <w:szCs w:val="22"/>
          <w:lang w:val="en-US"/>
        </w:rPr>
        <w:t xml:space="preserve"> many studies have had to recruit newborns over </w:t>
      </w:r>
      <w:r w:rsidR="00BF53B0" w:rsidRPr="00340B19">
        <w:rPr>
          <w:sz w:val="22"/>
          <w:szCs w:val="22"/>
          <w:lang w:val="en-US"/>
        </w:rPr>
        <w:t>a long time period in order to have a reasonable number of cases</w:t>
      </w:r>
      <w:r w:rsidR="00BF53B0">
        <w:rPr>
          <w:sz w:val="22"/>
          <w:szCs w:val="22"/>
          <w:lang w:val="en-US"/>
        </w:rPr>
        <w:t xml:space="preserve"> for rare anomalies</w:t>
      </w:r>
      <w:r w:rsidR="00236D39">
        <w:rPr>
          <w:sz w:val="22"/>
          <w:szCs w:val="22"/>
          <w:lang w:val="en-US"/>
        </w:rPr>
        <w:t xml:space="preserve"> (</w:t>
      </w:r>
      <w:r w:rsidR="0083309B">
        <w:rPr>
          <w:sz w:val="22"/>
          <w:szCs w:val="22"/>
          <w:lang w:val="en-US"/>
        </w:rPr>
        <w:t xml:space="preserve">Shimokawa </w:t>
      </w:r>
      <w:r w:rsidR="00DD22DF">
        <w:rPr>
          <w:sz w:val="22"/>
          <w:szCs w:val="22"/>
          <w:lang w:val="en-US"/>
        </w:rPr>
        <w:t xml:space="preserve">et al </w:t>
      </w:r>
      <w:r w:rsidR="0083309B">
        <w:rPr>
          <w:sz w:val="22"/>
          <w:szCs w:val="22"/>
          <w:lang w:val="en-US"/>
        </w:rPr>
        <w:t>2002</w:t>
      </w:r>
      <w:r w:rsidR="00236D39">
        <w:rPr>
          <w:sz w:val="22"/>
          <w:szCs w:val="22"/>
          <w:lang w:val="en-US"/>
        </w:rPr>
        <w:t>)</w:t>
      </w:r>
      <w:r w:rsidR="0067426E">
        <w:rPr>
          <w:sz w:val="22"/>
          <w:szCs w:val="22"/>
          <w:lang w:val="en-US"/>
        </w:rPr>
        <w:t>, which limits the validity of the results due to changes in health care practices over time</w:t>
      </w:r>
      <w:r w:rsidR="00BF53B0">
        <w:rPr>
          <w:sz w:val="22"/>
          <w:szCs w:val="22"/>
          <w:lang w:val="en-US"/>
        </w:rPr>
        <w:t xml:space="preserve">. </w:t>
      </w:r>
      <w:r w:rsidR="00236D39" w:rsidRPr="00656EEC">
        <w:rPr>
          <w:sz w:val="22"/>
          <w:szCs w:val="22"/>
          <w:lang w:val="en-US"/>
        </w:rPr>
        <w:t>There is</w:t>
      </w:r>
      <w:r w:rsidR="00B64D70">
        <w:rPr>
          <w:sz w:val="22"/>
          <w:szCs w:val="22"/>
          <w:lang w:val="en-US"/>
        </w:rPr>
        <w:t>,</w:t>
      </w:r>
      <w:r w:rsidR="00236D39" w:rsidRPr="00656EEC">
        <w:rPr>
          <w:sz w:val="22"/>
          <w:szCs w:val="22"/>
          <w:lang w:val="en-US"/>
        </w:rPr>
        <w:t xml:space="preserve"> </w:t>
      </w:r>
      <w:r w:rsidR="00236D39">
        <w:rPr>
          <w:sz w:val="22"/>
          <w:szCs w:val="22"/>
          <w:lang w:val="en-US"/>
        </w:rPr>
        <w:t>therefore</w:t>
      </w:r>
      <w:r w:rsidR="00B64D70">
        <w:rPr>
          <w:sz w:val="22"/>
          <w:szCs w:val="22"/>
          <w:lang w:val="en-US"/>
        </w:rPr>
        <w:t>,</w:t>
      </w:r>
      <w:r w:rsidR="00236D39">
        <w:rPr>
          <w:sz w:val="22"/>
          <w:szCs w:val="22"/>
          <w:lang w:val="en-US"/>
        </w:rPr>
        <w:t xml:space="preserve"> </w:t>
      </w:r>
      <w:r w:rsidR="00236D39" w:rsidRPr="00656EEC">
        <w:rPr>
          <w:sz w:val="22"/>
          <w:szCs w:val="22"/>
          <w:lang w:val="en-US"/>
        </w:rPr>
        <w:t xml:space="preserve">a need to </w:t>
      </w:r>
      <w:r w:rsidR="00236D39">
        <w:rPr>
          <w:sz w:val="22"/>
          <w:szCs w:val="22"/>
          <w:lang w:val="en-US"/>
        </w:rPr>
        <w:t xml:space="preserve">improve our </w:t>
      </w:r>
      <w:r w:rsidR="00236D39" w:rsidRPr="00656EEC">
        <w:rPr>
          <w:sz w:val="22"/>
          <w:szCs w:val="22"/>
          <w:lang w:val="en-US"/>
        </w:rPr>
        <w:t xml:space="preserve">knowledge of </w:t>
      </w:r>
      <w:r w:rsidR="00236D39">
        <w:rPr>
          <w:sz w:val="22"/>
          <w:szCs w:val="22"/>
          <w:lang w:val="en-US"/>
        </w:rPr>
        <w:lastRenderedPageBreak/>
        <w:t xml:space="preserve">the </w:t>
      </w:r>
      <w:r w:rsidR="00236D39" w:rsidRPr="00656EEC">
        <w:rPr>
          <w:sz w:val="22"/>
          <w:szCs w:val="22"/>
          <w:lang w:val="en-US"/>
        </w:rPr>
        <w:t>overall heal</w:t>
      </w:r>
      <w:r w:rsidR="00236D39" w:rsidRPr="00236D39">
        <w:rPr>
          <w:sz w:val="22"/>
          <w:szCs w:val="22"/>
          <w:lang w:val="en-US"/>
        </w:rPr>
        <w:t>th</w:t>
      </w:r>
      <w:r w:rsidR="00236D39" w:rsidRPr="0014419A">
        <w:rPr>
          <w:rStyle w:val="CommentReference"/>
          <w:rFonts w:asciiTheme="minorHAnsi" w:hAnsiTheme="minorHAnsi" w:cstheme="minorBidi"/>
          <w:color w:val="auto"/>
          <w:sz w:val="22"/>
          <w:szCs w:val="22"/>
          <w:lang w:val="en-GB"/>
        </w:rPr>
        <w:t xml:space="preserve"> </w:t>
      </w:r>
      <w:r w:rsidR="00236D39">
        <w:rPr>
          <w:rStyle w:val="CommentReference"/>
          <w:rFonts w:asciiTheme="minorHAnsi" w:hAnsiTheme="minorHAnsi" w:cstheme="minorBidi"/>
          <w:color w:val="auto"/>
          <w:sz w:val="22"/>
          <w:szCs w:val="22"/>
          <w:lang w:val="en-GB"/>
        </w:rPr>
        <w:t xml:space="preserve">of </w:t>
      </w:r>
      <w:r w:rsidR="00236D39" w:rsidRPr="00236D39">
        <w:rPr>
          <w:sz w:val="22"/>
          <w:szCs w:val="22"/>
          <w:lang w:val="en-US"/>
        </w:rPr>
        <w:t>children with congenital anomalies</w:t>
      </w:r>
      <w:r w:rsidR="00236D39" w:rsidRPr="0014419A">
        <w:rPr>
          <w:rStyle w:val="CommentReference"/>
          <w:rFonts w:asciiTheme="minorHAnsi" w:hAnsiTheme="minorHAnsi" w:cstheme="minorBidi"/>
          <w:color w:val="auto"/>
          <w:sz w:val="22"/>
          <w:szCs w:val="22"/>
          <w:lang w:val="en-GB"/>
        </w:rPr>
        <w:t xml:space="preserve">, </w:t>
      </w:r>
      <w:r w:rsidR="00236D39" w:rsidRPr="00236D39">
        <w:rPr>
          <w:sz w:val="22"/>
          <w:szCs w:val="22"/>
          <w:lang w:val="en-US"/>
        </w:rPr>
        <w:t xml:space="preserve">the clinical course of </w:t>
      </w:r>
      <w:r w:rsidR="00236D39">
        <w:rPr>
          <w:sz w:val="22"/>
          <w:szCs w:val="22"/>
          <w:lang w:val="en-US"/>
        </w:rPr>
        <w:t>their disease</w:t>
      </w:r>
      <w:r w:rsidR="00236D39" w:rsidRPr="00236D39">
        <w:rPr>
          <w:sz w:val="22"/>
          <w:szCs w:val="22"/>
          <w:lang w:val="en-US"/>
        </w:rPr>
        <w:t xml:space="preserve"> as well as potential associated complications.</w:t>
      </w:r>
    </w:p>
    <w:p w14:paraId="127950CA" w14:textId="77777777" w:rsidR="00D8108B" w:rsidRDefault="00D8108B" w:rsidP="0018177E">
      <w:pPr>
        <w:pStyle w:val="Default"/>
        <w:spacing w:line="360" w:lineRule="auto"/>
        <w:rPr>
          <w:sz w:val="22"/>
          <w:szCs w:val="22"/>
          <w:lang w:val="en-US"/>
        </w:rPr>
      </w:pPr>
    </w:p>
    <w:p w14:paraId="506482AD" w14:textId="67F5C9C6" w:rsidR="00BF53B0" w:rsidRPr="00A2656A" w:rsidRDefault="00F911A4" w:rsidP="0018177E">
      <w:pPr>
        <w:pStyle w:val="Default"/>
        <w:spacing w:line="360" w:lineRule="auto"/>
        <w:rPr>
          <w:sz w:val="22"/>
          <w:szCs w:val="22"/>
          <w:lang w:val="en-US"/>
        </w:rPr>
      </w:pPr>
      <w:r w:rsidRPr="0083309B">
        <w:rPr>
          <w:sz w:val="22"/>
          <w:szCs w:val="22"/>
          <w:lang w:val="en-US"/>
        </w:rPr>
        <w:t>One study from a tertiary neonatal center in the UK showed considerable variation in the length of stay following surgery for gastrointestinal anomalies, both between and within each anomaly subgroup (Shetty 2016).</w:t>
      </w:r>
      <w:r w:rsidR="00D8108B">
        <w:rPr>
          <w:sz w:val="22"/>
          <w:szCs w:val="22"/>
          <w:lang w:val="en-US"/>
        </w:rPr>
        <w:t xml:space="preserve"> </w:t>
      </w:r>
      <w:r w:rsidR="00BF53B0" w:rsidRPr="0014419A">
        <w:rPr>
          <w:sz w:val="22"/>
          <w:szCs w:val="22"/>
          <w:lang w:val="en-US"/>
        </w:rPr>
        <w:t>For selected</w:t>
      </w:r>
      <w:r w:rsidR="00BF53B0" w:rsidRPr="00A2656A">
        <w:rPr>
          <w:sz w:val="22"/>
          <w:szCs w:val="22"/>
          <w:lang w:val="en-US"/>
        </w:rPr>
        <w:t xml:space="preserve"> anomalies</w:t>
      </w:r>
      <w:r w:rsidR="00BF53B0">
        <w:rPr>
          <w:sz w:val="22"/>
          <w:szCs w:val="22"/>
          <w:lang w:val="en-US"/>
        </w:rPr>
        <w:t>,</w:t>
      </w:r>
      <w:r w:rsidR="00BF53B0" w:rsidRPr="00A2656A">
        <w:rPr>
          <w:sz w:val="22"/>
          <w:szCs w:val="22"/>
          <w:lang w:val="en-US"/>
        </w:rPr>
        <w:t xml:space="preserve"> variations in </w:t>
      </w:r>
      <w:r>
        <w:rPr>
          <w:sz w:val="22"/>
          <w:szCs w:val="22"/>
          <w:lang w:val="en-US"/>
        </w:rPr>
        <w:t xml:space="preserve">all our </w:t>
      </w:r>
      <w:r w:rsidR="00BF53B0" w:rsidRPr="00A2656A">
        <w:rPr>
          <w:sz w:val="22"/>
          <w:szCs w:val="22"/>
          <w:lang w:val="en-US"/>
        </w:rPr>
        <w:t xml:space="preserve">morbidity </w:t>
      </w:r>
      <w:r>
        <w:rPr>
          <w:sz w:val="22"/>
          <w:szCs w:val="22"/>
          <w:lang w:val="en-US"/>
        </w:rPr>
        <w:t xml:space="preserve">measures </w:t>
      </w:r>
      <w:r w:rsidR="00BF53B0" w:rsidRPr="00A2656A">
        <w:rPr>
          <w:sz w:val="22"/>
          <w:szCs w:val="22"/>
          <w:lang w:val="en-US"/>
        </w:rPr>
        <w:t>will be investigated in greater detail</w:t>
      </w:r>
      <w:r w:rsidR="002B1122">
        <w:rPr>
          <w:sz w:val="22"/>
          <w:szCs w:val="22"/>
          <w:lang w:val="en-US"/>
        </w:rPr>
        <w:t xml:space="preserve"> </w:t>
      </w:r>
      <w:r w:rsidR="00BF53B0" w:rsidRPr="00A2656A">
        <w:rPr>
          <w:sz w:val="22"/>
          <w:szCs w:val="22"/>
          <w:lang w:val="en-US"/>
        </w:rPr>
        <w:t xml:space="preserve">and possible explanations for these differences will be explored.  </w:t>
      </w:r>
      <w:r w:rsidR="00DD22DF">
        <w:rPr>
          <w:sz w:val="22"/>
          <w:szCs w:val="22"/>
          <w:lang w:val="en-US"/>
        </w:rPr>
        <w:t>Geographical variations will al</w:t>
      </w:r>
      <w:r>
        <w:rPr>
          <w:sz w:val="22"/>
          <w:szCs w:val="22"/>
          <w:lang w:val="en-US"/>
        </w:rPr>
        <w:t>s</w:t>
      </w:r>
      <w:r w:rsidR="00DD22DF">
        <w:rPr>
          <w:sz w:val="22"/>
          <w:szCs w:val="22"/>
          <w:lang w:val="en-US"/>
        </w:rPr>
        <w:t>o</w:t>
      </w:r>
      <w:r>
        <w:rPr>
          <w:sz w:val="22"/>
          <w:szCs w:val="22"/>
          <w:lang w:val="en-US"/>
        </w:rPr>
        <w:t xml:space="preserve"> be examined. </w:t>
      </w:r>
      <w:r w:rsidR="00BF53B0" w:rsidRPr="00A2656A">
        <w:rPr>
          <w:sz w:val="22"/>
          <w:szCs w:val="22"/>
          <w:lang w:val="en-US"/>
        </w:rPr>
        <w:t xml:space="preserve">Other factors </w:t>
      </w:r>
      <w:r w:rsidR="002B1122">
        <w:rPr>
          <w:sz w:val="22"/>
          <w:szCs w:val="22"/>
          <w:lang w:val="en-US"/>
        </w:rPr>
        <w:t xml:space="preserve">for morbidity </w:t>
      </w:r>
      <w:r w:rsidR="00A66672" w:rsidRPr="00A2656A">
        <w:rPr>
          <w:sz w:val="22"/>
          <w:szCs w:val="22"/>
          <w:lang w:val="en-US"/>
        </w:rPr>
        <w:t>will also be investigated</w:t>
      </w:r>
      <w:r w:rsidR="00A66672">
        <w:rPr>
          <w:sz w:val="22"/>
          <w:szCs w:val="22"/>
          <w:lang w:val="en-US"/>
        </w:rPr>
        <w:t>,</w:t>
      </w:r>
      <w:r w:rsidR="00A66672" w:rsidRPr="00A2656A">
        <w:rPr>
          <w:sz w:val="22"/>
          <w:szCs w:val="22"/>
          <w:lang w:val="en-US"/>
        </w:rPr>
        <w:t xml:space="preserve"> </w:t>
      </w:r>
      <w:r w:rsidR="00A66672">
        <w:rPr>
          <w:sz w:val="22"/>
          <w:szCs w:val="22"/>
          <w:lang w:val="en-US"/>
        </w:rPr>
        <w:t>including</w:t>
      </w:r>
      <w:r w:rsidR="00BF53B0" w:rsidRPr="00A2656A">
        <w:rPr>
          <w:sz w:val="22"/>
          <w:szCs w:val="22"/>
          <w:lang w:val="en-US"/>
        </w:rPr>
        <w:t xml:space="preserve"> the timing of surgery and patient level risk factors such as birth</w:t>
      </w:r>
      <w:r w:rsidR="00B64D70">
        <w:rPr>
          <w:sz w:val="22"/>
          <w:szCs w:val="22"/>
          <w:lang w:val="en-US"/>
        </w:rPr>
        <w:t xml:space="preserve"> </w:t>
      </w:r>
      <w:r w:rsidR="00BF53B0" w:rsidRPr="00A2656A">
        <w:rPr>
          <w:sz w:val="22"/>
          <w:szCs w:val="22"/>
          <w:lang w:val="en-US"/>
        </w:rPr>
        <w:t>weight and gestational age at birth</w:t>
      </w:r>
      <w:r>
        <w:rPr>
          <w:sz w:val="22"/>
          <w:szCs w:val="22"/>
          <w:lang w:val="en-US"/>
        </w:rPr>
        <w:t>.</w:t>
      </w:r>
      <w:r w:rsidR="00BF53B0" w:rsidRPr="00A2656A">
        <w:rPr>
          <w:sz w:val="22"/>
          <w:szCs w:val="22"/>
          <w:lang w:val="en-US"/>
        </w:rPr>
        <w:t xml:space="preserve">  </w:t>
      </w:r>
    </w:p>
    <w:p w14:paraId="3AF5FB71" w14:textId="77777777" w:rsidR="00BF53B0" w:rsidRPr="00A2656A" w:rsidRDefault="00BF53B0" w:rsidP="0018177E">
      <w:pPr>
        <w:pStyle w:val="Default"/>
        <w:spacing w:line="360" w:lineRule="auto"/>
        <w:rPr>
          <w:sz w:val="22"/>
          <w:szCs w:val="22"/>
          <w:lang w:val="en-US"/>
        </w:rPr>
      </w:pPr>
    </w:p>
    <w:p w14:paraId="09BBFAAA" w14:textId="2670C24E" w:rsidR="00BF53B0" w:rsidRDefault="00BF53B0" w:rsidP="0018177E">
      <w:pPr>
        <w:pStyle w:val="Default"/>
        <w:spacing w:line="360" w:lineRule="auto"/>
        <w:rPr>
          <w:sz w:val="22"/>
          <w:szCs w:val="22"/>
          <w:lang w:val="en-US"/>
        </w:rPr>
      </w:pPr>
      <w:r w:rsidRPr="00A2656A">
        <w:rPr>
          <w:sz w:val="22"/>
          <w:szCs w:val="22"/>
          <w:lang w:val="en-US"/>
        </w:rPr>
        <w:t xml:space="preserve">Two studies (Derrington </w:t>
      </w:r>
      <w:r w:rsidR="00DD22DF">
        <w:rPr>
          <w:sz w:val="22"/>
          <w:szCs w:val="22"/>
          <w:lang w:val="en-US"/>
        </w:rPr>
        <w:t xml:space="preserve">et al </w:t>
      </w:r>
      <w:r w:rsidRPr="00A2656A">
        <w:rPr>
          <w:sz w:val="22"/>
          <w:szCs w:val="22"/>
          <w:lang w:val="en-US"/>
        </w:rPr>
        <w:t>20</w:t>
      </w:r>
      <w:r w:rsidR="00DD22DF">
        <w:rPr>
          <w:sz w:val="22"/>
          <w:szCs w:val="22"/>
          <w:lang w:val="en-US"/>
        </w:rPr>
        <w:t>13 in the USA to three</w:t>
      </w:r>
      <w:r w:rsidRPr="00A2656A">
        <w:rPr>
          <w:sz w:val="22"/>
          <w:szCs w:val="22"/>
          <w:lang w:val="en-US"/>
        </w:rPr>
        <w:t xml:space="preserve"> years of age and Hung </w:t>
      </w:r>
      <w:r w:rsidR="00DD22DF">
        <w:rPr>
          <w:sz w:val="22"/>
          <w:szCs w:val="22"/>
          <w:lang w:val="en-US"/>
        </w:rPr>
        <w:t xml:space="preserve">et al </w:t>
      </w:r>
      <w:r w:rsidRPr="00A2656A">
        <w:rPr>
          <w:sz w:val="22"/>
          <w:szCs w:val="22"/>
          <w:lang w:val="en-US"/>
        </w:rPr>
        <w:t xml:space="preserve">2011 in Taiwan for all ages) demonstrated that socio-economic factors and ethnicity </w:t>
      </w:r>
      <w:r w:rsidR="00A66672">
        <w:rPr>
          <w:sz w:val="22"/>
          <w:szCs w:val="22"/>
          <w:lang w:val="en-US"/>
        </w:rPr>
        <w:t>are</w:t>
      </w:r>
      <w:r w:rsidR="00A66672" w:rsidRPr="00A2656A">
        <w:rPr>
          <w:sz w:val="22"/>
          <w:szCs w:val="22"/>
          <w:lang w:val="en-US"/>
        </w:rPr>
        <w:t xml:space="preserve"> </w:t>
      </w:r>
      <w:r w:rsidRPr="00A2656A">
        <w:rPr>
          <w:sz w:val="22"/>
          <w:szCs w:val="22"/>
          <w:lang w:val="en-US"/>
        </w:rPr>
        <w:t>important influences on the length of inpatient stays in children and adults with Down syndrome.  Derrington</w:t>
      </w:r>
      <w:r w:rsidR="00DD22DF">
        <w:rPr>
          <w:sz w:val="22"/>
          <w:szCs w:val="22"/>
          <w:lang w:val="en-US"/>
        </w:rPr>
        <w:t xml:space="preserve"> et al</w:t>
      </w:r>
      <w:r w:rsidRPr="00A2656A">
        <w:rPr>
          <w:sz w:val="22"/>
          <w:szCs w:val="22"/>
          <w:lang w:val="en-US"/>
        </w:rPr>
        <w:t xml:space="preserve"> demonstrated that children with Down syndrome who were Hispanic were 40% more likely to be hospitalized (OR=1.4) than non-</w:t>
      </w:r>
      <w:r w:rsidR="00FE321D" w:rsidRPr="00A2656A">
        <w:rPr>
          <w:sz w:val="22"/>
          <w:szCs w:val="22"/>
          <w:lang w:val="en-US"/>
        </w:rPr>
        <w:t>Hispanic</w:t>
      </w:r>
      <w:r w:rsidRPr="00A2656A">
        <w:rPr>
          <w:sz w:val="22"/>
          <w:szCs w:val="22"/>
          <w:lang w:val="en-US"/>
        </w:rPr>
        <w:t xml:space="preserve"> white children and that their stays were almost twice as long, with the main cause being significantly higher rates of respiratory disease.  The morbidity of children according to socio-economic factors will </w:t>
      </w:r>
      <w:r w:rsidR="00FE321D">
        <w:rPr>
          <w:sz w:val="22"/>
          <w:szCs w:val="22"/>
          <w:lang w:val="en-US"/>
        </w:rPr>
        <w:t xml:space="preserve">therefore also </w:t>
      </w:r>
      <w:r w:rsidRPr="00A2656A">
        <w:rPr>
          <w:sz w:val="22"/>
          <w:szCs w:val="22"/>
          <w:lang w:val="en-US"/>
        </w:rPr>
        <w:t>be examined.</w:t>
      </w:r>
    </w:p>
    <w:p w14:paraId="00952628" w14:textId="77777777" w:rsidR="00FA1D88" w:rsidRDefault="00FA1D88" w:rsidP="0018177E">
      <w:pPr>
        <w:pStyle w:val="Default"/>
        <w:spacing w:line="360" w:lineRule="auto"/>
        <w:rPr>
          <w:sz w:val="22"/>
          <w:szCs w:val="22"/>
          <w:lang w:val="en-US"/>
        </w:rPr>
      </w:pPr>
    </w:p>
    <w:p w14:paraId="0B9C0D00" w14:textId="4DD60561" w:rsidR="00AC7199" w:rsidRDefault="00FA1D88" w:rsidP="0018177E">
      <w:pPr>
        <w:spacing w:line="360" w:lineRule="auto"/>
        <w:rPr>
          <w:lang w:val="en-US"/>
        </w:rPr>
      </w:pPr>
      <w:r w:rsidRPr="00FA1D88">
        <w:rPr>
          <w:lang w:val="en-US"/>
        </w:rPr>
        <w:t>Pre</w:t>
      </w:r>
      <w:r w:rsidR="00EA0643">
        <w:rPr>
          <w:lang w:val="en-US"/>
        </w:rPr>
        <w:t>natal detection of congenital anomalies</w:t>
      </w:r>
      <w:r w:rsidRPr="00FA1D88">
        <w:rPr>
          <w:lang w:val="en-US"/>
        </w:rPr>
        <w:t xml:space="preserve"> has become more common during the last two decades with improvements in ultrasonographic technology and increased accuracy of screening ultrasonography</w:t>
      </w:r>
      <w:r>
        <w:rPr>
          <w:lang w:val="en-US"/>
        </w:rPr>
        <w:t xml:space="preserve"> (Peyvandi et al 2016)</w:t>
      </w:r>
      <w:r w:rsidRPr="00FA1D88">
        <w:rPr>
          <w:lang w:val="en-US"/>
        </w:rPr>
        <w:t>. The increasing prenatal</w:t>
      </w:r>
      <w:r w:rsidR="00EA0643">
        <w:rPr>
          <w:lang w:val="en-US"/>
        </w:rPr>
        <w:t xml:space="preserve"> detection rate of congenital anomalies</w:t>
      </w:r>
      <w:r w:rsidRPr="00FA1D88">
        <w:rPr>
          <w:lang w:val="en-US"/>
        </w:rPr>
        <w:t xml:space="preserve"> may also reflect the growing number of scans during pregnancy</w:t>
      </w:r>
      <w:r>
        <w:rPr>
          <w:lang w:val="en-US"/>
        </w:rPr>
        <w:t xml:space="preserve"> (Mesas Burgos et al 2016)</w:t>
      </w:r>
      <w:r w:rsidRPr="00FA1D88">
        <w:rPr>
          <w:lang w:val="en-US"/>
        </w:rPr>
        <w:t xml:space="preserve">. Differences in </w:t>
      </w:r>
      <w:r w:rsidR="00EA0643">
        <w:rPr>
          <w:lang w:val="en-US"/>
        </w:rPr>
        <w:t xml:space="preserve">the </w:t>
      </w:r>
      <w:r w:rsidRPr="00FA1D88">
        <w:rPr>
          <w:lang w:val="en-US"/>
        </w:rPr>
        <w:t>detection r</w:t>
      </w:r>
      <w:r w:rsidR="00EA0643">
        <w:rPr>
          <w:lang w:val="en-US"/>
        </w:rPr>
        <w:t>ates</w:t>
      </w:r>
      <w:r w:rsidRPr="00FA1D88">
        <w:rPr>
          <w:lang w:val="en-US"/>
        </w:rPr>
        <w:t xml:space="preserve"> may also be attributable to the quality of ultrasound equipment, the experience of the ex</w:t>
      </w:r>
      <w:r w:rsidR="00EA0643">
        <w:rPr>
          <w:lang w:val="en-US"/>
        </w:rPr>
        <w:t>aminer, the type of anomaly</w:t>
      </w:r>
      <w:r w:rsidRPr="00FA1D88">
        <w:rPr>
          <w:lang w:val="en-US"/>
        </w:rPr>
        <w:t xml:space="preserve"> and the gestational age of the fetus at examination</w:t>
      </w:r>
      <w:r w:rsidR="00EA0643">
        <w:rPr>
          <w:lang w:val="en-US"/>
        </w:rPr>
        <w:t xml:space="preserve"> (Skari et al 1998)</w:t>
      </w:r>
      <w:r w:rsidRPr="00FA1D88">
        <w:rPr>
          <w:lang w:val="en-US"/>
        </w:rPr>
        <w:t>.</w:t>
      </w:r>
      <w:r w:rsidR="00EA0643">
        <w:rPr>
          <w:lang w:val="en-US"/>
        </w:rPr>
        <w:t xml:space="preserve"> </w:t>
      </w:r>
      <w:r w:rsidRPr="00FA1D88">
        <w:rPr>
          <w:lang w:val="en-US"/>
        </w:rPr>
        <w:t xml:space="preserve">The possibility to detect </w:t>
      </w:r>
      <w:r w:rsidR="00EA0643">
        <w:rPr>
          <w:lang w:val="en-US"/>
        </w:rPr>
        <w:t>congenital anomalies</w:t>
      </w:r>
      <w:r w:rsidRPr="00FA1D88">
        <w:rPr>
          <w:lang w:val="en-US"/>
        </w:rPr>
        <w:t xml:space="preserve"> before birth allows better planning of the prenatal and postnatal care</w:t>
      </w:r>
      <w:r w:rsidR="00EA0643">
        <w:rPr>
          <w:lang w:val="en-US"/>
        </w:rPr>
        <w:t xml:space="preserve"> (Gamba et al 2014)</w:t>
      </w:r>
      <w:r w:rsidRPr="00FA1D88">
        <w:rPr>
          <w:lang w:val="en-US"/>
        </w:rPr>
        <w:t>. In some rare cases, it also allows prenatal fetal therapy</w:t>
      </w:r>
      <w:r w:rsidR="00EA0643">
        <w:rPr>
          <w:lang w:val="en-US"/>
        </w:rPr>
        <w:t xml:space="preserve"> (Grivell et al 2014)</w:t>
      </w:r>
      <w:r w:rsidRPr="00FA1D88">
        <w:rPr>
          <w:lang w:val="en-US"/>
        </w:rPr>
        <w:t>. However, in many cases, prenatal diagnosis seems not to r</w:t>
      </w:r>
      <w:r w:rsidR="003D074E">
        <w:rPr>
          <w:lang w:val="en-US"/>
        </w:rPr>
        <w:t xml:space="preserve">esult in better outcome but has </w:t>
      </w:r>
      <w:r w:rsidRPr="00FA1D88">
        <w:rPr>
          <w:lang w:val="en-US"/>
        </w:rPr>
        <w:t xml:space="preserve">instead predicted a poorer outcome, possibly due to </w:t>
      </w:r>
      <w:r w:rsidR="003D074E">
        <w:rPr>
          <w:lang w:val="en-US"/>
        </w:rPr>
        <w:t xml:space="preserve">the </w:t>
      </w:r>
      <w:r w:rsidRPr="00FA1D88">
        <w:rPr>
          <w:lang w:val="en-US"/>
        </w:rPr>
        <w:t>severity of the cases</w:t>
      </w:r>
      <w:r w:rsidR="0018177E">
        <w:rPr>
          <w:lang w:val="en-US"/>
        </w:rPr>
        <w:t xml:space="preserve"> (</w:t>
      </w:r>
      <w:r w:rsidR="00B64D70">
        <w:rPr>
          <w:lang w:val="en-US"/>
        </w:rPr>
        <w:t xml:space="preserve">Peyvandi et al 2016, </w:t>
      </w:r>
      <w:r w:rsidR="00EA0643">
        <w:rPr>
          <w:lang w:val="en-US"/>
        </w:rPr>
        <w:t>Lazar et al 2011)</w:t>
      </w:r>
      <w:r w:rsidRPr="00FA1D88">
        <w:rPr>
          <w:lang w:val="en-US"/>
        </w:rPr>
        <w:t xml:space="preserve">.  There is also a need to balance between the benefits of a prenatal diagnosis and lower gestational age following an induced birth. For example, elective delivery of fetuses with complex congenital heart disease at early term results </w:t>
      </w:r>
      <w:r w:rsidR="002447F5">
        <w:rPr>
          <w:lang w:val="en-US"/>
        </w:rPr>
        <w:t>in</w:t>
      </w:r>
      <w:r w:rsidRPr="00FA1D88">
        <w:rPr>
          <w:lang w:val="en-US"/>
        </w:rPr>
        <w:t xml:space="preserve"> earlier gestational age and lower birth weight, both of which affect morbidity and mortality</w:t>
      </w:r>
      <w:r w:rsidR="00EA0643">
        <w:rPr>
          <w:lang w:val="en-US"/>
        </w:rPr>
        <w:t xml:space="preserve"> (Costello et al 2014)</w:t>
      </w:r>
      <w:r w:rsidRPr="00FA1D88">
        <w:rPr>
          <w:lang w:val="en-US"/>
        </w:rPr>
        <w:t xml:space="preserve">.  </w:t>
      </w:r>
    </w:p>
    <w:p w14:paraId="0B8C12B8" w14:textId="7CAB6C66" w:rsidR="00BF53B0" w:rsidRPr="00A2656A" w:rsidRDefault="0018177E" w:rsidP="0018177E">
      <w:pPr>
        <w:spacing w:line="360" w:lineRule="auto"/>
        <w:rPr>
          <w:lang w:val="en-US"/>
        </w:rPr>
      </w:pPr>
      <w:r w:rsidRPr="0018177E">
        <w:rPr>
          <w:lang w:val="en-US"/>
        </w:rPr>
        <w:lastRenderedPageBreak/>
        <w:t xml:space="preserve">This study </w:t>
      </w:r>
      <w:r>
        <w:rPr>
          <w:lang w:val="en-US"/>
        </w:rPr>
        <w:t>will</w:t>
      </w:r>
      <w:r w:rsidR="003D074E">
        <w:rPr>
          <w:lang w:val="en-US"/>
        </w:rPr>
        <w:t xml:space="preserve"> compare the</w:t>
      </w:r>
      <w:r>
        <w:rPr>
          <w:lang w:val="en-US"/>
        </w:rPr>
        <w:t xml:space="preserve"> morbidity </w:t>
      </w:r>
      <w:r w:rsidRPr="0018177E">
        <w:rPr>
          <w:lang w:val="en-US"/>
        </w:rPr>
        <w:t>of prenatally and postnatally diagnosed cases of spina bifida, transposition of great arteries, diaphragmatic hernia and gastroschisis</w:t>
      </w:r>
      <w:r w:rsidR="00CE795F">
        <w:rPr>
          <w:lang w:val="en-US"/>
        </w:rPr>
        <w:t xml:space="preserve"> (Annex 1)</w:t>
      </w:r>
      <w:r w:rsidRPr="0018177E">
        <w:rPr>
          <w:lang w:val="en-US"/>
        </w:rPr>
        <w:t xml:space="preserve">. Since earlier results about the effect of the timing of the diagnosis are limited and conflicting, more research on the subject is needed. </w:t>
      </w:r>
    </w:p>
    <w:p w14:paraId="17B6D0D9" w14:textId="41EFB0C0" w:rsidR="00BF53B0" w:rsidRDefault="00BF53B0" w:rsidP="0018177E">
      <w:pPr>
        <w:pStyle w:val="Default"/>
        <w:spacing w:line="360" w:lineRule="auto"/>
        <w:rPr>
          <w:sz w:val="22"/>
          <w:szCs w:val="22"/>
          <w:lang w:val="en-US"/>
        </w:rPr>
      </w:pPr>
      <w:r w:rsidRPr="00A2656A">
        <w:rPr>
          <w:sz w:val="22"/>
          <w:szCs w:val="22"/>
          <w:lang w:val="en-US"/>
        </w:rPr>
        <w:t>In a recent commentary</w:t>
      </w:r>
      <w:r w:rsidR="002B1122">
        <w:rPr>
          <w:sz w:val="22"/>
          <w:szCs w:val="22"/>
          <w:lang w:val="en-US"/>
        </w:rPr>
        <w:t>,</w:t>
      </w:r>
      <w:r w:rsidRPr="00A2656A">
        <w:rPr>
          <w:sz w:val="22"/>
          <w:szCs w:val="22"/>
          <w:lang w:val="en-US"/>
        </w:rPr>
        <w:t xml:space="preserve"> Shea </w:t>
      </w:r>
      <w:r w:rsidR="00DD22DF">
        <w:rPr>
          <w:sz w:val="22"/>
          <w:szCs w:val="22"/>
          <w:lang w:val="en-US"/>
        </w:rPr>
        <w:t xml:space="preserve">et al </w:t>
      </w:r>
      <w:r w:rsidRPr="00A2656A">
        <w:rPr>
          <w:sz w:val="22"/>
          <w:szCs w:val="22"/>
          <w:lang w:val="en-US"/>
        </w:rPr>
        <w:t>(2016) concluded that linkage of administra</w:t>
      </w:r>
      <w:r w:rsidR="002B1122">
        <w:rPr>
          <w:sz w:val="22"/>
          <w:szCs w:val="22"/>
          <w:lang w:val="en-US"/>
        </w:rPr>
        <w:t>tive databases with clinical re</w:t>
      </w:r>
      <w:r w:rsidRPr="00A2656A">
        <w:rPr>
          <w:sz w:val="22"/>
          <w:szCs w:val="22"/>
          <w:lang w:val="en-US"/>
        </w:rPr>
        <w:t>gi</w:t>
      </w:r>
      <w:r w:rsidR="002B1122">
        <w:rPr>
          <w:sz w:val="22"/>
          <w:szCs w:val="22"/>
          <w:lang w:val="en-US"/>
        </w:rPr>
        <w:t>s</w:t>
      </w:r>
      <w:r w:rsidRPr="00A2656A">
        <w:rPr>
          <w:sz w:val="22"/>
          <w:szCs w:val="22"/>
          <w:lang w:val="en-US"/>
        </w:rPr>
        <w:t>try data provides a valuable method to describe cost variation across institutions. This was demonstrated in the USA when Pasquali</w:t>
      </w:r>
      <w:r w:rsidR="00DD22DF">
        <w:rPr>
          <w:sz w:val="22"/>
          <w:szCs w:val="22"/>
          <w:lang w:val="en-US"/>
        </w:rPr>
        <w:t xml:space="preserve"> et al</w:t>
      </w:r>
      <w:r w:rsidRPr="00A2656A">
        <w:rPr>
          <w:sz w:val="22"/>
          <w:szCs w:val="22"/>
          <w:lang w:val="en-US"/>
        </w:rPr>
        <w:t xml:space="preserve"> (2014) linked The Society of Thoracic Surgeons and Pediatric Health Information Systems Databases and demonstrated that the costs per case for heart operations in children varied conside</w:t>
      </w:r>
      <w:r w:rsidR="00DD22DF">
        <w:rPr>
          <w:sz w:val="22"/>
          <w:szCs w:val="22"/>
          <w:lang w:val="en-US"/>
        </w:rPr>
        <w:t>rably between hospitals (up to nine</w:t>
      </w:r>
      <w:r w:rsidRPr="00A2656A">
        <w:rPr>
          <w:sz w:val="22"/>
          <w:szCs w:val="22"/>
          <w:lang w:val="en-US"/>
        </w:rPr>
        <w:t xml:space="preserve"> times more expensive in one hospital than another). Differences in length of stay (LOS) and complication rates explained a large proportion of this variation. Dawson </w:t>
      </w:r>
      <w:r w:rsidR="00DD22DF">
        <w:rPr>
          <w:sz w:val="22"/>
          <w:szCs w:val="22"/>
          <w:lang w:val="en-US"/>
        </w:rPr>
        <w:t xml:space="preserve">et al </w:t>
      </w:r>
      <w:r w:rsidRPr="00A2656A">
        <w:rPr>
          <w:sz w:val="22"/>
          <w:szCs w:val="22"/>
          <w:lang w:val="en-US"/>
        </w:rPr>
        <w:t>(2014) found that for Down syndrome the strongest predictor of costs and resource use was whether the infant had severe CHD or not</w:t>
      </w:r>
      <w:r w:rsidR="00FE321D">
        <w:rPr>
          <w:sz w:val="22"/>
          <w:szCs w:val="22"/>
          <w:lang w:val="en-US"/>
        </w:rPr>
        <w:t>;</w:t>
      </w:r>
      <w:r w:rsidRPr="00A2656A">
        <w:rPr>
          <w:sz w:val="22"/>
          <w:szCs w:val="22"/>
          <w:lang w:val="en-US"/>
        </w:rPr>
        <w:t xml:space="preserve"> the presence of other severe anomalies did not have such a strong influence.  The morbidity data collected in </w:t>
      </w:r>
      <w:r w:rsidR="00F911A4">
        <w:rPr>
          <w:sz w:val="22"/>
          <w:szCs w:val="22"/>
          <w:lang w:val="en-US"/>
        </w:rPr>
        <w:t>EUROlinkCAT</w:t>
      </w:r>
      <w:r w:rsidR="00F911A4" w:rsidRPr="00A2656A">
        <w:rPr>
          <w:sz w:val="22"/>
          <w:szCs w:val="22"/>
          <w:lang w:val="en-US"/>
        </w:rPr>
        <w:t xml:space="preserve"> </w:t>
      </w:r>
      <w:r w:rsidRPr="00A2656A">
        <w:rPr>
          <w:sz w:val="22"/>
          <w:szCs w:val="22"/>
          <w:lang w:val="en-US"/>
        </w:rPr>
        <w:t xml:space="preserve">(particularly information </w:t>
      </w:r>
      <w:r w:rsidR="00BD42E5">
        <w:rPr>
          <w:sz w:val="22"/>
          <w:szCs w:val="22"/>
          <w:lang w:val="en-US"/>
        </w:rPr>
        <w:t>on length of stay and surgery</w:t>
      </w:r>
      <w:r w:rsidRPr="00A2656A">
        <w:rPr>
          <w:sz w:val="22"/>
          <w:szCs w:val="22"/>
          <w:lang w:val="en-US"/>
        </w:rPr>
        <w:t xml:space="preserve"> performed) will enable an economic analysis of the costs of hospitalisation for specific congenital anomalies to be evaluated. In </w:t>
      </w:r>
      <w:r w:rsidR="00A71087" w:rsidRPr="00A2656A">
        <w:rPr>
          <w:sz w:val="22"/>
          <w:szCs w:val="22"/>
          <w:lang w:val="en-US"/>
        </w:rPr>
        <w:t>addition,</w:t>
      </w:r>
      <w:r w:rsidRPr="00A2656A">
        <w:rPr>
          <w:sz w:val="22"/>
          <w:szCs w:val="22"/>
          <w:lang w:val="en-US"/>
        </w:rPr>
        <w:t xml:space="preserve"> the costs for children with and wit</w:t>
      </w:r>
      <w:r w:rsidR="002B1122">
        <w:rPr>
          <w:sz w:val="22"/>
          <w:szCs w:val="22"/>
          <w:lang w:val="en-US"/>
        </w:rPr>
        <w:t xml:space="preserve">hout a prenatal diagnosis will </w:t>
      </w:r>
      <w:r w:rsidRPr="00A2656A">
        <w:rPr>
          <w:sz w:val="22"/>
          <w:szCs w:val="22"/>
          <w:lang w:val="en-US"/>
        </w:rPr>
        <w:t>be compared.</w:t>
      </w:r>
    </w:p>
    <w:p w14:paraId="5B76CA8E" w14:textId="77777777" w:rsidR="002B1122" w:rsidRDefault="002B1122" w:rsidP="0018177E">
      <w:pPr>
        <w:pStyle w:val="Default"/>
        <w:spacing w:line="360" w:lineRule="auto"/>
        <w:rPr>
          <w:sz w:val="22"/>
          <w:szCs w:val="22"/>
          <w:lang w:val="en-US"/>
        </w:rPr>
      </w:pPr>
    </w:p>
    <w:p w14:paraId="77458C7D" w14:textId="576A761F" w:rsidR="002B1122" w:rsidRDefault="002B1122" w:rsidP="0018177E">
      <w:pPr>
        <w:pStyle w:val="Default"/>
        <w:spacing w:line="360" w:lineRule="auto"/>
        <w:rPr>
          <w:sz w:val="22"/>
          <w:szCs w:val="22"/>
          <w:lang w:val="en-US"/>
        </w:rPr>
      </w:pPr>
      <w:r>
        <w:rPr>
          <w:sz w:val="22"/>
          <w:szCs w:val="22"/>
          <w:lang w:val="en-US"/>
        </w:rPr>
        <w:t>For all of the above analyses</w:t>
      </w:r>
      <w:r w:rsidR="00FE321D">
        <w:rPr>
          <w:sz w:val="22"/>
          <w:szCs w:val="22"/>
          <w:lang w:val="en-US"/>
        </w:rPr>
        <w:t>,</w:t>
      </w:r>
      <w:r w:rsidRPr="00A2656A">
        <w:rPr>
          <w:sz w:val="22"/>
          <w:szCs w:val="22"/>
          <w:lang w:val="en-US"/>
        </w:rPr>
        <w:t xml:space="preserve"> </w:t>
      </w:r>
      <w:r w:rsidR="00DD22DF">
        <w:rPr>
          <w:sz w:val="22"/>
          <w:szCs w:val="22"/>
          <w:lang w:val="en-US"/>
        </w:rPr>
        <w:t xml:space="preserve">data </w:t>
      </w:r>
      <w:r w:rsidR="0067426E">
        <w:rPr>
          <w:sz w:val="22"/>
          <w:szCs w:val="22"/>
          <w:lang w:val="en-US"/>
        </w:rPr>
        <w:t xml:space="preserve">on the children with </w:t>
      </w:r>
      <w:r w:rsidR="00AC7199">
        <w:rPr>
          <w:sz w:val="22"/>
          <w:szCs w:val="22"/>
          <w:lang w:val="en-US"/>
        </w:rPr>
        <w:t xml:space="preserve">congenital </w:t>
      </w:r>
      <w:r w:rsidR="0067426E">
        <w:rPr>
          <w:sz w:val="22"/>
          <w:szCs w:val="22"/>
          <w:lang w:val="en-US"/>
        </w:rPr>
        <w:t xml:space="preserve">anomalies </w:t>
      </w:r>
      <w:r w:rsidRPr="00A2656A">
        <w:rPr>
          <w:sz w:val="22"/>
          <w:szCs w:val="22"/>
          <w:lang w:val="en-US"/>
        </w:rPr>
        <w:t>will be compared to the same data for control populations</w:t>
      </w:r>
      <w:r w:rsidR="00FE321D" w:rsidRPr="00FE321D">
        <w:rPr>
          <w:sz w:val="22"/>
          <w:szCs w:val="22"/>
          <w:lang w:val="en-US"/>
        </w:rPr>
        <w:t xml:space="preserve"> </w:t>
      </w:r>
      <w:r w:rsidR="00FE321D" w:rsidRPr="00A2656A">
        <w:rPr>
          <w:sz w:val="22"/>
          <w:szCs w:val="22"/>
          <w:lang w:val="en-US"/>
        </w:rPr>
        <w:t>whe</w:t>
      </w:r>
      <w:r w:rsidR="00FE321D">
        <w:rPr>
          <w:sz w:val="22"/>
          <w:szCs w:val="22"/>
          <w:lang w:val="en-US"/>
        </w:rPr>
        <w:t>re</w:t>
      </w:r>
      <w:r w:rsidR="00FE321D" w:rsidRPr="00A2656A">
        <w:rPr>
          <w:sz w:val="22"/>
          <w:szCs w:val="22"/>
          <w:lang w:val="en-US"/>
        </w:rPr>
        <w:t xml:space="preserve"> possible</w:t>
      </w:r>
      <w:r w:rsidRPr="00A2656A">
        <w:rPr>
          <w:sz w:val="22"/>
          <w:szCs w:val="22"/>
          <w:lang w:val="en-US"/>
        </w:rPr>
        <w:t>. Controls (for some registries) will be all or a selection of live</w:t>
      </w:r>
      <w:r w:rsidR="00FE321D">
        <w:rPr>
          <w:sz w:val="22"/>
          <w:szCs w:val="22"/>
          <w:lang w:val="en-US"/>
        </w:rPr>
        <w:t xml:space="preserve"> </w:t>
      </w:r>
      <w:r w:rsidRPr="00A2656A">
        <w:rPr>
          <w:sz w:val="22"/>
          <w:szCs w:val="22"/>
          <w:lang w:val="en-US"/>
        </w:rPr>
        <w:t>born infants in the s</w:t>
      </w:r>
      <w:r>
        <w:rPr>
          <w:sz w:val="22"/>
          <w:szCs w:val="22"/>
          <w:lang w:val="en-US"/>
        </w:rPr>
        <w:t>ame geographical area without congenital anomalies</w:t>
      </w:r>
      <w:r w:rsidRPr="00A2656A">
        <w:rPr>
          <w:sz w:val="22"/>
          <w:szCs w:val="22"/>
          <w:lang w:val="en-US"/>
        </w:rPr>
        <w:t xml:space="preserve">. Controls from the same geographical areas are important as there may be major differences in the rate of admissions </w:t>
      </w:r>
      <w:r w:rsidR="00FE321D">
        <w:rPr>
          <w:sz w:val="22"/>
          <w:szCs w:val="22"/>
          <w:lang w:val="en-US"/>
        </w:rPr>
        <w:t>in different</w:t>
      </w:r>
      <w:r w:rsidR="00FE321D" w:rsidRPr="00A2656A">
        <w:rPr>
          <w:sz w:val="22"/>
          <w:szCs w:val="22"/>
          <w:lang w:val="en-US"/>
        </w:rPr>
        <w:t xml:space="preserve"> </w:t>
      </w:r>
      <w:r w:rsidRPr="00A2656A">
        <w:rPr>
          <w:sz w:val="22"/>
          <w:szCs w:val="22"/>
          <w:lang w:val="en-US"/>
        </w:rPr>
        <w:t>hospitals</w:t>
      </w:r>
      <w:r w:rsidR="00FE321D">
        <w:rPr>
          <w:sz w:val="22"/>
          <w:szCs w:val="22"/>
          <w:lang w:val="en-US"/>
        </w:rPr>
        <w:t xml:space="preserve"> </w:t>
      </w:r>
      <w:r w:rsidR="00BE4004">
        <w:rPr>
          <w:sz w:val="22"/>
          <w:szCs w:val="22"/>
          <w:lang w:val="en-US"/>
        </w:rPr>
        <w:t xml:space="preserve">and countries </w:t>
      </w:r>
      <w:r w:rsidR="00FE321D">
        <w:rPr>
          <w:sz w:val="22"/>
          <w:szCs w:val="22"/>
          <w:lang w:val="en-US"/>
        </w:rPr>
        <w:t>across Europe</w:t>
      </w:r>
      <w:r w:rsidRPr="00A2656A">
        <w:rPr>
          <w:sz w:val="22"/>
          <w:szCs w:val="22"/>
          <w:lang w:val="en-US"/>
        </w:rPr>
        <w:t xml:space="preserve">.  </w:t>
      </w:r>
    </w:p>
    <w:p w14:paraId="407AA285" w14:textId="77777777" w:rsidR="00A92389" w:rsidRDefault="00A92389" w:rsidP="0018177E">
      <w:pPr>
        <w:pStyle w:val="Default"/>
        <w:spacing w:line="360" w:lineRule="auto"/>
        <w:rPr>
          <w:sz w:val="22"/>
          <w:szCs w:val="22"/>
          <w:lang w:val="en-US"/>
        </w:rPr>
      </w:pPr>
    </w:p>
    <w:p w14:paraId="5A8ED5B6" w14:textId="7AA5C974" w:rsidR="00A92389" w:rsidRDefault="0067426E" w:rsidP="0018177E">
      <w:pPr>
        <w:pStyle w:val="Default"/>
        <w:spacing w:line="360" w:lineRule="auto"/>
        <w:rPr>
          <w:sz w:val="22"/>
          <w:szCs w:val="22"/>
          <w:lang w:val="en-US"/>
        </w:rPr>
      </w:pPr>
      <w:r>
        <w:rPr>
          <w:sz w:val="22"/>
          <w:szCs w:val="22"/>
          <w:lang w:val="en-US"/>
        </w:rPr>
        <w:t>In this study</w:t>
      </w:r>
      <w:r w:rsidR="00A92389" w:rsidRPr="00656EEC">
        <w:rPr>
          <w:sz w:val="22"/>
          <w:szCs w:val="22"/>
          <w:lang w:val="en-US"/>
        </w:rPr>
        <w:t xml:space="preserve">, morbidity will be measured by the number of days spent in hospital, occurrence of surgery, days in intensive care units, </w:t>
      </w:r>
      <w:r w:rsidR="00BD42E5">
        <w:rPr>
          <w:sz w:val="22"/>
          <w:szCs w:val="22"/>
          <w:lang w:val="en-US"/>
        </w:rPr>
        <w:t>hours/days on</w:t>
      </w:r>
      <w:r w:rsidR="00B64D70">
        <w:rPr>
          <w:sz w:val="22"/>
          <w:szCs w:val="22"/>
          <w:lang w:val="en-US"/>
        </w:rPr>
        <w:t xml:space="preserve"> a</w:t>
      </w:r>
      <w:r w:rsidR="00E57BDB">
        <w:rPr>
          <w:sz w:val="22"/>
          <w:szCs w:val="22"/>
          <w:lang w:val="en-US"/>
        </w:rPr>
        <w:t xml:space="preserve"> ventilator</w:t>
      </w:r>
      <w:r w:rsidR="00A92389" w:rsidRPr="00656EEC">
        <w:rPr>
          <w:sz w:val="22"/>
          <w:szCs w:val="22"/>
          <w:lang w:val="en-US"/>
        </w:rPr>
        <w:t xml:space="preserve"> and prescriptions of medicine for in</w:t>
      </w:r>
      <w:r w:rsidR="00A92389">
        <w:rPr>
          <w:sz w:val="22"/>
          <w:szCs w:val="22"/>
          <w:lang w:val="en-US"/>
        </w:rPr>
        <w:t>fections, respiratory illness, diabetes and epilepsy.</w:t>
      </w:r>
    </w:p>
    <w:p w14:paraId="422B8E9F" w14:textId="77777777" w:rsidR="00BF53B0" w:rsidRDefault="00BF53B0" w:rsidP="0018177E">
      <w:pPr>
        <w:pStyle w:val="Default"/>
        <w:spacing w:line="360" w:lineRule="auto"/>
        <w:rPr>
          <w:sz w:val="22"/>
          <w:szCs w:val="22"/>
          <w:lang w:val="en-US"/>
        </w:rPr>
      </w:pPr>
    </w:p>
    <w:p w14:paraId="6461AB39" w14:textId="4F8A39A6" w:rsidR="00B271E4" w:rsidRDefault="002B1122" w:rsidP="0018177E">
      <w:pPr>
        <w:pStyle w:val="Default"/>
        <w:spacing w:line="360" w:lineRule="auto"/>
        <w:rPr>
          <w:sz w:val="22"/>
          <w:szCs w:val="22"/>
          <w:lang w:val="en-US"/>
        </w:rPr>
      </w:pPr>
      <w:r>
        <w:rPr>
          <w:b/>
          <w:sz w:val="22"/>
          <w:szCs w:val="22"/>
          <w:lang w:val="en-US"/>
        </w:rPr>
        <w:t>The</w:t>
      </w:r>
      <w:r w:rsidR="00F911A4">
        <w:rPr>
          <w:b/>
          <w:sz w:val="22"/>
          <w:szCs w:val="22"/>
          <w:lang w:val="en-US"/>
        </w:rPr>
        <w:t xml:space="preserve">re are </w:t>
      </w:r>
      <w:r>
        <w:rPr>
          <w:b/>
          <w:sz w:val="22"/>
          <w:szCs w:val="22"/>
          <w:lang w:val="en-US"/>
        </w:rPr>
        <w:t xml:space="preserve">four </w:t>
      </w:r>
      <w:r w:rsidR="00B159E5">
        <w:rPr>
          <w:b/>
          <w:sz w:val="22"/>
          <w:szCs w:val="22"/>
          <w:lang w:val="en-US"/>
        </w:rPr>
        <w:t xml:space="preserve">studies included in this </w:t>
      </w:r>
      <w:r w:rsidR="00656EEC" w:rsidRPr="00656EEC">
        <w:rPr>
          <w:b/>
          <w:sz w:val="22"/>
          <w:szCs w:val="22"/>
          <w:lang w:val="en-US"/>
        </w:rPr>
        <w:t>WP</w:t>
      </w:r>
      <w:r w:rsidR="00B159E5">
        <w:rPr>
          <w:b/>
          <w:sz w:val="22"/>
          <w:szCs w:val="22"/>
          <w:lang w:val="en-US"/>
        </w:rPr>
        <w:t>4 protocol</w:t>
      </w:r>
      <w:r w:rsidR="00F911A4">
        <w:rPr>
          <w:b/>
          <w:sz w:val="22"/>
          <w:szCs w:val="22"/>
          <w:lang w:val="en-US"/>
        </w:rPr>
        <w:t xml:space="preserve">. Their aims are </w:t>
      </w:r>
      <w:r w:rsidR="00656EEC" w:rsidRPr="00B159E5">
        <w:rPr>
          <w:sz w:val="22"/>
          <w:szCs w:val="22"/>
          <w:lang w:val="en-US"/>
        </w:rPr>
        <w:t xml:space="preserve">to evaluate </w:t>
      </w:r>
      <w:r w:rsidR="00B64D70">
        <w:rPr>
          <w:sz w:val="22"/>
          <w:szCs w:val="22"/>
          <w:lang w:val="en-US"/>
        </w:rPr>
        <w:t xml:space="preserve">1) </w:t>
      </w:r>
      <w:r w:rsidR="00656EEC" w:rsidRPr="00B159E5">
        <w:rPr>
          <w:sz w:val="22"/>
          <w:szCs w:val="22"/>
          <w:lang w:val="en-US"/>
        </w:rPr>
        <w:t xml:space="preserve">the </w:t>
      </w:r>
      <w:r w:rsidR="00FE321D" w:rsidRPr="00B159E5">
        <w:rPr>
          <w:sz w:val="22"/>
          <w:szCs w:val="22"/>
          <w:lang w:val="en-US"/>
        </w:rPr>
        <w:t>long-term</w:t>
      </w:r>
      <w:r w:rsidR="00656EEC" w:rsidRPr="00B159E5">
        <w:rPr>
          <w:sz w:val="22"/>
          <w:szCs w:val="22"/>
          <w:lang w:val="en-US"/>
        </w:rPr>
        <w:t xml:space="preserve"> morbid</w:t>
      </w:r>
      <w:r w:rsidR="00B159E5">
        <w:rPr>
          <w:sz w:val="22"/>
          <w:szCs w:val="22"/>
          <w:lang w:val="en-US"/>
        </w:rPr>
        <w:t>ity of children with specific congenital anomalies (RSD)</w:t>
      </w:r>
      <w:r w:rsidR="00B159E5" w:rsidRPr="00B159E5">
        <w:rPr>
          <w:sz w:val="22"/>
          <w:szCs w:val="22"/>
          <w:lang w:val="en-US"/>
        </w:rPr>
        <w:t xml:space="preserve">, </w:t>
      </w:r>
      <w:r w:rsidR="00B64D70">
        <w:rPr>
          <w:sz w:val="22"/>
          <w:szCs w:val="22"/>
          <w:lang w:val="en-US"/>
        </w:rPr>
        <w:t xml:space="preserve">2) </w:t>
      </w:r>
      <w:r w:rsidR="00FE321D">
        <w:rPr>
          <w:sz w:val="22"/>
          <w:szCs w:val="22"/>
          <w:lang w:val="en-US"/>
        </w:rPr>
        <w:t xml:space="preserve">the </w:t>
      </w:r>
      <w:r w:rsidR="00B159E5">
        <w:rPr>
          <w:sz w:val="22"/>
          <w:szCs w:val="22"/>
          <w:lang w:val="en-US"/>
        </w:rPr>
        <w:t xml:space="preserve">impact of </w:t>
      </w:r>
      <w:r w:rsidR="00B159E5" w:rsidRPr="00B159E5">
        <w:rPr>
          <w:sz w:val="22"/>
          <w:szCs w:val="22"/>
          <w:lang w:val="en-US"/>
        </w:rPr>
        <w:t>risk factors</w:t>
      </w:r>
      <w:r w:rsidR="00B159E5">
        <w:rPr>
          <w:sz w:val="22"/>
          <w:szCs w:val="22"/>
          <w:lang w:val="en-US"/>
        </w:rPr>
        <w:t xml:space="preserve"> </w:t>
      </w:r>
      <w:r w:rsidR="00FE321D">
        <w:rPr>
          <w:sz w:val="22"/>
          <w:szCs w:val="22"/>
          <w:lang w:val="en-US"/>
        </w:rPr>
        <w:t xml:space="preserve">that might </w:t>
      </w:r>
      <w:r w:rsidR="00B159E5">
        <w:rPr>
          <w:sz w:val="22"/>
          <w:szCs w:val="22"/>
          <w:lang w:val="en-US"/>
        </w:rPr>
        <w:t xml:space="preserve">explain geographical differences in </w:t>
      </w:r>
      <w:r w:rsidR="00B159E5" w:rsidRPr="00B159E5">
        <w:rPr>
          <w:sz w:val="22"/>
          <w:szCs w:val="22"/>
          <w:lang w:val="en-US"/>
        </w:rPr>
        <w:t xml:space="preserve">morbidity </w:t>
      </w:r>
      <w:r w:rsidR="00B159E5">
        <w:rPr>
          <w:sz w:val="22"/>
          <w:szCs w:val="22"/>
          <w:lang w:val="en-US"/>
        </w:rPr>
        <w:t>(UU)</w:t>
      </w:r>
      <w:r>
        <w:rPr>
          <w:sz w:val="22"/>
          <w:szCs w:val="22"/>
          <w:lang w:val="en-US"/>
        </w:rPr>
        <w:t>,</w:t>
      </w:r>
      <w:r w:rsidR="00B159E5" w:rsidRPr="00B159E5">
        <w:rPr>
          <w:sz w:val="22"/>
          <w:szCs w:val="22"/>
          <w:lang w:val="en-US"/>
        </w:rPr>
        <w:t xml:space="preserve"> </w:t>
      </w:r>
      <w:r w:rsidR="00B64D70">
        <w:rPr>
          <w:sz w:val="22"/>
          <w:szCs w:val="22"/>
          <w:lang w:val="en-US"/>
        </w:rPr>
        <w:t xml:space="preserve">3) </w:t>
      </w:r>
      <w:r w:rsidR="00B159E5">
        <w:rPr>
          <w:sz w:val="22"/>
          <w:szCs w:val="22"/>
          <w:lang w:val="en-US"/>
        </w:rPr>
        <w:t>the effect of pren</w:t>
      </w:r>
      <w:r w:rsidR="00AC7199">
        <w:rPr>
          <w:sz w:val="22"/>
          <w:szCs w:val="22"/>
          <w:lang w:val="en-US"/>
        </w:rPr>
        <w:t>atal diagnosis on morbidity (THL</w:t>
      </w:r>
      <w:r w:rsidR="00B159E5">
        <w:rPr>
          <w:sz w:val="22"/>
          <w:szCs w:val="22"/>
          <w:lang w:val="en-US"/>
        </w:rPr>
        <w:t>)</w:t>
      </w:r>
      <w:r>
        <w:rPr>
          <w:sz w:val="22"/>
          <w:szCs w:val="22"/>
          <w:lang w:val="en-US"/>
        </w:rPr>
        <w:t xml:space="preserve"> and </w:t>
      </w:r>
      <w:r w:rsidR="00B64D70">
        <w:rPr>
          <w:sz w:val="22"/>
          <w:szCs w:val="22"/>
          <w:lang w:val="en-US"/>
        </w:rPr>
        <w:t xml:space="preserve">4) </w:t>
      </w:r>
      <w:r w:rsidR="00F911A4">
        <w:rPr>
          <w:sz w:val="22"/>
          <w:szCs w:val="22"/>
          <w:lang w:val="en-US"/>
        </w:rPr>
        <w:t>the</w:t>
      </w:r>
      <w:r>
        <w:rPr>
          <w:sz w:val="22"/>
          <w:szCs w:val="22"/>
          <w:lang w:val="en-US"/>
        </w:rPr>
        <w:t xml:space="preserve"> costs of hospitalisations (</w:t>
      </w:r>
      <w:r w:rsidR="0067426E">
        <w:rPr>
          <w:sz w:val="22"/>
          <w:szCs w:val="22"/>
          <w:lang w:val="en-US"/>
        </w:rPr>
        <w:t xml:space="preserve">UU and </w:t>
      </w:r>
      <w:r>
        <w:rPr>
          <w:sz w:val="22"/>
          <w:szCs w:val="22"/>
          <w:lang w:val="en-US"/>
        </w:rPr>
        <w:t>QMUL)</w:t>
      </w:r>
      <w:r w:rsidR="00656EEC" w:rsidRPr="00656EEC">
        <w:rPr>
          <w:b/>
          <w:sz w:val="22"/>
          <w:szCs w:val="22"/>
          <w:lang w:val="en-US"/>
        </w:rPr>
        <w:t>.</w:t>
      </w:r>
      <w:r w:rsidR="00656EEC">
        <w:rPr>
          <w:sz w:val="22"/>
          <w:szCs w:val="22"/>
          <w:lang w:val="en-US"/>
        </w:rPr>
        <w:t xml:space="preserve"> </w:t>
      </w:r>
      <w:r>
        <w:rPr>
          <w:sz w:val="22"/>
          <w:szCs w:val="22"/>
          <w:lang w:val="en-US"/>
        </w:rPr>
        <w:t>A</w:t>
      </w:r>
      <w:r w:rsidR="00D8108B">
        <w:rPr>
          <w:sz w:val="22"/>
          <w:szCs w:val="22"/>
          <w:lang w:val="en-US"/>
        </w:rPr>
        <w:t xml:space="preserve"> separate</w:t>
      </w:r>
      <w:r>
        <w:rPr>
          <w:sz w:val="22"/>
          <w:szCs w:val="22"/>
          <w:lang w:val="en-US"/>
        </w:rPr>
        <w:t xml:space="preserve"> </w:t>
      </w:r>
      <w:r w:rsidR="00656EEC">
        <w:rPr>
          <w:sz w:val="22"/>
          <w:szCs w:val="22"/>
          <w:lang w:val="en-US"/>
        </w:rPr>
        <w:t xml:space="preserve">WP4 </w:t>
      </w:r>
      <w:r w:rsidR="00B159E5">
        <w:rPr>
          <w:sz w:val="22"/>
          <w:szCs w:val="22"/>
          <w:lang w:val="en-US"/>
        </w:rPr>
        <w:t>study</w:t>
      </w:r>
      <w:r w:rsidR="00D8108B">
        <w:rPr>
          <w:sz w:val="22"/>
          <w:szCs w:val="22"/>
          <w:lang w:val="en-US"/>
        </w:rPr>
        <w:t xml:space="preserve"> </w:t>
      </w:r>
      <w:r>
        <w:rPr>
          <w:sz w:val="22"/>
          <w:szCs w:val="22"/>
          <w:lang w:val="en-US"/>
        </w:rPr>
        <w:t xml:space="preserve">will evaluate </w:t>
      </w:r>
      <w:r w:rsidR="00B351F8">
        <w:rPr>
          <w:sz w:val="22"/>
          <w:szCs w:val="22"/>
          <w:lang w:val="en-US"/>
        </w:rPr>
        <w:t xml:space="preserve">the </w:t>
      </w:r>
      <w:r w:rsidR="00B159E5">
        <w:rPr>
          <w:sz w:val="22"/>
          <w:szCs w:val="22"/>
          <w:lang w:val="en-US"/>
        </w:rPr>
        <w:t>use of</w:t>
      </w:r>
      <w:r w:rsidR="00656EEC">
        <w:rPr>
          <w:sz w:val="22"/>
          <w:szCs w:val="22"/>
          <w:lang w:val="en-US"/>
        </w:rPr>
        <w:t xml:space="preserve"> medications for infe</w:t>
      </w:r>
      <w:r>
        <w:rPr>
          <w:sz w:val="22"/>
          <w:szCs w:val="22"/>
          <w:lang w:val="en-US"/>
        </w:rPr>
        <w:t>ctions, respiratory illness, diabetes and epilepsy. This</w:t>
      </w:r>
      <w:r w:rsidR="00C67C10">
        <w:rPr>
          <w:sz w:val="22"/>
          <w:szCs w:val="22"/>
          <w:lang w:val="en-US"/>
        </w:rPr>
        <w:t xml:space="preserve"> pro</w:t>
      </w:r>
      <w:r>
        <w:rPr>
          <w:sz w:val="22"/>
          <w:szCs w:val="22"/>
          <w:lang w:val="en-US"/>
        </w:rPr>
        <w:t>tocol</w:t>
      </w:r>
      <w:r w:rsidR="00C67C10">
        <w:rPr>
          <w:sz w:val="22"/>
          <w:szCs w:val="22"/>
          <w:lang w:val="en-US"/>
        </w:rPr>
        <w:t xml:space="preserve"> will be written later.</w:t>
      </w:r>
    </w:p>
    <w:p w14:paraId="518DF777" w14:textId="4E5B5E28" w:rsidR="00F87754" w:rsidRDefault="00F87754">
      <w:pPr>
        <w:spacing w:after="160" w:line="259" w:lineRule="auto"/>
        <w:rPr>
          <w:rFonts w:ascii="Calibri" w:hAnsi="Calibri" w:cs="Calibri"/>
          <w:color w:val="000000"/>
          <w:lang w:val="en-US"/>
        </w:rPr>
      </w:pPr>
      <w:r>
        <w:rPr>
          <w:lang w:val="en-US"/>
        </w:rPr>
        <w:br w:type="page"/>
      </w:r>
    </w:p>
    <w:p w14:paraId="2378F7D2" w14:textId="77777777" w:rsidR="005367AA" w:rsidRDefault="005367AA" w:rsidP="0018177E">
      <w:pPr>
        <w:pStyle w:val="Default"/>
        <w:numPr>
          <w:ilvl w:val="0"/>
          <w:numId w:val="1"/>
        </w:numPr>
        <w:spacing w:line="360" w:lineRule="auto"/>
        <w:rPr>
          <w:b/>
          <w:sz w:val="22"/>
          <w:szCs w:val="22"/>
          <w:lang w:val="en-US"/>
        </w:rPr>
      </w:pPr>
      <w:r>
        <w:rPr>
          <w:b/>
          <w:sz w:val="22"/>
          <w:szCs w:val="22"/>
          <w:lang w:val="en-US"/>
        </w:rPr>
        <w:t>Description of data and data</w:t>
      </w:r>
      <w:r w:rsidR="00686BA2">
        <w:rPr>
          <w:b/>
          <w:sz w:val="22"/>
          <w:szCs w:val="22"/>
          <w:lang w:val="en-US"/>
        </w:rPr>
        <w:t xml:space="preserve"> </w:t>
      </w:r>
      <w:r>
        <w:rPr>
          <w:b/>
          <w:sz w:val="22"/>
          <w:szCs w:val="22"/>
          <w:lang w:val="en-US"/>
        </w:rPr>
        <w:t>sources</w:t>
      </w:r>
    </w:p>
    <w:p w14:paraId="72C800D6" w14:textId="77777777" w:rsidR="005367AA" w:rsidRDefault="005367AA" w:rsidP="0018177E">
      <w:pPr>
        <w:pStyle w:val="Default"/>
        <w:spacing w:line="360" w:lineRule="auto"/>
        <w:ind w:left="360"/>
        <w:rPr>
          <w:b/>
          <w:sz w:val="22"/>
          <w:szCs w:val="22"/>
          <w:lang w:val="en-US"/>
        </w:rPr>
      </w:pPr>
    </w:p>
    <w:p w14:paraId="7DD511DE" w14:textId="77777777" w:rsidR="00656EEC" w:rsidRPr="00656EEC" w:rsidRDefault="00656EEC" w:rsidP="0018177E">
      <w:pPr>
        <w:pStyle w:val="Default"/>
        <w:spacing w:line="360" w:lineRule="auto"/>
        <w:rPr>
          <w:b/>
          <w:color w:val="auto"/>
          <w:sz w:val="22"/>
          <w:szCs w:val="22"/>
          <w:lang w:val="en-US"/>
        </w:rPr>
      </w:pPr>
      <w:r w:rsidRPr="00656EEC">
        <w:rPr>
          <w:b/>
          <w:sz w:val="22"/>
          <w:szCs w:val="22"/>
          <w:lang w:val="en-US"/>
        </w:rPr>
        <w:t>2.</w:t>
      </w:r>
      <w:r w:rsidR="00612C48">
        <w:rPr>
          <w:b/>
          <w:sz w:val="22"/>
          <w:szCs w:val="22"/>
          <w:lang w:val="en-US"/>
        </w:rPr>
        <w:t>1</w:t>
      </w:r>
      <w:r w:rsidRPr="00656EEC">
        <w:rPr>
          <w:b/>
          <w:color w:val="auto"/>
          <w:sz w:val="22"/>
          <w:szCs w:val="22"/>
          <w:lang w:val="en-US"/>
        </w:rPr>
        <w:t xml:space="preserve"> Inclusion criteria </w:t>
      </w:r>
    </w:p>
    <w:p w14:paraId="721B62DD" w14:textId="030C6435" w:rsidR="00612C48" w:rsidRDefault="000F3672" w:rsidP="0018177E">
      <w:pPr>
        <w:spacing w:line="360" w:lineRule="auto"/>
        <w:rPr>
          <w:lang w:val="en-US"/>
        </w:rPr>
      </w:pPr>
      <w:r>
        <w:rPr>
          <w:lang w:val="en-US"/>
        </w:rPr>
        <w:t>Seventeen</w:t>
      </w:r>
      <w:r w:rsidR="00612C48">
        <w:rPr>
          <w:lang w:val="en-US"/>
        </w:rPr>
        <w:t xml:space="preserve"> EUROCAT registries are included in the </w:t>
      </w:r>
      <w:r w:rsidR="00DB3E39">
        <w:rPr>
          <w:lang w:val="en-US"/>
        </w:rPr>
        <w:t xml:space="preserve">study: </w:t>
      </w:r>
      <w:r w:rsidR="00D8108B">
        <w:rPr>
          <w:lang w:val="en-US"/>
        </w:rPr>
        <w:t xml:space="preserve">Finland, </w:t>
      </w:r>
      <w:r w:rsidR="00DB3E39">
        <w:rPr>
          <w:lang w:val="en-US"/>
        </w:rPr>
        <w:t>Funen (Denmark),</w:t>
      </w:r>
      <w:r w:rsidR="00612C48">
        <w:rPr>
          <w:lang w:val="en-US"/>
        </w:rPr>
        <w:t xml:space="preserve"> England</w:t>
      </w:r>
      <w:r w:rsidR="00DB3E39">
        <w:rPr>
          <w:lang w:val="en-US"/>
        </w:rPr>
        <w:t xml:space="preserve"> (five registries under BINOCAR)</w:t>
      </w:r>
      <w:r w:rsidR="00612C48">
        <w:rPr>
          <w:lang w:val="en-US"/>
        </w:rPr>
        <w:t xml:space="preserve">, </w:t>
      </w:r>
      <w:r w:rsidR="00D8108B">
        <w:rPr>
          <w:lang w:val="en-US"/>
        </w:rPr>
        <w:t xml:space="preserve">Wales, Northern Netherland, </w:t>
      </w:r>
      <w:r w:rsidR="00612C48">
        <w:rPr>
          <w:lang w:val="en-US"/>
        </w:rPr>
        <w:t>Emilia-Romagna</w:t>
      </w:r>
      <w:r w:rsidR="00D8108B">
        <w:rPr>
          <w:lang w:val="en-US"/>
        </w:rPr>
        <w:t xml:space="preserve"> and Tuscany</w:t>
      </w:r>
      <w:r w:rsidR="00612C48">
        <w:rPr>
          <w:lang w:val="en-US"/>
        </w:rPr>
        <w:t xml:space="preserve"> (Italy), Zag</w:t>
      </w:r>
      <w:r w:rsidR="00D8108B">
        <w:rPr>
          <w:lang w:val="en-US"/>
        </w:rPr>
        <w:t xml:space="preserve">reb (Croatia), </w:t>
      </w:r>
      <w:r w:rsidR="00612C48">
        <w:rPr>
          <w:lang w:val="en-US"/>
        </w:rPr>
        <w:t xml:space="preserve">Valencia </w:t>
      </w:r>
      <w:r w:rsidR="00D8108B">
        <w:rPr>
          <w:lang w:val="en-US"/>
        </w:rPr>
        <w:t xml:space="preserve">Region and Basque Country </w:t>
      </w:r>
      <w:r w:rsidR="00612C48">
        <w:rPr>
          <w:lang w:val="en-US"/>
        </w:rPr>
        <w:t>(Spain), South Portugal</w:t>
      </w:r>
      <w:r w:rsidR="00D8108B">
        <w:rPr>
          <w:lang w:val="en-US"/>
        </w:rPr>
        <w:t>, Omni-net (Ukraine), and</w:t>
      </w:r>
      <w:r w:rsidR="00612C48">
        <w:rPr>
          <w:lang w:val="en-US"/>
        </w:rPr>
        <w:t xml:space="preserve"> Reunion (</w:t>
      </w:r>
      <w:r w:rsidR="00D8108B">
        <w:rPr>
          <w:lang w:val="en-US"/>
        </w:rPr>
        <w:t>France).</w:t>
      </w:r>
    </w:p>
    <w:p w14:paraId="1FACA3CF" w14:textId="07C4DA55" w:rsidR="009B0C82" w:rsidRDefault="009B0C82" w:rsidP="0018177E">
      <w:pPr>
        <w:spacing w:line="360" w:lineRule="auto"/>
        <w:rPr>
          <w:lang w:val="en-US"/>
        </w:rPr>
      </w:pPr>
      <w:r>
        <w:rPr>
          <w:lang w:val="en-US"/>
        </w:rPr>
        <w:t xml:space="preserve">Cases for the study are all </w:t>
      </w:r>
      <w:r w:rsidR="00B351F8">
        <w:rPr>
          <w:lang w:val="en-US"/>
        </w:rPr>
        <w:t>live born</w:t>
      </w:r>
      <w:r>
        <w:rPr>
          <w:lang w:val="en-US"/>
        </w:rPr>
        <w:t xml:space="preserve"> infants with a major congenital anomaly as defined</w:t>
      </w:r>
      <w:r w:rsidR="00DB3E39">
        <w:rPr>
          <w:lang w:val="en-US"/>
        </w:rPr>
        <w:t xml:space="preserve"> in EUROCAT (Guide 1.4) born between </w:t>
      </w:r>
      <w:r>
        <w:rPr>
          <w:lang w:val="en-US"/>
        </w:rPr>
        <w:t>1995-201</w:t>
      </w:r>
      <w:r w:rsidR="00AC7199">
        <w:rPr>
          <w:lang w:val="en-US"/>
        </w:rPr>
        <w:t>4</w:t>
      </w:r>
      <w:r w:rsidR="00056C6E">
        <w:rPr>
          <w:lang w:val="en-US"/>
        </w:rPr>
        <w:t xml:space="preserve"> or</w:t>
      </w:r>
      <w:r>
        <w:rPr>
          <w:lang w:val="en-US"/>
        </w:rPr>
        <w:t xml:space="preserve"> with the first </w:t>
      </w:r>
      <w:r w:rsidR="00056C6E">
        <w:rPr>
          <w:lang w:val="en-US"/>
        </w:rPr>
        <w:t xml:space="preserve">and last </w:t>
      </w:r>
      <w:r>
        <w:rPr>
          <w:lang w:val="en-US"/>
        </w:rPr>
        <w:t xml:space="preserve">year available in </w:t>
      </w:r>
      <w:r w:rsidR="00BC14DF">
        <w:rPr>
          <w:lang w:val="en-US"/>
        </w:rPr>
        <w:t xml:space="preserve">both </w:t>
      </w:r>
      <w:r>
        <w:rPr>
          <w:lang w:val="en-US"/>
        </w:rPr>
        <w:t>the registry</w:t>
      </w:r>
      <w:r w:rsidR="00056C6E">
        <w:rPr>
          <w:lang w:val="en-US"/>
        </w:rPr>
        <w:t xml:space="preserve"> and in the health care databases</w:t>
      </w:r>
      <w:r w:rsidR="00F911A4">
        <w:rPr>
          <w:lang w:val="en-US"/>
        </w:rPr>
        <w:t>.</w:t>
      </w:r>
      <w:r w:rsidR="00E57BDB">
        <w:rPr>
          <w:lang w:val="en-US"/>
        </w:rPr>
        <w:t xml:space="preserve"> For the most recent years follow-up may be less than five years after birth.</w:t>
      </w:r>
    </w:p>
    <w:p w14:paraId="3D1508DA" w14:textId="25F8A4D4" w:rsidR="00612C48" w:rsidRDefault="00B351F8" w:rsidP="0018177E">
      <w:pPr>
        <w:spacing w:line="360" w:lineRule="auto"/>
        <w:rPr>
          <w:lang w:val="en-US"/>
        </w:rPr>
      </w:pPr>
      <w:r>
        <w:rPr>
          <w:lang w:val="en-US"/>
        </w:rPr>
        <w:t>Where available, c</w:t>
      </w:r>
      <w:r w:rsidR="00612C48">
        <w:rPr>
          <w:lang w:val="en-US"/>
        </w:rPr>
        <w:t>ontrols</w:t>
      </w:r>
      <w:r w:rsidR="00DB3E39">
        <w:rPr>
          <w:lang w:val="en-US"/>
        </w:rPr>
        <w:t xml:space="preserve"> will be all or a selection of </w:t>
      </w:r>
      <w:r w:rsidR="00612C48">
        <w:rPr>
          <w:lang w:val="en-US"/>
        </w:rPr>
        <w:t>live</w:t>
      </w:r>
      <w:r>
        <w:rPr>
          <w:lang w:val="en-US"/>
        </w:rPr>
        <w:t xml:space="preserve"> </w:t>
      </w:r>
      <w:r w:rsidR="00612C48">
        <w:rPr>
          <w:lang w:val="en-US"/>
        </w:rPr>
        <w:t>born infants</w:t>
      </w:r>
      <w:r w:rsidR="0067426E" w:rsidRPr="0067426E">
        <w:rPr>
          <w:lang w:val="en-US"/>
        </w:rPr>
        <w:t xml:space="preserve"> </w:t>
      </w:r>
      <w:r w:rsidR="0067426E">
        <w:rPr>
          <w:lang w:val="en-US"/>
        </w:rPr>
        <w:t xml:space="preserve">born during the same time period </w:t>
      </w:r>
      <w:r w:rsidR="00BC14DF">
        <w:rPr>
          <w:lang w:val="en-US"/>
        </w:rPr>
        <w:t xml:space="preserve">as the cases </w:t>
      </w:r>
      <w:r w:rsidR="0067426E">
        <w:rPr>
          <w:lang w:val="en-US"/>
        </w:rPr>
        <w:t>and</w:t>
      </w:r>
      <w:r w:rsidR="00612C48">
        <w:rPr>
          <w:lang w:val="en-US"/>
        </w:rPr>
        <w:t xml:space="preserve"> in the same geographical area without </w:t>
      </w:r>
      <w:r w:rsidR="00532F92">
        <w:rPr>
          <w:lang w:val="en-US"/>
        </w:rPr>
        <w:t>congenital anomalies</w:t>
      </w:r>
      <w:r w:rsidR="009317C1">
        <w:rPr>
          <w:lang w:val="en-US"/>
        </w:rPr>
        <w:t>.</w:t>
      </w:r>
      <w:r w:rsidR="00C67C10">
        <w:rPr>
          <w:lang w:val="en-US"/>
        </w:rPr>
        <w:t xml:space="preserve"> </w:t>
      </w:r>
    </w:p>
    <w:p w14:paraId="20EC23D7" w14:textId="44F3C244" w:rsidR="003D074E" w:rsidRDefault="003D074E" w:rsidP="003D074E">
      <w:pPr>
        <w:spacing w:line="360" w:lineRule="auto"/>
        <w:rPr>
          <w:lang w:val="en-GB"/>
        </w:rPr>
      </w:pPr>
      <w:r w:rsidRPr="003D074E">
        <w:rPr>
          <w:lang w:val="en-GB"/>
        </w:rPr>
        <w:t>WP2 will develop some data quality indicators to determine inclusion of a registries data in the studies on risk factors and prenatal diagnosis. For example</w:t>
      </w:r>
      <w:r w:rsidR="00B64D70">
        <w:rPr>
          <w:lang w:val="en-GB"/>
        </w:rPr>
        <w:t>,</w:t>
      </w:r>
      <w:r w:rsidRPr="003D074E">
        <w:rPr>
          <w:lang w:val="en-GB"/>
        </w:rPr>
        <w:t xml:space="preserve"> all registries will be required to have the EUROCAT</w:t>
      </w:r>
      <w:r>
        <w:rPr>
          <w:lang w:val="en-GB"/>
        </w:rPr>
        <w:t xml:space="preserve"> variable</w:t>
      </w:r>
      <w:r w:rsidRPr="003D074E">
        <w:rPr>
          <w:lang w:val="en-GB"/>
        </w:rPr>
        <w:t xml:space="preserve"> “when discovered” valid for at least 80% of their case</w:t>
      </w:r>
      <w:r w:rsidR="00AC7199">
        <w:rPr>
          <w:lang w:val="en-GB"/>
        </w:rPr>
        <w:t>s</w:t>
      </w:r>
      <w:r w:rsidRPr="003D074E">
        <w:rPr>
          <w:lang w:val="en-GB"/>
        </w:rPr>
        <w:t xml:space="preserve"> in order for their data to be included in the prenatal study.</w:t>
      </w:r>
    </w:p>
    <w:p w14:paraId="6B016610" w14:textId="77777777" w:rsidR="00612C48" w:rsidRPr="00612C48" w:rsidRDefault="002F0630" w:rsidP="0018177E">
      <w:pPr>
        <w:spacing w:line="360" w:lineRule="auto"/>
        <w:rPr>
          <w:b/>
          <w:lang w:val="en-US"/>
        </w:rPr>
      </w:pPr>
      <w:r>
        <w:rPr>
          <w:b/>
          <w:lang w:val="en-US"/>
        </w:rPr>
        <w:t>2.2 Data file from the EUROCAT registry</w:t>
      </w:r>
    </w:p>
    <w:p w14:paraId="2FB56FF8" w14:textId="17C4B1DD" w:rsidR="00321722" w:rsidRDefault="00321722" w:rsidP="0018177E">
      <w:pPr>
        <w:spacing w:line="360" w:lineRule="auto"/>
        <w:rPr>
          <w:lang w:val="en-US"/>
        </w:rPr>
      </w:pPr>
      <w:r w:rsidRPr="00321722">
        <w:rPr>
          <w:lang w:val="en-US"/>
        </w:rPr>
        <w:t xml:space="preserve">EUROCAT variables to include are described in Table 1. </w:t>
      </w:r>
      <w:r w:rsidR="00656EEC" w:rsidRPr="009B0C82">
        <w:rPr>
          <w:lang w:val="en-US"/>
        </w:rPr>
        <w:t>Each registry will extract a file of all live born congen</w:t>
      </w:r>
      <w:r>
        <w:rPr>
          <w:lang w:val="en-US"/>
        </w:rPr>
        <w:t>ital anomaly cases</w:t>
      </w:r>
      <w:r w:rsidR="00B351F8">
        <w:rPr>
          <w:lang w:val="en-US"/>
        </w:rPr>
        <w:t>,</w:t>
      </w:r>
      <w:r>
        <w:rPr>
          <w:lang w:val="en-US"/>
        </w:rPr>
        <w:t xml:space="preserve"> all</w:t>
      </w:r>
      <w:r w:rsidR="00656EEC" w:rsidRPr="009B0C82">
        <w:rPr>
          <w:lang w:val="en-US"/>
        </w:rPr>
        <w:t xml:space="preserve"> fetal death</w:t>
      </w:r>
      <w:r>
        <w:rPr>
          <w:lang w:val="en-US"/>
        </w:rPr>
        <w:t xml:space="preserve">s from 20 weeks of gestation and </w:t>
      </w:r>
      <w:r w:rsidR="00DB3E39">
        <w:rPr>
          <w:lang w:val="en-US"/>
        </w:rPr>
        <w:t>termination</w:t>
      </w:r>
      <w:r>
        <w:rPr>
          <w:lang w:val="en-US"/>
        </w:rPr>
        <w:t>s</w:t>
      </w:r>
      <w:r w:rsidR="00DB3E39">
        <w:rPr>
          <w:lang w:val="en-US"/>
        </w:rPr>
        <w:t xml:space="preserve"> of pregnancy for fetal anomaly (</w:t>
      </w:r>
      <w:r w:rsidR="00656EEC" w:rsidRPr="009B0C82">
        <w:rPr>
          <w:lang w:val="en-US"/>
        </w:rPr>
        <w:t>TOPFA</w:t>
      </w:r>
      <w:r w:rsidR="00DB3E39">
        <w:rPr>
          <w:lang w:val="en-US"/>
        </w:rPr>
        <w:t>)</w:t>
      </w:r>
      <w:r w:rsidR="00656EEC" w:rsidRPr="009B0C82">
        <w:rPr>
          <w:lang w:val="en-US"/>
        </w:rPr>
        <w:t xml:space="preserve"> at any gestational age from the </w:t>
      </w:r>
      <w:r w:rsidR="002F0630">
        <w:rPr>
          <w:lang w:val="en-US"/>
        </w:rPr>
        <w:t xml:space="preserve">most recent version of </w:t>
      </w:r>
      <w:r w:rsidR="00656EEC" w:rsidRPr="009B0C82">
        <w:rPr>
          <w:lang w:val="en-US"/>
        </w:rPr>
        <w:t xml:space="preserve">EUROCAT Data </w:t>
      </w:r>
      <w:r w:rsidR="00656EEC" w:rsidRPr="00321722">
        <w:rPr>
          <w:lang w:val="en-US"/>
        </w:rPr>
        <w:t>Management Program (EDMP</w:t>
      </w:r>
      <w:r w:rsidR="000F3672">
        <w:rPr>
          <w:lang w:val="en-US"/>
        </w:rPr>
        <w:t xml:space="preserve"> version </w:t>
      </w:r>
      <w:r w:rsidR="00E60B92">
        <w:rPr>
          <w:lang w:val="en-US"/>
        </w:rPr>
        <w:t>6.10, January 2016</w:t>
      </w:r>
      <w:r w:rsidR="00656EEC" w:rsidRPr="00321722">
        <w:rPr>
          <w:lang w:val="en-US"/>
        </w:rPr>
        <w:t>).</w:t>
      </w:r>
      <w:r w:rsidR="007347C5">
        <w:rPr>
          <w:lang w:val="en-US"/>
        </w:rPr>
        <w:t xml:space="preserve"> </w:t>
      </w:r>
      <w:r w:rsidR="007347C5" w:rsidRPr="00B44F1B">
        <w:rPr>
          <w:lang w:val="en-US"/>
        </w:rPr>
        <w:t xml:space="preserve">Coding and classification of the congenital anomalies will be based on the coding of anomalies and subgroups in the EUROCAT registry (see Guide 1.4). </w:t>
      </w:r>
      <w:r w:rsidRPr="00321722">
        <w:rPr>
          <w:lang w:val="en-US"/>
        </w:rPr>
        <w:t xml:space="preserve">Each registry should also extract an A6 table showing the number of cases and prevalence per 10,000 births of each anomaly subgroup by </w:t>
      </w:r>
      <w:r w:rsidR="00BE4004">
        <w:rPr>
          <w:lang w:val="en-US"/>
        </w:rPr>
        <w:t xml:space="preserve">each </w:t>
      </w:r>
      <w:r w:rsidRPr="00321722">
        <w:rPr>
          <w:lang w:val="en-US"/>
        </w:rPr>
        <w:t>year</w:t>
      </w:r>
      <w:r w:rsidR="00BE4004">
        <w:rPr>
          <w:lang w:val="en-US"/>
        </w:rPr>
        <w:t xml:space="preserve"> included</w:t>
      </w:r>
      <w:r w:rsidRPr="00321722">
        <w:rPr>
          <w:lang w:val="en-US"/>
        </w:rPr>
        <w:t xml:space="preserve"> using the Reports function in EDMP and send this to UU.  The A6 table will be used to </w:t>
      </w:r>
      <w:r w:rsidR="00A71087" w:rsidRPr="00321722">
        <w:rPr>
          <w:lang w:val="en-US"/>
        </w:rPr>
        <w:t>crosscheck</w:t>
      </w:r>
      <w:r w:rsidRPr="00321722">
        <w:rPr>
          <w:lang w:val="en-US"/>
        </w:rPr>
        <w:t xml:space="preserve"> the number of cases that are linked/ unlinked.  As it is </w:t>
      </w:r>
      <w:r w:rsidR="00BE4004">
        <w:rPr>
          <w:lang w:val="en-US"/>
        </w:rPr>
        <w:t xml:space="preserve">usually </w:t>
      </w:r>
      <w:r w:rsidRPr="00321722">
        <w:rPr>
          <w:lang w:val="en-US"/>
        </w:rPr>
        <w:t xml:space="preserve">the most severe cases that </w:t>
      </w:r>
      <w:r w:rsidR="00BE4004">
        <w:rPr>
          <w:lang w:val="en-US"/>
        </w:rPr>
        <w:t xml:space="preserve">result in a </w:t>
      </w:r>
      <w:r w:rsidR="00B64D70">
        <w:rPr>
          <w:lang w:val="en-US"/>
        </w:rPr>
        <w:t>TOPFA</w:t>
      </w:r>
      <w:r w:rsidR="0067426E" w:rsidRPr="0067426E">
        <w:rPr>
          <w:lang w:val="en-US"/>
        </w:rPr>
        <w:t xml:space="preserve"> </w:t>
      </w:r>
      <w:r w:rsidR="0067426E">
        <w:rPr>
          <w:lang w:val="en-US"/>
        </w:rPr>
        <w:t>or a fetal death</w:t>
      </w:r>
      <w:r w:rsidR="0067426E" w:rsidRPr="00F8758E">
        <w:rPr>
          <w:lang w:val="en-US"/>
        </w:rPr>
        <w:t xml:space="preserve"> from 20 weeks of gestation</w:t>
      </w:r>
      <w:r w:rsidRPr="00321722">
        <w:rPr>
          <w:lang w:val="en-US"/>
        </w:rPr>
        <w:t xml:space="preserve">, this will have </w:t>
      </w:r>
      <w:r w:rsidR="00BE4004">
        <w:rPr>
          <w:lang w:val="en-US"/>
        </w:rPr>
        <w:t xml:space="preserve">an </w:t>
      </w:r>
      <w:r w:rsidRPr="00321722">
        <w:rPr>
          <w:lang w:val="en-US"/>
        </w:rPr>
        <w:t xml:space="preserve">impact on </w:t>
      </w:r>
      <w:r>
        <w:rPr>
          <w:lang w:val="en-US"/>
        </w:rPr>
        <w:t>m</w:t>
      </w:r>
      <w:r w:rsidRPr="00321722">
        <w:rPr>
          <w:lang w:val="en-US"/>
        </w:rPr>
        <w:t>orbidity for livebirths when</w:t>
      </w:r>
      <w:r w:rsidR="00DD1F9D">
        <w:rPr>
          <w:lang w:val="en-US"/>
        </w:rPr>
        <w:t xml:space="preserve"> we compare regions across</w:t>
      </w:r>
      <w:r w:rsidRPr="00321722">
        <w:rPr>
          <w:lang w:val="en-US"/>
        </w:rPr>
        <w:t xml:space="preserve"> in Europe. </w:t>
      </w:r>
      <w:r w:rsidR="0067426E" w:rsidRPr="00321722">
        <w:rPr>
          <w:lang w:val="en-US"/>
        </w:rPr>
        <w:t>Therefore</w:t>
      </w:r>
      <w:r w:rsidR="0067426E">
        <w:rPr>
          <w:lang w:val="en-US"/>
        </w:rPr>
        <w:t xml:space="preserve">, the numbers of </w:t>
      </w:r>
      <w:r w:rsidR="0067426E" w:rsidRPr="00F8758E">
        <w:rPr>
          <w:lang w:val="en-US"/>
        </w:rPr>
        <w:t>fetal deaths from 20 weeks of gestation and TOPFA</w:t>
      </w:r>
      <w:r w:rsidR="00DD1F9D">
        <w:rPr>
          <w:lang w:val="en-US"/>
        </w:rPr>
        <w:t>s</w:t>
      </w:r>
      <w:r w:rsidR="0067426E">
        <w:rPr>
          <w:lang w:val="en-US"/>
        </w:rPr>
        <w:t xml:space="preserve"> are requested in order to enable s</w:t>
      </w:r>
      <w:r w:rsidR="0067426E" w:rsidRPr="00321722">
        <w:rPr>
          <w:lang w:val="en-US"/>
        </w:rPr>
        <w:t xml:space="preserve">tatistical analysis </w:t>
      </w:r>
      <w:r w:rsidR="0067426E">
        <w:rPr>
          <w:lang w:val="en-US"/>
        </w:rPr>
        <w:t>to</w:t>
      </w:r>
      <w:r w:rsidR="0067426E" w:rsidRPr="00321722">
        <w:rPr>
          <w:lang w:val="en-US"/>
        </w:rPr>
        <w:t xml:space="preserve"> adjus</w:t>
      </w:r>
      <w:r w:rsidR="0067426E">
        <w:rPr>
          <w:lang w:val="en-US"/>
        </w:rPr>
        <w:t xml:space="preserve">t for these when exploring regional differences in Europe. </w:t>
      </w:r>
    </w:p>
    <w:p w14:paraId="5E95562F" w14:textId="52458AAF" w:rsidR="00DB3E39" w:rsidRDefault="00656EEC" w:rsidP="0018177E">
      <w:pPr>
        <w:spacing w:line="360" w:lineRule="auto"/>
        <w:rPr>
          <w:lang w:val="en-US"/>
        </w:rPr>
      </w:pPr>
      <w:r w:rsidRPr="00321722">
        <w:rPr>
          <w:lang w:val="en-US"/>
        </w:rPr>
        <w:t xml:space="preserve">All live born congenital anomaly </w:t>
      </w:r>
      <w:r w:rsidRPr="009B0C82">
        <w:rPr>
          <w:lang w:val="en-US"/>
        </w:rPr>
        <w:t xml:space="preserve">cases </w:t>
      </w:r>
      <w:r w:rsidR="009317C1">
        <w:rPr>
          <w:lang w:val="en-US"/>
        </w:rPr>
        <w:t>from the EDMP data</w:t>
      </w:r>
      <w:r w:rsidR="00A05092">
        <w:rPr>
          <w:lang w:val="en-US"/>
        </w:rPr>
        <w:t xml:space="preserve"> </w:t>
      </w:r>
      <w:r w:rsidR="009317C1">
        <w:rPr>
          <w:lang w:val="en-US"/>
        </w:rPr>
        <w:t xml:space="preserve">file described above </w:t>
      </w:r>
      <w:r w:rsidRPr="009B0C82">
        <w:rPr>
          <w:lang w:val="en-US"/>
        </w:rPr>
        <w:t>will then be linked</w:t>
      </w:r>
      <w:r w:rsidR="00AD595A">
        <w:rPr>
          <w:lang w:val="en-US"/>
        </w:rPr>
        <w:t xml:space="preserve"> to </w:t>
      </w:r>
      <w:r w:rsidR="00C67C10">
        <w:rPr>
          <w:lang w:val="en-US"/>
        </w:rPr>
        <w:t xml:space="preserve">health care databases with </w:t>
      </w:r>
      <w:r w:rsidR="00AD595A">
        <w:rPr>
          <w:lang w:val="en-US"/>
        </w:rPr>
        <w:t>data on morbidity</w:t>
      </w:r>
      <w:r w:rsidR="00DB3E39">
        <w:rPr>
          <w:lang w:val="en-US"/>
        </w:rPr>
        <w:t xml:space="preserve"> such as hospital discharge records</w:t>
      </w:r>
      <w:r w:rsidRPr="009B0C82">
        <w:rPr>
          <w:lang w:val="en-US"/>
        </w:rPr>
        <w:t>. The</w:t>
      </w:r>
      <w:r w:rsidR="00AD595A">
        <w:rPr>
          <w:lang w:val="en-US"/>
        </w:rPr>
        <w:t xml:space="preserve"> registry or the data provider </w:t>
      </w:r>
      <w:r w:rsidRPr="009B0C82">
        <w:rPr>
          <w:lang w:val="en-US"/>
        </w:rPr>
        <w:t xml:space="preserve">will produce a short report </w:t>
      </w:r>
      <w:r w:rsidR="002F0630">
        <w:rPr>
          <w:lang w:val="en-US"/>
        </w:rPr>
        <w:t>outlining the number of cases</w:t>
      </w:r>
      <w:r w:rsidRPr="009B0C82">
        <w:rPr>
          <w:lang w:val="en-US"/>
        </w:rPr>
        <w:t xml:space="preserve"> that were linked / unlinked and the reasons for non-linkage. </w:t>
      </w:r>
      <w:r w:rsidR="00AD595A">
        <w:rPr>
          <w:lang w:val="en-US"/>
        </w:rPr>
        <w:t xml:space="preserve">This report </w:t>
      </w:r>
      <w:r w:rsidR="00BE4004">
        <w:rPr>
          <w:lang w:val="en-US"/>
        </w:rPr>
        <w:t>should be</w:t>
      </w:r>
      <w:r w:rsidR="00AD595A">
        <w:rPr>
          <w:lang w:val="en-US"/>
        </w:rPr>
        <w:t xml:space="preserve"> sen</w:t>
      </w:r>
      <w:r w:rsidR="00DB3E39">
        <w:rPr>
          <w:lang w:val="en-US"/>
        </w:rPr>
        <w:t>t</w:t>
      </w:r>
      <w:r w:rsidR="00AD595A">
        <w:rPr>
          <w:lang w:val="en-US"/>
        </w:rPr>
        <w:t xml:space="preserve"> to UU before any data</w:t>
      </w:r>
      <w:r w:rsidR="00686BA2">
        <w:rPr>
          <w:lang w:val="en-US"/>
        </w:rPr>
        <w:t xml:space="preserve"> </w:t>
      </w:r>
      <w:r w:rsidR="00AD595A">
        <w:rPr>
          <w:lang w:val="en-US"/>
        </w:rPr>
        <w:t xml:space="preserve">tables are prepared. </w:t>
      </w:r>
    </w:p>
    <w:p w14:paraId="221821CB" w14:textId="77777777" w:rsidR="005367AA" w:rsidRDefault="002F0630" w:rsidP="0018177E">
      <w:pPr>
        <w:spacing w:line="360" w:lineRule="auto"/>
        <w:rPr>
          <w:b/>
          <w:lang w:val="en-US"/>
        </w:rPr>
      </w:pPr>
      <w:r w:rsidRPr="002F0630">
        <w:rPr>
          <w:b/>
          <w:lang w:val="en-US"/>
        </w:rPr>
        <w:t>2.3 Health care databases</w:t>
      </w:r>
    </w:p>
    <w:p w14:paraId="1504843E" w14:textId="26992DC9" w:rsidR="00394B88" w:rsidRDefault="002F0630" w:rsidP="0018177E">
      <w:pPr>
        <w:pStyle w:val="Default"/>
        <w:spacing w:line="360" w:lineRule="auto"/>
        <w:rPr>
          <w:sz w:val="22"/>
          <w:szCs w:val="22"/>
          <w:lang w:val="en-US"/>
        </w:rPr>
      </w:pPr>
      <w:r w:rsidRPr="0014419A">
        <w:rPr>
          <w:rFonts w:asciiTheme="minorHAnsi" w:hAnsiTheme="minorHAnsi"/>
          <w:sz w:val="22"/>
          <w:lang w:val="en-US"/>
        </w:rPr>
        <w:t>The EUROCAT data</w:t>
      </w:r>
      <w:r w:rsidR="004C43C3" w:rsidRPr="0014419A">
        <w:rPr>
          <w:rFonts w:asciiTheme="minorHAnsi" w:hAnsiTheme="minorHAnsi"/>
          <w:sz w:val="22"/>
          <w:lang w:val="en-US"/>
        </w:rPr>
        <w:t xml:space="preserve"> </w:t>
      </w:r>
      <w:r w:rsidRPr="0014419A">
        <w:rPr>
          <w:rFonts w:asciiTheme="minorHAnsi" w:hAnsiTheme="minorHAnsi"/>
          <w:sz w:val="22"/>
          <w:lang w:val="en-US"/>
        </w:rPr>
        <w:t>file will be linked to the local or national databases with hospital episode data</w:t>
      </w:r>
      <w:r w:rsidR="00544343" w:rsidRPr="0014419A">
        <w:rPr>
          <w:rFonts w:asciiTheme="minorHAnsi" w:hAnsiTheme="minorHAnsi"/>
          <w:sz w:val="22"/>
          <w:lang w:val="en-US"/>
        </w:rPr>
        <w:t xml:space="preserve"> us</w:t>
      </w:r>
      <w:r w:rsidR="00686BA2" w:rsidRPr="0014419A">
        <w:rPr>
          <w:rFonts w:asciiTheme="minorHAnsi" w:hAnsiTheme="minorHAnsi"/>
          <w:sz w:val="22"/>
          <w:lang w:val="en-US"/>
        </w:rPr>
        <w:t>ing either personal ID number or</w:t>
      </w:r>
      <w:r w:rsidR="00544343" w:rsidRPr="0014419A">
        <w:rPr>
          <w:rFonts w:asciiTheme="minorHAnsi" w:hAnsiTheme="minorHAnsi"/>
          <w:sz w:val="22"/>
          <w:lang w:val="en-US"/>
        </w:rPr>
        <w:t xml:space="preserve"> linked th</w:t>
      </w:r>
      <w:r w:rsidR="00AC7199">
        <w:rPr>
          <w:rFonts w:asciiTheme="minorHAnsi" w:hAnsiTheme="minorHAnsi"/>
          <w:sz w:val="22"/>
          <w:lang w:val="en-US"/>
        </w:rPr>
        <w:t>r</w:t>
      </w:r>
      <w:r w:rsidR="00544343" w:rsidRPr="0014419A">
        <w:rPr>
          <w:rFonts w:asciiTheme="minorHAnsi" w:hAnsiTheme="minorHAnsi"/>
          <w:sz w:val="22"/>
          <w:lang w:val="en-US"/>
        </w:rPr>
        <w:t xml:space="preserve">ough common variables (date of birth, </w:t>
      </w:r>
      <w:r w:rsidR="003C7AC4" w:rsidRPr="0014419A">
        <w:rPr>
          <w:rFonts w:asciiTheme="minorHAnsi" w:hAnsiTheme="minorHAnsi"/>
          <w:sz w:val="22"/>
          <w:lang w:val="en-US"/>
        </w:rPr>
        <w:t xml:space="preserve">gestational age, birth weight, </w:t>
      </w:r>
      <w:r w:rsidR="002447F5">
        <w:rPr>
          <w:rFonts w:asciiTheme="minorHAnsi" w:hAnsiTheme="minorHAnsi"/>
          <w:sz w:val="22"/>
          <w:lang w:val="en-US"/>
        </w:rPr>
        <w:t xml:space="preserve">sex, </w:t>
      </w:r>
      <w:r w:rsidR="00544343" w:rsidRPr="0014419A">
        <w:rPr>
          <w:rFonts w:asciiTheme="minorHAnsi" w:hAnsiTheme="minorHAnsi"/>
          <w:sz w:val="22"/>
          <w:lang w:val="en-US"/>
        </w:rPr>
        <w:t>m</w:t>
      </w:r>
      <w:r w:rsidR="003C7AC4" w:rsidRPr="0014419A">
        <w:rPr>
          <w:rFonts w:asciiTheme="minorHAnsi" w:hAnsiTheme="minorHAnsi"/>
          <w:sz w:val="22"/>
          <w:lang w:val="en-US"/>
        </w:rPr>
        <w:t>a</w:t>
      </w:r>
      <w:r w:rsidR="00544343" w:rsidRPr="0014419A">
        <w:rPr>
          <w:rFonts w:asciiTheme="minorHAnsi" w:hAnsiTheme="minorHAnsi"/>
          <w:sz w:val="22"/>
          <w:lang w:val="en-US"/>
        </w:rPr>
        <w:t>ternal age/date of birth)</w:t>
      </w:r>
      <w:r w:rsidRPr="0014419A">
        <w:rPr>
          <w:rFonts w:asciiTheme="minorHAnsi" w:hAnsiTheme="minorHAnsi"/>
          <w:sz w:val="22"/>
          <w:lang w:val="en-US"/>
        </w:rPr>
        <w:t>.</w:t>
      </w:r>
      <w:r w:rsidR="007347C5">
        <w:rPr>
          <w:rFonts w:asciiTheme="minorHAnsi" w:hAnsiTheme="minorHAnsi"/>
          <w:sz w:val="22"/>
          <w:lang w:val="en-US"/>
        </w:rPr>
        <w:t xml:space="preserve"> F</w:t>
      </w:r>
      <w:r w:rsidR="00E55133">
        <w:rPr>
          <w:rFonts w:asciiTheme="minorHAnsi" w:hAnsiTheme="minorHAnsi"/>
          <w:sz w:val="22"/>
          <w:lang w:val="en-US"/>
        </w:rPr>
        <w:t>or each child</w:t>
      </w:r>
      <w:r w:rsidR="007347C5">
        <w:rPr>
          <w:rFonts w:asciiTheme="minorHAnsi" w:hAnsiTheme="minorHAnsi"/>
          <w:sz w:val="22"/>
          <w:lang w:val="en-US"/>
        </w:rPr>
        <w:t>, data</w:t>
      </w:r>
      <w:r w:rsidR="00E55133">
        <w:rPr>
          <w:rFonts w:asciiTheme="minorHAnsi" w:hAnsiTheme="minorHAnsi"/>
          <w:sz w:val="22"/>
          <w:lang w:val="en-US"/>
        </w:rPr>
        <w:t xml:space="preserve"> will be</w:t>
      </w:r>
      <w:r w:rsidR="007347C5">
        <w:rPr>
          <w:rFonts w:asciiTheme="minorHAnsi" w:hAnsiTheme="minorHAnsi"/>
          <w:sz w:val="22"/>
          <w:lang w:val="en-US"/>
        </w:rPr>
        <w:t xml:space="preserve"> extracted up to</w:t>
      </w:r>
      <w:r w:rsidR="00E55133">
        <w:rPr>
          <w:rFonts w:asciiTheme="minorHAnsi" w:hAnsiTheme="minorHAnsi"/>
          <w:sz w:val="22"/>
          <w:lang w:val="en-US"/>
        </w:rPr>
        <w:t xml:space="preserve"> the first 10 years of life or up to the latest available </w:t>
      </w:r>
      <w:r w:rsidR="00DD1F9D">
        <w:rPr>
          <w:rFonts w:asciiTheme="minorHAnsi" w:hAnsiTheme="minorHAnsi"/>
          <w:sz w:val="22"/>
          <w:lang w:val="en-US"/>
        </w:rPr>
        <w:t xml:space="preserve">year </w:t>
      </w:r>
      <w:r w:rsidR="00E55133">
        <w:rPr>
          <w:rFonts w:asciiTheme="minorHAnsi" w:hAnsiTheme="minorHAnsi"/>
          <w:sz w:val="22"/>
          <w:lang w:val="en-US"/>
        </w:rPr>
        <w:t xml:space="preserve">in the health care databases (2016 or 2017).  </w:t>
      </w:r>
      <w:r w:rsidRPr="0014419A">
        <w:rPr>
          <w:rFonts w:asciiTheme="minorHAnsi" w:hAnsiTheme="minorHAnsi"/>
          <w:sz w:val="22"/>
          <w:lang w:val="en-US"/>
        </w:rPr>
        <w:t xml:space="preserve">Variables </w:t>
      </w:r>
      <w:r w:rsidR="001D78A6" w:rsidRPr="0014419A">
        <w:rPr>
          <w:rFonts w:asciiTheme="minorHAnsi" w:hAnsiTheme="minorHAnsi"/>
          <w:sz w:val="22"/>
          <w:lang w:val="en-US"/>
        </w:rPr>
        <w:t xml:space="preserve">to include </w:t>
      </w:r>
      <w:r w:rsidRPr="0014419A">
        <w:rPr>
          <w:rFonts w:asciiTheme="minorHAnsi" w:hAnsiTheme="minorHAnsi"/>
          <w:sz w:val="22"/>
          <w:lang w:val="en-US"/>
        </w:rPr>
        <w:t>from the hospital episode databases are listed in Table 2</w:t>
      </w:r>
      <w:r w:rsidR="0089696E" w:rsidRPr="0014419A">
        <w:rPr>
          <w:rFonts w:asciiTheme="minorHAnsi" w:hAnsiTheme="minorHAnsi"/>
          <w:sz w:val="22"/>
          <w:lang w:val="en-US"/>
        </w:rPr>
        <w:t xml:space="preserve"> and will be defined for each registry by the Standardisation Committee</w:t>
      </w:r>
      <w:r w:rsidRPr="0014419A">
        <w:rPr>
          <w:rFonts w:asciiTheme="minorHAnsi" w:hAnsiTheme="minorHAnsi"/>
          <w:sz w:val="22"/>
          <w:lang w:val="en-US"/>
        </w:rPr>
        <w:t>.</w:t>
      </w:r>
      <w:r w:rsidRPr="0014419A">
        <w:rPr>
          <w:sz w:val="22"/>
          <w:lang w:val="en-US"/>
        </w:rPr>
        <w:t xml:space="preserve"> </w:t>
      </w:r>
      <w:r w:rsidR="00F02364">
        <w:rPr>
          <w:lang w:val="en-US"/>
        </w:rPr>
        <w:t>M</w:t>
      </w:r>
      <w:r w:rsidR="00F02364" w:rsidRPr="00656EEC">
        <w:rPr>
          <w:sz w:val="22"/>
          <w:szCs w:val="22"/>
          <w:lang w:val="en-US"/>
        </w:rPr>
        <w:t xml:space="preserve">orbidity </w:t>
      </w:r>
      <w:r w:rsidR="00F02364">
        <w:rPr>
          <w:sz w:val="22"/>
          <w:szCs w:val="22"/>
          <w:lang w:val="en-US"/>
        </w:rPr>
        <w:t xml:space="preserve">for this study </w:t>
      </w:r>
      <w:r w:rsidR="00F02364" w:rsidRPr="00656EEC">
        <w:rPr>
          <w:sz w:val="22"/>
          <w:szCs w:val="22"/>
          <w:lang w:val="en-US"/>
        </w:rPr>
        <w:t>will be measured by the number of days spent in hospital</w:t>
      </w:r>
      <w:r w:rsidR="00686BA2">
        <w:rPr>
          <w:sz w:val="22"/>
          <w:szCs w:val="22"/>
          <w:lang w:val="en-US"/>
        </w:rPr>
        <w:t xml:space="preserve"> and </w:t>
      </w:r>
      <w:r w:rsidR="00AC7199">
        <w:rPr>
          <w:sz w:val="22"/>
          <w:szCs w:val="22"/>
          <w:lang w:val="en-US"/>
        </w:rPr>
        <w:t xml:space="preserve">the </w:t>
      </w:r>
      <w:r w:rsidR="00686BA2">
        <w:rPr>
          <w:sz w:val="22"/>
          <w:szCs w:val="22"/>
          <w:lang w:val="en-US"/>
        </w:rPr>
        <w:t>diagnosis</w:t>
      </w:r>
      <w:r w:rsidR="00AC7199">
        <w:rPr>
          <w:sz w:val="22"/>
          <w:szCs w:val="22"/>
          <w:lang w:val="en-US"/>
        </w:rPr>
        <w:t xml:space="preserve"> for each hospital stay</w:t>
      </w:r>
      <w:r w:rsidR="00F02364" w:rsidRPr="00656EEC">
        <w:rPr>
          <w:sz w:val="22"/>
          <w:szCs w:val="22"/>
          <w:lang w:val="en-US"/>
        </w:rPr>
        <w:t>, occurrence of surgery, days in intensive care units</w:t>
      </w:r>
      <w:r w:rsidR="00E57BDB">
        <w:rPr>
          <w:sz w:val="22"/>
          <w:szCs w:val="22"/>
          <w:lang w:val="en-US"/>
        </w:rPr>
        <w:t xml:space="preserve"> and</w:t>
      </w:r>
      <w:r w:rsidR="00F02364" w:rsidRPr="00656EEC">
        <w:rPr>
          <w:sz w:val="22"/>
          <w:szCs w:val="22"/>
          <w:lang w:val="en-US"/>
        </w:rPr>
        <w:t xml:space="preserve"> </w:t>
      </w:r>
      <w:r w:rsidR="00BE4004">
        <w:rPr>
          <w:sz w:val="22"/>
          <w:szCs w:val="22"/>
          <w:lang w:val="en-US"/>
        </w:rPr>
        <w:t xml:space="preserve">number of </w:t>
      </w:r>
      <w:r w:rsidR="00686BA2">
        <w:rPr>
          <w:sz w:val="22"/>
          <w:szCs w:val="22"/>
          <w:lang w:val="en-US"/>
        </w:rPr>
        <w:t xml:space="preserve">days on </w:t>
      </w:r>
      <w:r w:rsidR="00BE4004">
        <w:rPr>
          <w:sz w:val="22"/>
          <w:szCs w:val="22"/>
          <w:lang w:val="en-US"/>
        </w:rPr>
        <w:t xml:space="preserve">a </w:t>
      </w:r>
      <w:r w:rsidR="00686BA2">
        <w:rPr>
          <w:sz w:val="22"/>
          <w:szCs w:val="22"/>
          <w:lang w:val="en-US"/>
        </w:rPr>
        <w:t>ventilator</w:t>
      </w:r>
      <w:r w:rsidR="00394B88">
        <w:rPr>
          <w:sz w:val="22"/>
          <w:szCs w:val="22"/>
          <w:lang w:val="en-US"/>
        </w:rPr>
        <w:t>.</w:t>
      </w:r>
      <w:r w:rsidR="0089696E">
        <w:rPr>
          <w:sz w:val="22"/>
          <w:szCs w:val="22"/>
          <w:lang w:val="en-US"/>
        </w:rPr>
        <w:t xml:space="preserve"> Variables on maternal socio-economic status</w:t>
      </w:r>
      <w:r w:rsidR="002B1122">
        <w:rPr>
          <w:sz w:val="22"/>
          <w:szCs w:val="22"/>
          <w:lang w:val="en-US"/>
        </w:rPr>
        <w:t xml:space="preserve">, such as maternal education, maternal occupation and estimated level of deprivation from geographic area of residence </w:t>
      </w:r>
      <w:r w:rsidR="00B351F8">
        <w:rPr>
          <w:sz w:val="22"/>
          <w:szCs w:val="22"/>
          <w:lang w:val="en-US"/>
        </w:rPr>
        <w:t xml:space="preserve">will </w:t>
      </w:r>
      <w:r w:rsidR="0089696E">
        <w:rPr>
          <w:sz w:val="22"/>
          <w:szCs w:val="22"/>
          <w:lang w:val="en-US"/>
        </w:rPr>
        <w:t>also</w:t>
      </w:r>
      <w:r w:rsidR="00B351F8">
        <w:rPr>
          <w:sz w:val="22"/>
          <w:szCs w:val="22"/>
          <w:lang w:val="en-US"/>
        </w:rPr>
        <w:t xml:space="preserve"> be</w:t>
      </w:r>
      <w:r w:rsidR="0089696E">
        <w:rPr>
          <w:sz w:val="22"/>
          <w:szCs w:val="22"/>
          <w:lang w:val="en-US"/>
        </w:rPr>
        <w:t xml:space="preserve"> included.</w:t>
      </w:r>
    </w:p>
    <w:p w14:paraId="395E329D" w14:textId="77777777" w:rsidR="00F87754" w:rsidRPr="00394B88" w:rsidRDefault="00F87754" w:rsidP="0018177E">
      <w:pPr>
        <w:pStyle w:val="Default"/>
        <w:spacing w:line="360" w:lineRule="auto"/>
        <w:rPr>
          <w:sz w:val="22"/>
          <w:szCs w:val="22"/>
          <w:lang w:val="en-US"/>
        </w:rPr>
      </w:pPr>
    </w:p>
    <w:p w14:paraId="69520720" w14:textId="77777777" w:rsidR="00544343" w:rsidRPr="00544343" w:rsidRDefault="00544343" w:rsidP="0018177E">
      <w:pPr>
        <w:spacing w:line="360" w:lineRule="auto"/>
        <w:rPr>
          <w:b/>
          <w:lang w:val="en-US"/>
        </w:rPr>
      </w:pPr>
      <w:r w:rsidRPr="00544343">
        <w:rPr>
          <w:b/>
          <w:lang w:val="en-US"/>
        </w:rPr>
        <w:t>2.4 Controls</w:t>
      </w:r>
    </w:p>
    <w:p w14:paraId="0AE85735" w14:textId="4574B189" w:rsidR="00544343" w:rsidRDefault="00544343" w:rsidP="0018177E">
      <w:pPr>
        <w:spacing w:line="360" w:lineRule="auto"/>
        <w:rPr>
          <w:lang w:val="en-US"/>
        </w:rPr>
      </w:pPr>
      <w:r>
        <w:rPr>
          <w:lang w:val="en-US"/>
        </w:rPr>
        <w:t>Where possible</w:t>
      </w:r>
      <w:r w:rsidR="00F65F01">
        <w:rPr>
          <w:lang w:val="en-US"/>
        </w:rPr>
        <w:t>, the</w:t>
      </w:r>
      <w:r w:rsidR="00A05092">
        <w:rPr>
          <w:lang w:val="en-US"/>
        </w:rPr>
        <w:t xml:space="preserve"> </w:t>
      </w:r>
      <w:r>
        <w:rPr>
          <w:lang w:val="en-US"/>
        </w:rPr>
        <w:t xml:space="preserve">controls will be all children </w:t>
      </w:r>
      <w:r w:rsidR="00A05092">
        <w:rPr>
          <w:lang w:val="en-US"/>
        </w:rPr>
        <w:t>in the population</w:t>
      </w:r>
      <w:r w:rsidR="00CC392B">
        <w:rPr>
          <w:lang w:val="en-US"/>
        </w:rPr>
        <w:t>, defined as</w:t>
      </w:r>
      <w:r w:rsidR="00A05092">
        <w:rPr>
          <w:lang w:val="en-US"/>
        </w:rPr>
        <w:t xml:space="preserve"> </w:t>
      </w:r>
      <w:r>
        <w:rPr>
          <w:lang w:val="en-US"/>
        </w:rPr>
        <w:t>born in the same geographical area and within the same time period</w:t>
      </w:r>
      <w:r w:rsidR="00B351F8">
        <w:rPr>
          <w:lang w:val="en-US"/>
        </w:rPr>
        <w:t xml:space="preserve"> </w:t>
      </w:r>
      <w:r w:rsidR="00CC392B">
        <w:rPr>
          <w:lang w:val="en-US"/>
        </w:rPr>
        <w:t xml:space="preserve">as the </w:t>
      </w:r>
      <w:r w:rsidR="00F65F01">
        <w:rPr>
          <w:lang w:val="en-US"/>
        </w:rPr>
        <w:t>children recorded</w:t>
      </w:r>
      <w:r>
        <w:rPr>
          <w:lang w:val="en-US"/>
        </w:rPr>
        <w:t xml:space="preserve"> in the EUROCAT registry. </w:t>
      </w:r>
      <w:r w:rsidR="00A05092">
        <w:rPr>
          <w:lang w:val="en-US"/>
        </w:rPr>
        <w:t>In some registry areas</w:t>
      </w:r>
      <w:r w:rsidR="00DD1F9D">
        <w:rPr>
          <w:lang w:val="en-US"/>
        </w:rPr>
        <w:t>,</w:t>
      </w:r>
      <w:r w:rsidR="00A05092">
        <w:rPr>
          <w:lang w:val="en-US"/>
        </w:rPr>
        <w:t xml:space="preserve"> only data from a sample </w:t>
      </w:r>
      <w:r w:rsidR="00F65F01">
        <w:rPr>
          <w:lang w:val="en-US"/>
        </w:rPr>
        <w:t>of matched</w:t>
      </w:r>
      <w:r w:rsidR="00A05092">
        <w:rPr>
          <w:lang w:val="en-US"/>
        </w:rPr>
        <w:t xml:space="preserve"> control children is available (Table 3). </w:t>
      </w:r>
      <w:r w:rsidR="00E933A7">
        <w:rPr>
          <w:lang w:val="en-US"/>
        </w:rPr>
        <w:t xml:space="preserve">Any child with a diagnosis in the hospital episode databases coded within the WHO ICD10 Q-chapter </w:t>
      </w:r>
      <w:r w:rsidR="00E57BDB">
        <w:rPr>
          <w:lang w:val="en-US"/>
        </w:rPr>
        <w:t xml:space="preserve">or with an ICD9 code within 740-759 </w:t>
      </w:r>
      <w:r w:rsidR="00E933A7">
        <w:rPr>
          <w:lang w:val="en-US"/>
        </w:rPr>
        <w:t>will be excluded from control</w:t>
      </w:r>
      <w:r w:rsidR="00CC392B">
        <w:rPr>
          <w:lang w:val="en-US"/>
        </w:rPr>
        <w:t xml:space="preserve"> group</w:t>
      </w:r>
      <w:r w:rsidR="00E933A7">
        <w:rPr>
          <w:lang w:val="en-US"/>
        </w:rPr>
        <w:t>.</w:t>
      </w:r>
      <w:r w:rsidR="001816A5">
        <w:rPr>
          <w:lang w:val="en-US"/>
        </w:rPr>
        <w:t xml:space="preserve"> These children will mainly have minor anomalies or have moved into the area after birth. A few may have major congenital anomalies unknown to the registry</w:t>
      </w:r>
      <w:r w:rsidR="00CE795F">
        <w:rPr>
          <w:lang w:val="en-US"/>
        </w:rPr>
        <w:t xml:space="preserve">. </w:t>
      </w:r>
      <w:r w:rsidR="0018177E">
        <w:rPr>
          <w:lang w:val="en-US"/>
        </w:rPr>
        <w:t>Controls will not be used for the study on prenatal diagnosis.</w:t>
      </w:r>
      <w:r w:rsidR="0089696E">
        <w:rPr>
          <w:lang w:val="en-US"/>
        </w:rPr>
        <w:t xml:space="preserve"> </w:t>
      </w:r>
    </w:p>
    <w:p w14:paraId="0E66340B" w14:textId="77777777" w:rsidR="002F0630" w:rsidRPr="002F0630" w:rsidRDefault="00544343" w:rsidP="0018177E">
      <w:pPr>
        <w:spacing w:line="360" w:lineRule="auto"/>
        <w:rPr>
          <w:b/>
          <w:lang w:val="en-US"/>
        </w:rPr>
      </w:pPr>
      <w:r>
        <w:rPr>
          <w:b/>
          <w:lang w:val="en-US"/>
        </w:rPr>
        <w:t>2.5</w:t>
      </w:r>
      <w:r w:rsidR="005367AA">
        <w:rPr>
          <w:b/>
          <w:lang w:val="en-US"/>
        </w:rPr>
        <w:t xml:space="preserve"> T</w:t>
      </w:r>
      <w:r w:rsidR="002F0630" w:rsidRPr="002F0630">
        <w:rPr>
          <w:b/>
          <w:lang w:val="en-US"/>
        </w:rPr>
        <w:t>he linked data</w:t>
      </w:r>
    </w:p>
    <w:p w14:paraId="01E74EC9" w14:textId="6C256F96" w:rsidR="00656EEC" w:rsidRDefault="005367AA" w:rsidP="0018177E">
      <w:pPr>
        <w:spacing w:line="360" w:lineRule="auto"/>
        <w:rPr>
          <w:lang w:val="en-US"/>
        </w:rPr>
      </w:pPr>
      <w:r>
        <w:rPr>
          <w:lang w:val="en-US"/>
        </w:rPr>
        <w:t>T</w:t>
      </w:r>
      <w:r w:rsidRPr="00DD7BE5">
        <w:rPr>
          <w:lang w:val="en-US"/>
        </w:rPr>
        <w:t>he linked data file will be stored securely, either within the local registry or within the organisation doing the linkage.</w:t>
      </w:r>
      <w:r>
        <w:rPr>
          <w:lang w:val="en-US"/>
        </w:rPr>
        <w:t xml:space="preserve"> </w:t>
      </w:r>
      <w:r w:rsidR="00656EEC" w:rsidRPr="009B0C82">
        <w:rPr>
          <w:lang w:val="en-US"/>
        </w:rPr>
        <w:t>The registries will be provided with a set of instructions (syntax script</w:t>
      </w:r>
      <w:r w:rsidR="00BE4004">
        <w:rPr>
          <w:lang w:val="en-US"/>
        </w:rPr>
        <w:t>, see section 3 below</w:t>
      </w:r>
      <w:r w:rsidR="00656EEC" w:rsidRPr="009B0C82">
        <w:rPr>
          <w:lang w:val="en-US"/>
        </w:rPr>
        <w:t xml:space="preserve">) to create pre-specified tables and perform analysis on the data and the aggregated tables and analytic results will be transmitted to the </w:t>
      </w:r>
      <w:r w:rsidR="00656EEC" w:rsidRPr="009B0C82">
        <w:rPr>
          <w:rFonts w:ascii="Calibri" w:hAnsi="Calibri"/>
          <w:lang w:val="en-US"/>
        </w:rPr>
        <w:t>Central Results Repos</w:t>
      </w:r>
      <w:r w:rsidR="00E933A7">
        <w:rPr>
          <w:rFonts w:ascii="Calibri" w:hAnsi="Calibri"/>
          <w:lang w:val="en-US"/>
        </w:rPr>
        <w:t>itory (CRR) at UU</w:t>
      </w:r>
      <w:r w:rsidR="00656EEC" w:rsidRPr="009B0C82">
        <w:rPr>
          <w:lang w:val="en-US"/>
        </w:rPr>
        <w:t xml:space="preserve">. No individual case data will be transmitted to the </w:t>
      </w:r>
      <w:r w:rsidR="00656EEC" w:rsidRPr="009B0C82">
        <w:rPr>
          <w:rFonts w:ascii="Calibri" w:hAnsi="Calibri"/>
          <w:lang w:val="en-US"/>
        </w:rPr>
        <w:t>CRR</w:t>
      </w:r>
      <w:r w:rsidR="00656EEC" w:rsidRPr="009B0C82">
        <w:rPr>
          <w:lang w:val="en-US"/>
        </w:rPr>
        <w:t>.</w:t>
      </w:r>
    </w:p>
    <w:p w14:paraId="21C61EC2" w14:textId="77777777" w:rsidR="004C43C3" w:rsidRPr="00B05F0F" w:rsidRDefault="00394B88" w:rsidP="0018177E">
      <w:pPr>
        <w:pStyle w:val="ListParagraph"/>
        <w:numPr>
          <w:ilvl w:val="1"/>
          <w:numId w:val="1"/>
        </w:numPr>
        <w:spacing w:line="360" w:lineRule="auto"/>
        <w:rPr>
          <w:b/>
          <w:lang w:val="en-US"/>
        </w:rPr>
      </w:pPr>
      <w:r>
        <w:rPr>
          <w:b/>
          <w:lang w:val="en-US"/>
        </w:rPr>
        <w:t>Comments on</w:t>
      </w:r>
      <w:r w:rsidR="003D186C">
        <w:rPr>
          <w:b/>
          <w:lang w:val="en-US"/>
        </w:rPr>
        <w:t xml:space="preserve"> the</w:t>
      </w:r>
      <w:r w:rsidR="004C43C3" w:rsidRPr="00B05F0F">
        <w:rPr>
          <w:b/>
          <w:lang w:val="en-US"/>
        </w:rPr>
        <w:t xml:space="preserve"> outcome variables</w:t>
      </w:r>
      <w:r w:rsidR="00B05F0F">
        <w:rPr>
          <w:b/>
          <w:lang w:val="en-US"/>
        </w:rPr>
        <w:t xml:space="preserve"> from the health care databases</w:t>
      </w:r>
    </w:p>
    <w:p w14:paraId="4896B2A0" w14:textId="2A71D746" w:rsidR="00F14C7B" w:rsidRPr="007E3848" w:rsidRDefault="004C43C3" w:rsidP="0018177E">
      <w:pPr>
        <w:pStyle w:val="Default"/>
        <w:spacing w:line="360" w:lineRule="auto"/>
        <w:rPr>
          <w:sz w:val="22"/>
          <w:szCs w:val="22"/>
          <w:lang w:val="en-US"/>
        </w:rPr>
      </w:pPr>
      <w:r w:rsidRPr="007E3848">
        <w:rPr>
          <w:sz w:val="22"/>
          <w:szCs w:val="22"/>
          <w:lang w:val="en-US"/>
        </w:rPr>
        <w:t xml:space="preserve">The main outcomes for this study </w:t>
      </w:r>
      <w:r w:rsidR="00B05F0F" w:rsidRPr="007E3848">
        <w:rPr>
          <w:sz w:val="22"/>
          <w:szCs w:val="22"/>
          <w:lang w:val="en-US"/>
        </w:rPr>
        <w:t>are number of days spent in hospital</w:t>
      </w:r>
      <w:r w:rsidR="00686BA2">
        <w:rPr>
          <w:sz w:val="22"/>
          <w:szCs w:val="22"/>
          <w:lang w:val="en-US"/>
        </w:rPr>
        <w:t xml:space="preserve"> and </w:t>
      </w:r>
      <w:r w:rsidR="00E215F6">
        <w:rPr>
          <w:sz w:val="22"/>
          <w:szCs w:val="22"/>
          <w:lang w:val="en-US"/>
        </w:rPr>
        <w:t xml:space="preserve">the </w:t>
      </w:r>
      <w:r w:rsidR="00686BA2">
        <w:rPr>
          <w:sz w:val="22"/>
          <w:szCs w:val="22"/>
          <w:lang w:val="en-US"/>
        </w:rPr>
        <w:t>diagnosis</w:t>
      </w:r>
      <w:r w:rsidR="00E60B92">
        <w:rPr>
          <w:sz w:val="22"/>
          <w:szCs w:val="22"/>
          <w:lang w:val="en-US"/>
        </w:rPr>
        <w:t xml:space="preserve"> </w:t>
      </w:r>
      <w:r w:rsidR="00E57BDB">
        <w:rPr>
          <w:sz w:val="22"/>
          <w:szCs w:val="22"/>
          <w:lang w:val="en-US"/>
        </w:rPr>
        <w:t xml:space="preserve">for the hospital </w:t>
      </w:r>
      <w:r w:rsidR="00F65F01">
        <w:rPr>
          <w:sz w:val="22"/>
          <w:szCs w:val="22"/>
          <w:lang w:val="en-US"/>
        </w:rPr>
        <w:t>stay,</w:t>
      </w:r>
      <w:r w:rsidR="00B05F0F" w:rsidRPr="007E3848">
        <w:rPr>
          <w:sz w:val="22"/>
          <w:szCs w:val="22"/>
          <w:lang w:val="en-US"/>
        </w:rPr>
        <w:t xml:space="preserve"> occurrence of surgery, </w:t>
      </w:r>
      <w:r w:rsidR="00E215F6">
        <w:rPr>
          <w:sz w:val="22"/>
          <w:szCs w:val="22"/>
          <w:lang w:val="en-US"/>
        </w:rPr>
        <w:t xml:space="preserve">number of </w:t>
      </w:r>
      <w:r w:rsidR="00B05F0F" w:rsidRPr="007E3848">
        <w:rPr>
          <w:sz w:val="22"/>
          <w:szCs w:val="22"/>
          <w:lang w:val="en-US"/>
        </w:rPr>
        <w:t>days in intensive care units</w:t>
      </w:r>
      <w:r w:rsidR="00CC392B">
        <w:rPr>
          <w:sz w:val="22"/>
          <w:szCs w:val="22"/>
          <w:lang w:val="en-US"/>
        </w:rPr>
        <w:t xml:space="preserve"> and</w:t>
      </w:r>
      <w:r w:rsidR="00B05F0F" w:rsidRPr="007E3848">
        <w:rPr>
          <w:sz w:val="22"/>
          <w:szCs w:val="22"/>
          <w:lang w:val="en-US"/>
        </w:rPr>
        <w:t xml:space="preserve"> </w:t>
      </w:r>
      <w:r w:rsidR="00E215F6">
        <w:rPr>
          <w:sz w:val="22"/>
          <w:szCs w:val="22"/>
          <w:lang w:val="en-US"/>
        </w:rPr>
        <w:t xml:space="preserve">number of </w:t>
      </w:r>
      <w:r w:rsidR="00BD42E5">
        <w:rPr>
          <w:sz w:val="22"/>
          <w:szCs w:val="22"/>
          <w:lang w:val="en-US"/>
        </w:rPr>
        <w:t>hours/</w:t>
      </w:r>
      <w:r w:rsidR="00B05F0F" w:rsidRPr="007E3848">
        <w:rPr>
          <w:sz w:val="22"/>
          <w:szCs w:val="22"/>
          <w:lang w:val="en-US"/>
        </w:rPr>
        <w:t xml:space="preserve">days on </w:t>
      </w:r>
      <w:r w:rsidR="00E215F6">
        <w:rPr>
          <w:sz w:val="22"/>
          <w:szCs w:val="22"/>
          <w:lang w:val="en-US"/>
        </w:rPr>
        <w:t xml:space="preserve">a </w:t>
      </w:r>
      <w:r w:rsidR="00CC392B">
        <w:rPr>
          <w:sz w:val="22"/>
          <w:szCs w:val="22"/>
          <w:lang w:val="en-US"/>
        </w:rPr>
        <w:t>ventilator. Some registries will not have access to all main outcome variables.</w:t>
      </w:r>
    </w:p>
    <w:p w14:paraId="584F6CCE" w14:textId="2B602B50" w:rsidR="00B05F0F" w:rsidRPr="007E3848" w:rsidRDefault="00B05F0F" w:rsidP="0018177E">
      <w:pPr>
        <w:pStyle w:val="Default"/>
        <w:numPr>
          <w:ilvl w:val="0"/>
          <w:numId w:val="6"/>
        </w:numPr>
        <w:spacing w:line="360" w:lineRule="auto"/>
        <w:rPr>
          <w:sz w:val="22"/>
          <w:szCs w:val="22"/>
          <w:lang w:val="en-US"/>
        </w:rPr>
      </w:pPr>
      <w:r w:rsidRPr="007E3848">
        <w:rPr>
          <w:sz w:val="22"/>
          <w:szCs w:val="22"/>
          <w:lang w:val="en-US"/>
        </w:rPr>
        <w:t>Number of days in hospital will be calculated based on date of admission and date of discharge and</w:t>
      </w:r>
      <w:r w:rsidR="00CC392B">
        <w:rPr>
          <w:sz w:val="22"/>
          <w:szCs w:val="22"/>
          <w:lang w:val="en-US"/>
        </w:rPr>
        <w:t>, if available,</w:t>
      </w:r>
      <w:r w:rsidRPr="007E3848">
        <w:rPr>
          <w:sz w:val="22"/>
          <w:szCs w:val="22"/>
          <w:lang w:val="en-US"/>
        </w:rPr>
        <w:t xml:space="preserve"> admissions to</w:t>
      </w:r>
      <w:r w:rsidR="00E215F6">
        <w:rPr>
          <w:sz w:val="22"/>
          <w:szCs w:val="22"/>
          <w:lang w:val="en-US"/>
        </w:rPr>
        <w:t xml:space="preserve"> and number of days in</w:t>
      </w:r>
      <w:r w:rsidRPr="007E3848">
        <w:rPr>
          <w:sz w:val="22"/>
          <w:szCs w:val="22"/>
          <w:lang w:val="en-US"/>
        </w:rPr>
        <w:t xml:space="preserve"> i</w:t>
      </w:r>
      <w:r w:rsidR="00394B88">
        <w:rPr>
          <w:sz w:val="22"/>
          <w:szCs w:val="22"/>
          <w:lang w:val="en-US"/>
        </w:rPr>
        <w:t>ntensive care units will be assessed</w:t>
      </w:r>
      <w:r w:rsidRPr="007E3848">
        <w:rPr>
          <w:sz w:val="22"/>
          <w:szCs w:val="22"/>
          <w:lang w:val="en-US"/>
        </w:rPr>
        <w:t xml:space="preserve">. </w:t>
      </w:r>
    </w:p>
    <w:p w14:paraId="058A15D9" w14:textId="765E0D50" w:rsidR="00B05F0F" w:rsidRPr="007E3848" w:rsidRDefault="00E215F6" w:rsidP="0018177E">
      <w:pPr>
        <w:pStyle w:val="Default"/>
        <w:numPr>
          <w:ilvl w:val="0"/>
          <w:numId w:val="6"/>
        </w:numPr>
        <w:spacing w:line="360" w:lineRule="auto"/>
        <w:rPr>
          <w:sz w:val="22"/>
          <w:szCs w:val="22"/>
          <w:lang w:val="en-US"/>
        </w:rPr>
      </w:pPr>
      <w:r>
        <w:rPr>
          <w:sz w:val="22"/>
          <w:szCs w:val="22"/>
          <w:lang w:val="en-US"/>
        </w:rPr>
        <w:t>Number of d</w:t>
      </w:r>
      <w:r w:rsidR="00B05F0F" w:rsidRPr="007E3848">
        <w:rPr>
          <w:sz w:val="22"/>
          <w:szCs w:val="22"/>
          <w:lang w:val="en-US"/>
        </w:rPr>
        <w:t xml:space="preserve">ays on </w:t>
      </w:r>
      <w:r>
        <w:rPr>
          <w:sz w:val="22"/>
          <w:szCs w:val="22"/>
          <w:lang w:val="en-US"/>
        </w:rPr>
        <w:t xml:space="preserve">a </w:t>
      </w:r>
      <w:r w:rsidR="00B05F0F" w:rsidRPr="007E3848">
        <w:rPr>
          <w:sz w:val="22"/>
          <w:szCs w:val="22"/>
          <w:lang w:val="en-US"/>
        </w:rPr>
        <w:t>ventilator will be counted based on procedure cod</w:t>
      </w:r>
      <w:r w:rsidR="00E933A7">
        <w:rPr>
          <w:sz w:val="22"/>
          <w:szCs w:val="22"/>
          <w:lang w:val="en-US"/>
        </w:rPr>
        <w:t>es in the health care databases if available.</w:t>
      </w:r>
    </w:p>
    <w:p w14:paraId="1D74EAFE" w14:textId="54E9AB13" w:rsidR="00B05F0F" w:rsidRDefault="00B05F0F" w:rsidP="0018177E">
      <w:pPr>
        <w:pStyle w:val="Default"/>
        <w:numPr>
          <w:ilvl w:val="0"/>
          <w:numId w:val="6"/>
        </w:numPr>
        <w:spacing w:line="360" w:lineRule="auto"/>
        <w:rPr>
          <w:sz w:val="22"/>
          <w:szCs w:val="22"/>
          <w:lang w:val="en-US"/>
        </w:rPr>
      </w:pPr>
      <w:r w:rsidRPr="007E3848">
        <w:rPr>
          <w:sz w:val="22"/>
          <w:szCs w:val="22"/>
          <w:lang w:val="en-US"/>
        </w:rPr>
        <w:t xml:space="preserve">Surgeries will be analysed based on the </w:t>
      </w:r>
      <w:r w:rsidR="00F65F01">
        <w:rPr>
          <w:sz w:val="22"/>
          <w:szCs w:val="22"/>
          <w:lang w:val="en-US"/>
        </w:rPr>
        <w:t>local coding</w:t>
      </w:r>
      <w:r w:rsidRPr="007E3848">
        <w:rPr>
          <w:sz w:val="22"/>
          <w:szCs w:val="22"/>
          <w:lang w:val="en-US"/>
        </w:rPr>
        <w:t xml:space="preserve"> system used</w:t>
      </w:r>
      <w:r w:rsidR="00CC392B">
        <w:rPr>
          <w:sz w:val="22"/>
          <w:szCs w:val="22"/>
          <w:lang w:val="en-US"/>
        </w:rPr>
        <w:t xml:space="preserve"> for the procedures</w:t>
      </w:r>
      <w:r w:rsidRPr="007E3848">
        <w:rPr>
          <w:sz w:val="22"/>
          <w:szCs w:val="22"/>
          <w:lang w:val="en-US"/>
        </w:rPr>
        <w:t xml:space="preserve">. For relevant </w:t>
      </w:r>
      <w:r w:rsidR="007347C5">
        <w:rPr>
          <w:sz w:val="22"/>
          <w:szCs w:val="22"/>
          <w:lang w:val="en-US"/>
        </w:rPr>
        <w:t xml:space="preserve">congenital anomaly </w:t>
      </w:r>
      <w:r w:rsidRPr="007E3848">
        <w:rPr>
          <w:sz w:val="22"/>
          <w:szCs w:val="22"/>
          <w:lang w:val="en-US"/>
        </w:rPr>
        <w:t xml:space="preserve">subgroups codes for </w:t>
      </w:r>
      <w:r w:rsidR="00662F58">
        <w:rPr>
          <w:sz w:val="22"/>
          <w:szCs w:val="22"/>
          <w:lang w:val="en-US"/>
        </w:rPr>
        <w:t xml:space="preserve">the </w:t>
      </w:r>
      <w:r w:rsidRPr="007E3848">
        <w:rPr>
          <w:sz w:val="22"/>
          <w:szCs w:val="22"/>
          <w:lang w:val="en-US"/>
        </w:rPr>
        <w:t>sur</w:t>
      </w:r>
      <w:r w:rsidR="00E215F6">
        <w:rPr>
          <w:sz w:val="22"/>
          <w:szCs w:val="22"/>
          <w:lang w:val="en-US"/>
        </w:rPr>
        <w:t xml:space="preserve">geries </w:t>
      </w:r>
      <w:r w:rsidR="00662F58">
        <w:rPr>
          <w:sz w:val="22"/>
          <w:szCs w:val="22"/>
          <w:lang w:val="en-US"/>
        </w:rPr>
        <w:t xml:space="preserve">performed </w:t>
      </w:r>
      <w:r w:rsidR="00E215F6">
        <w:rPr>
          <w:sz w:val="22"/>
          <w:szCs w:val="22"/>
          <w:lang w:val="en-US"/>
        </w:rPr>
        <w:t>will be classified into three</w:t>
      </w:r>
      <w:r w:rsidRPr="007E3848">
        <w:rPr>
          <w:sz w:val="22"/>
          <w:szCs w:val="22"/>
          <w:lang w:val="en-US"/>
        </w:rPr>
        <w:t xml:space="preserve"> groups: primary surgery/surgeries for the anomaly, surgery for complications and surgery for other diagnosis.</w:t>
      </w:r>
      <w:r w:rsidR="00CC392B">
        <w:rPr>
          <w:sz w:val="22"/>
          <w:szCs w:val="22"/>
          <w:lang w:val="en-US"/>
        </w:rPr>
        <w:t xml:space="preserve"> This will programmed into the syntax script for each registry</w:t>
      </w:r>
    </w:p>
    <w:p w14:paraId="2967DEDA" w14:textId="1999B1DA" w:rsidR="003D186C" w:rsidRPr="007E3848" w:rsidRDefault="007347C5" w:rsidP="0018177E">
      <w:pPr>
        <w:pStyle w:val="Default"/>
        <w:spacing w:line="360" w:lineRule="auto"/>
        <w:rPr>
          <w:sz w:val="22"/>
          <w:szCs w:val="22"/>
          <w:lang w:val="en-US"/>
        </w:rPr>
      </w:pPr>
      <w:r>
        <w:rPr>
          <w:sz w:val="22"/>
          <w:szCs w:val="22"/>
          <w:lang w:val="en-US"/>
        </w:rPr>
        <w:t>N</w:t>
      </w:r>
      <w:r w:rsidR="00E933A7">
        <w:rPr>
          <w:sz w:val="22"/>
          <w:szCs w:val="22"/>
          <w:lang w:val="en-US"/>
        </w:rPr>
        <w:t xml:space="preserve">on-congenital anomaly diagnoses </w:t>
      </w:r>
      <w:r w:rsidR="00E55133">
        <w:rPr>
          <w:sz w:val="22"/>
          <w:szCs w:val="22"/>
          <w:lang w:val="en-US"/>
        </w:rPr>
        <w:t xml:space="preserve">(main diagnosis or other diagnosis) </w:t>
      </w:r>
      <w:r w:rsidR="00E933A7">
        <w:rPr>
          <w:sz w:val="22"/>
          <w:szCs w:val="22"/>
          <w:lang w:val="en-US"/>
        </w:rPr>
        <w:t xml:space="preserve">recorded in the health care databases will be classified into groups to describe why the child was in </w:t>
      </w:r>
      <w:r w:rsidR="00F65F01">
        <w:rPr>
          <w:sz w:val="22"/>
          <w:szCs w:val="22"/>
          <w:lang w:val="en-US"/>
        </w:rPr>
        <w:t>hospital.</w:t>
      </w:r>
      <w:r w:rsidR="003D186C">
        <w:rPr>
          <w:sz w:val="22"/>
          <w:szCs w:val="22"/>
          <w:lang w:val="en-US"/>
        </w:rPr>
        <w:t xml:space="preserve"> </w:t>
      </w:r>
      <w:r w:rsidR="00C10317">
        <w:rPr>
          <w:sz w:val="22"/>
          <w:szCs w:val="22"/>
          <w:lang w:val="en-US"/>
        </w:rPr>
        <w:t xml:space="preserve"> This classification based on ICD9 or ICD10 codes will be</w:t>
      </w:r>
      <w:r w:rsidR="00686BA2">
        <w:rPr>
          <w:sz w:val="22"/>
          <w:szCs w:val="22"/>
          <w:lang w:val="en-US"/>
        </w:rPr>
        <w:t xml:space="preserve"> </w:t>
      </w:r>
      <w:r w:rsidR="00E215F6">
        <w:rPr>
          <w:sz w:val="22"/>
          <w:szCs w:val="22"/>
          <w:lang w:val="en-US"/>
        </w:rPr>
        <w:t xml:space="preserve">integrated into </w:t>
      </w:r>
      <w:r w:rsidR="00686BA2">
        <w:rPr>
          <w:sz w:val="22"/>
          <w:szCs w:val="22"/>
          <w:lang w:val="en-US"/>
        </w:rPr>
        <w:t>the syntax script</w:t>
      </w:r>
      <w:r w:rsidR="0014419A">
        <w:rPr>
          <w:sz w:val="22"/>
          <w:szCs w:val="22"/>
          <w:lang w:val="en-US"/>
        </w:rPr>
        <w:t xml:space="preserve"> produced</w:t>
      </w:r>
      <w:r w:rsidR="00E215F6">
        <w:rPr>
          <w:sz w:val="22"/>
          <w:szCs w:val="22"/>
          <w:lang w:val="en-US"/>
        </w:rPr>
        <w:t xml:space="preserve"> for th</w:t>
      </w:r>
      <w:r>
        <w:rPr>
          <w:sz w:val="22"/>
          <w:szCs w:val="22"/>
          <w:lang w:val="en-US"/>
        </w:rPr>
        <w:t>e</w:t>
      </w:r>
      <w:r w:rsidR="00E215F6">
        <w:rPr>
          <w:sz w:val="22"/>
          <w:szCs w:val="22"/>
          <w:lang w:val="en-US"/>
        </w:rPr>
        <w:t xml:space="preserve"> analysis</w:t>
      </w:r>
      <w:r w:rsidR="00686BA2">
        <w:rPr>
          <w:sz w:val="22"/>
          <w:szCs w:val="22"/>
          <w:lang w:val="en-US"/>
        </w:rPr>
        <w:t>.</w:t>
      </w:r>
      <w:r w:rsidR="00C67C10">
        <w:rPr>
          <w:sz w:val="22"/>
          <w:szCs w:val="22"/>
          <w:lang w:val="en-US"/>
        </w:rPr>
        <w:t xml:space="preserve"> Examples of diagnostic groups are infections, epilepsy/seizures, malnutrition, cancer, diabetes etc.</w:t>
      </w:r>
    </w:p>
    <w:p w14:paraId="10DD1D1A" w14:textId="77777777" w:rsidR="00B05F0F" w:rsidRPr="007E3848" w:rsidRDefault="00B05F0F" w:rsidP="0018177E">
      <w:pPr>
        <w:pStyle w:val="Default"/>
        <w:spacing w:line="360" w:lineRule="auto"/>
        <w:rPr>
          <w:sz w:val="22"/>
          <w:szCs w:val="22"/>
          <w:lang w:val="en-US"/>
        </w:rPr>
      </w:pPr>
    </w:p>
    <w:p w14:paraId="0DB22200" w14:textId="6533C0A8" w:rsidR="00B05F0F" w:rsidRDefault="00B05F0F" w:rsidP="0018177E">
      <w:pPr>
        <w:pStyle w:val="Default"/>
        <w:spacing w:line="360" w:lineRule="auto"/>
        <w:rPr>
          <w:sz w:val="22"/>
          <w:szCs w:val="22"/>
          <w:lang w:val="en-US"/>
        </w:rPr>
      </w:pPr>
      <w:r w:rsidRPr="007E3848">
        <w:rPr>
          <w:sz w:val="22"/>
          <w:szCs w:val="22"/>
          <w:lang w:val="en-US"/>
        </w:rPr>
        <w:t>Each registry</w:t>
      </w:r>
      <w:r w:rsidR="002447F5">
        <w:rPr>
          <w:sz w:val="22"/>
          <w:szCs w:val="22"/>
          <w:lang w:val="en-US"/>
        </w:rPr>
        <w:t>/data provider</w:t>
      </w:r>
      <w:r w:rsidRPr="007E3848">
        <w:rPr>
          <w:sz w:val="22"/>
          <w:szCs w:val="22"/>
          <w:lang w:val="en-US"/>
        </w:rPr>
        <w:t xml:space="preserve"> will provide a short report about the validity of the data</w:t>
      </w:r>
      <w:r w:rsidR="00E933A7">
        <w:rPr>
          <w:sz w:val="22"/>
          <w:szCs w:val="22"/>
          <w:lang w:val="en-US"/>
        </w:rPr>
        <w:t xml:space="preserve"> based on a pre-defined template</w:t>
      </w:r>
      <w:r w:rsidR="00394B88">
        <w:rPr>
          <w:sz w:val="22"/>
          <w:szCs w:val="22"/>
          <w:lang w:val="en-US"/>
        </w:rPr>
        <w:t>,</w:t>
      </w:r>
      <w:r w:rsidR="00E933A7" w:rsidRPr="007E3848">
        <w:rPr>
          <w:sz w:val="22"/>
          <w:szCs w:val="22"/>
          <w:lang w:val="en-US"/>
        </w:rPr>
        <w:t xml:space="preserve"> </w:t>
      </w:r>
      <w:r w:rsidR="007347C5">
        <w:rPr>
          <w:sz w:val="22"/>
          <w:szCs w:val="22"/>
          <w:lang w:val="en-US"/>
        </w:rPr>
        <w:t>that is</w:t>
      </w:r>
      <w:r w:rsidR="00E933A7">
        <w:rPr>
          <w:sz w:val="22"/>
          <w:szCs w:val="22"/>
          <w:lang w:val="en-US"/>
        </w:rPr>
        <w:t>:</w:t>
      </w:r>
      <w:r w:rsidRPr="007E3848">
        <w:rPr>
          <w:sz w:val="22"/>
          <w:szCs w:val="22"/>
          <w:lang w:val="en-US"/>
        </w:rPr>
        <w:t xml:space="preserve"> </w:t>
      </w:r>
      <w:r w:rsidR="00D917DF" w:rsidRPr="007E3848">
        <w:rPr>
          <w:sz w:val="22"/>
          <w:szCs w:val="22"/>
          <w:lang w:val="en-US"/>
        </w:rPr>
        <w:t>Are all hospital contacts for each child included in the health care databases used for the study</w:t>
      </w:r>
      <w:r w:rsidR="00F14C7B">
        <w:rPr>
          <w:sz w:val="22"/>
          <w:szCs w:val="22"/>
          <w:lang w:val="en-US"/>
        </w:rPr>
        <w:t>,</w:t>
      </w:r>
      <w:r w:rsidR="00D917DF" w:rsidRPr="007E3848">
        <w:rPr>
          <w:sz w:val="22"/>
          <w:szCs w:val="22"/>
          <w:lang w:val="en-US"/>
        </w:rPr>
        <w:t xml:space="preserve"> or </w:t>
      </w:r>
      <w:r w:rsidR="00F14C7B" w:rsidRPr="007E3848">
        <w:rPr>
          <w:sz w:val="22"/>
          <w:szCs w:val="22"/>
          <w:lang w:val="en-US"/>
        </w:rPr>
        <w:t>m</w:t>
      </w:r>
      <w:r w:rsidR="00F14C7B">
        <w:rPr>
          <w:sz w:val="22"/>
          <w:szCs w:val="22"/>
          <w:lang w:val="en-US"/>
        </w:rPr>
        <w:t>ight</w:t>
      </w:r>
      <w:r w:rsidR="00F14C7B" w:rsidRPr="007E3848">
        <w:rPr>
          <w:sz w:val="22"/>
          <w:szCs w:val="22"/>
          <w:lang w:val="en-US"/>
        </w:rPr>
        <w:t xml:space="preserve"> </w:t>
      </w:r>
      <w:r w:rsidR="00D917DF" w:rsidRPr="007E3848">
        <w:rPr>
          <w:sz w:val="22"/>
          <w:szCs w:val="22"/>
          <w:lang w:val="en-US"/>
        </w:rPr>
        <w:t xml:space="preserve">surgeries have taken place </w:t>
      </w:r>
      <w:r w:rsidR="00394B88">
        <w:rPr>
          <w:sz w:val="22"/>
          <w:szCs w:val="22"/>
          <w:lang w:val="en-US"/>
        </w:rPr>
        <w:t xml:space="preserve">in another region/country? Is morbidity </w:t>
      </w:r>
      <w:r w:rsidR="00D917DF" w:rsidRPr="007E3848">
        <w:rPr>
          <w:sz w:val="22"/>
          <w:szCs w:val="22"/>
          <w:lang w:val="en-US"/>
        </w:rPr>
        <w:t>known for children that have moved out of the registry area or out of the country?</w:t>
      </w:r>
      <w:r w:rsidR="002447F5">
        <w:rPr>
          <w:sz w:val="22"/>
          <w:szCs w:val="22"/>
          <w:lang w:val="en-US"/>
        </w:rPr>
        <w:t xml:space="preserve"> </w:t>
      </w:r>
      <w:r w:rsidR="00662F58">
        <w:rPr>
          <w:sz w:val="22"/>
          <w:szCs w:val="22"/>
          <w:lang w:val="en-US"/>
        </w:rPr>
        <w:t>Could</w:t>
      </w:r>
      <w:r w:rsidR="002447F5">
        <w:rPr>
          <w:sz w:val="22"/>
          <w:szCs w:val="22"/>
          <w:lang w:val="en-US"/>
        </w:rPr>
        <w:t xml:space="preserve"> children have been admitted to private hospitals without access to their data?</w:t>
      </w:r>
    </w:p>
    <w:p w14:paraId="589C5A64" w14:textId="01448DB7" w:rsidR="00F87754" w:rsidRDefault="00F87754">
      <w:pPr>
        <w:spacing w:after="160" w:line="259" w:lineRule="auto"/>
        <w:rPr>
          <w:rFonts w:ascii="Calibri" w:hAnsi="Calibri" w:cs="Calibri"/>
          <w:color w:val="000000"/>
          <w:lang w:val="en-US"/>
        </w:rPr>
      </w:pPr>
      <w:r>
        <w:rPr>
          <w:lang w:val="en-US"/>
        </w:rPr>
        <w:br w:type="page"/>
      </w:r>
    </w:p>
    <w:p w14:paraId="7316D50F" w14:textId="77777777" w:rsidR="00DD7BE5" w:rsidRPr="00DD7BE5" w:rsidRDefault="00DD7BE5" w:rsidP="0018177E">
      <w:pPr>
        <w:autoSpaceDE w:val="0"/>
        <w:autoSpaceDN w:val="0"/>
        <w:adjustRightInd w:val="0"/>
        <w:spacing w:after="0" w:line="360" w:lineRule="auto"/>
        <w:rPr>
          <w:rFonts w:ascii="Calibri" w:hAnsi="Calibri" w:cs="Calibri,Bold"/>
          <w:b/>
          <w:bCs/>
          <w:lang w:val="en-US"/>
        </w:rPr>
      </w:pPr>
      <w:r w:rsidRPr="00DD7BE5">
        <w:rPr>
          <w:rFonts w:ascii="Calibri" w:hAnsi="Calibri" w:cs="Calibri,Bold"/>
          <w:b/>
          <w:bCs/>
          <w:lang w:val="en-US"/>
        </w:rPr>
        <w:t>3</w:t>
      </w:r>
      <w:r w:rsidR="00544343">
        <w:rPr>
          <w:rFonts w:ascii="Calibri" w:hAnsi="Calibri" w:cs="Calibri,Bold"/>
          <w:b/>
          <w:bCs/>
          <w:lang w:val="en-US"/>
        </w:rPr>
        <w:t>. L</w:t>
      </w:r>
      <w:r w:rsidRPr="00DD7BE5">
        <w:rPr>
          <w:rFonts w:ascii="Calibri" w:hAnsi="Calibri" w:cs="Calibri,Bold"/>
          <w:b/>
          <w:bCs/>
          <w:lang w:val="en-US"/>
        </w:rPr>
        <w:t>ocal analyses</w:t>
      </w:r>
    </w:p>
    <w:p w14:paraId="4DF89569" w14:textId="77777777" w:rsidR="00DD7BE5" w:rsidRPr="00DD7BE5" w:rsidRDefault="00DD7BE5" w:rsidP="0018177E">
      <w:pPr>
        <w:autoSpaceDE w:val="0"/>
        <w:autoSpaceDN w:val="0"/>
        <w:adjustRightInd w:val="0"/>
        <w:spacing w:after="0" w:line="360" w:lineRule="auto"/>
        <w:rPr>
          <w:rFonts w:ascii="Calibri,Bold" w:hAnsi="Calibri,Bold" w:cs="Calibri,Bold"/>
          <w:b/>
          <w:bCs/>
          <w:lang w:val="en-US"/>
        </w:rPr>
      </w:pPr>
    </w:p>
    <w:p w14:paraId="5488CBD0" w14:textId="5AA50530" w:rsidR="00DD7BE5" w:rsidRPr="00DD7BE5" w:rsidRDefault="005367AA" w:rsidP="0018177E">
      <w:pPr>
        <w:autoSpaceDE w:val="0"/>
        <w:autoSpaceDN w:val="0"/>
        <w:adjustRightInd w:val="0"/>
        <w:spacing w:after="0" w:line="360" w:lineRule="auto"/>
        <w:rPr>
          <w:rFonts w:ascii="Calibri" w:hAnsi="Calibri" w:cs="Calibri"/>
          <w:color w:val="000000"/>
          <w:lang w:val="en-US"/>
        </w:rPr>
      </w:pPr>
      <w:r>
        <w:rPr>
          <w:rFonts w:ascii="Calibri" w:hAnsi="Calibri" w:cs="Calibri"/>
          <w:lang w:val="en-US"/>
        </w:rPr>
        <w:t>A detailed anal</w:t>
      </w:r>
      <w:r w:rsidR="00E177AC">
        <w:rPr>
          <w:rFonts w:ascii="Calibri" w:hAnsi="Calibri" w:cs="Calibri"/>
          <w:lang w:val="en-US"/>
        </w:rPr>
        <w:t xml:space="preserve">ysis plan will be written </w:t>
      </w:r>
      <w:r>
        <w:rPr>
          <w:rFonts w:ascii="Calibri" w:hAnsi="Calibri" w:cs="Calibri"/>
          <w:lang w:val="en-US"/>
        </w:rPr>
        <w:t>by WP</w:t>
      </w:r>
      <w:r w:rsidR="00E177AC">
        <w:rPr>
          <w:rFonts w:ascii="Calibri" w:hAnsi="Calibri" w:cs="Calibri"/>
          <w:lang w:val="en-US"/>
        </w:rPr>
        <w:t>4</w:t>
      </w:r>
      <w:r>
        <w:rPr>
          <w:rFonts w:ascii="Calibri" w:hAnsi="Calibri" w:cs="Calibri"/>
          <w:lang w:val="en-US"/>
        </w:rPr>
        <w:t xml:space="preserve"> leader</w:t>
      </w:r>
      <w:r w:rsidR="00C67C10">
        <w:rPr>
          <w:rFonts w:ascii="Calibri" w:hAnsi="Calibri" w:cs="Calibri"/>
          <w:lang w:val="en-US"/>
        </w:rPr>
        <w:t>s</w:t>
      </w:r>
      <w:r>
        <w:rPr>
          <w:rFonts w:ascii="Calibri" w:hAnsi="Calibri" w:cs="Calibri"/>
          <w:lang w:val="en-US"/>
        </w:rPr>
        <w:t xml:space="preserve"> with support from statisticians from QMUL (month </w:t>
      </w:r>
      <w:r w:rsidR="00E177AC">
        <w:rPr>
          <w:rFonts w:ascii="Calibri" w:hAnsi="Calibri" w:cs="Calibri"/>
          <w:lang w:val="en-US"/>
        </w:rPr>
        <w:t>12)</w:t>
      </w:r>
      <w:r w:rsidR="00662F58">
        <w:rPr>
          <w:rFonts w:ascii="Calibri" w:hAnsi="Calibri" w:cs="Calibri"/>
          <w:lang w:val="en-US"/>
        </w:rPr>
        <w:t xml:space="preserve"> and tested in a few databases before</w:t>
      </w:r>
      <w:r w:rsidR="00BC14DF">
        <w:rPr>
          <w:rFonts w:ascii="Calibri" w:hAnsi="Calibri" w:cs="Calibri"/>
          <w:lang w:val="en-US"/>
        </w:rPr>
        <w:t xml:space="preserve"> being</w:t>
      </w:r>
      <w:r w:rsidR="00662F58">
        <w:rPr>
          <w:rFonts w:ascii="Calibri" w:hAnsi="Calibri" w:cs="Calibri"/>
          <w:lang w:val="en-US"/>
        </w:rPr>
        <w:t xml:space="preserve"> released to the registries</w:t>
      </w:r>
      <w:r>
        <w:rPr>
          <w:rFonts w:ascii="Calibri" w:hAnsi="Calibri" w:cs="Calibri"/>
          <w:lang w:val="en-US"/>
        </w:rPr>
        <w:t xml:space="preserve">. </w:t>
      </w:r>
      <w:r w:rsidR="00E933A7">
        <w:rPr>
          <w:lang w:val="en-US"/>
        </w:rPr>
        <w:t xml:space="preserve">UU and QMUL </w:t>
      </w:r>
      <w:r w:rsidR="00DD7BE5" w:rsidRPr="00DD7BE5">
        <w:rPr>
          <w:lang w:val="en-US"/>
        </w:rPr>
        <w:t>will produce common syntax scripts</w:t>
      </w:r>
      <w:r w:rsidR="00E177AC">
        <w:rPr>
          <w:lang w:val="en-US"/>
        </w:rPr>
        <w:t>,</w:t>
      </w:r>
      <w:r w:rsidR="00DD7BE5" w:rsidRPr="00DD7BE5">
        <w:rPr>
          <w:lang w:val="en-US"/>
        </w:rPr>
        <w:t xml:space="preserve"> which will conform to a common data model to ensure that all variables/proxy variables are standardised across all registries</w:t>
      </w:r>
      <w:r w:rsidR="00E177AC">
        <w:rPr>
          <w:lang w:val="en-US"/>
        </w:rPr>
        <w:t xml:space="preserve"> (month 18)</w:t>
      </w:r>
      <w:r w:rsidR="00DD7BE5" w:rsidRPr="00DD7BE5">
        <w:rPr>
          <w:lang w:val="en-US"/>
        </w:rPr>
        <w:t>. Registries will use the</w:t>
      </w:r>
      <w:r w:rsidR="007347C5">
        <w:rPr>
          <w:lang w:val="en-US"/>
        </w:rPr>
        <w:t>ir own registry specific</w:t>
      </w:r>
      <w:r w:rsidR="00DD7BE5" w:rsidRPr="00DD7BE5">
        <w:rPr>
          <w:lang w:val="en-US"/>
        </w:rPr>
        <w:t xml:space="preserve"> syntax scripts provided on their linked dataset to generate the tables/ results outlined in the analysis plan. </w:t>
      </w:r>
      <w:r w:rsidR="00E933A7">
        <w:rPr>
          <w:lang w:val="en-US"/>
        </w:rPr>
        <w:t>A data</w:t>
      </w:r>
      <w:r w:rsidR="00DD7BE5" w:rsidRPr="00DD7BE5">
        <w:rPr>
          <w:rFonts w:ascii="Calibri" w:hAnsi="Calibri" w:cs="Calibri"/>
          <w:color w:val="000000"/>
          <w:lang w:val="en-US"/>
        </w:rPr>
        <w:t xml:space="preserve"> "dictionary" of every variable in the </w:t>
      </w:r>
      <w:r w:rsidR="00E215F6">
        <w:rPr>
          <w:rFonts w:ascii="Calibri" w:hAnsi="Calibri" w:cs="Calibri"/>
          <w:color w:val="000000"/>
          <w:lang w:val="en-US"/>
        </w:rPr>
        <w:t xml:space="preserve">linked </w:t>
      </w:r>
      <w:r w:rsidR="00DD7BE5" w:rsidRPr="00DD7BE5">
        <w:rPr>
          <w:rFonts w:ascii="Calibri" w:hAnsi="Calibri" w:cs="Calibri"/>
          <w:color w:val="000000"/>
          <w:lang w:val="en-US"/>
        </w:rPr>
        <w:t>data with its name, description/definition, coding instructions/values (in English) will be created</w:t>
      </w:r>
      <w:r w:rsidR="00E933A7">
        <w:rPr>
          <w:rFonts w:ascii="Calibri" w:hAnsi="Calibri" w:cs="Calibri"/>
          <w:color w:val="000000"/>
          <w:lang w:val="en-US"/>
        </w:rPr>
        <w:t xml:space="preserve"> and uploaded to the website</w:t>
      </w:r>
      <w:r w:rsidR="00E933A7" w:rsidRPr="00DD7BE5">
        <w:rPr>
          <w:rFonts w:ascii="Calibri" w:hAnsi="Calibri" w:cs="Calibri"/>
          <w:color w:val="000000"/>
          <w:lang w:val="en-US"/>
        </w:rPr>
        <w:t>.</w:t>
      </w:r>
      <w:r w:rsidR="00E933A7">
        <w:rPr>
          <w:rFonts w:ascii="Calibri" w:hAnsi="Calibri" w:cs="Calibri"/>
          <w:color w:val="000000"/>
          <w:lang w:val="en-US"/>
        </w:rPr>
        <w:t xml:space="preserve"> </w:t>
      </w:r>
      <w:r w:rsidR="00ED6662">
        <w:rPr>
          <w:rFonts w:ascii="Calibri" w:hAnsi="Calibri" w:cs="Calibri"/>
          <w:color w:val="000000"/>
          <w:lang w:val="en-US"/>
        </w:rPr>
        <w:t>The quality of the data linkage will be investigated and d</w:t>
      </w:r>
      <w:r w:rsidR="00E933A7">
        <w:rPr>
          <w:rFonts w:ascii="Calibri" w:hAnsi="Calibri" w:cs="Calibri"/>
          <w:color w:val="000000"/>
          <w:lang w:val="en-US"/>
        </w:rPr>
        <w:t>ata quality checks will be conducted</w:t>
      </w:r>
      <w:r w:rsidR="006A5315" w:rsidRPr="00DD7BE5">
        <w:rPr>
          <w:lang w:val="en-US"/>
        </w:rPr>
        <w:t xml:space="preserve"> for unlikely results and outliers </w:t>
      </w:r>
      <w:r w:rsidR="00E933A7">
        <w:rPr>
          <w:lang w:val="en-US"/>
        </w:rPr>
        <w:t>across registries (UU) and a report produced</w:t>
      </w:r>
      <w:r w:rsidR="006A5315" w:rsidRPr="00DD7BE5">
        <w:rPr>
          <w:lang w:val="en-US"/>
        </w:rPr>
        <w:t>.</w:t>
      </w:r>
    </w:p>
    <w:p w14:paraId="1EFFCF45" w14:textId="77777777" w:rsidR="00DD7BE5" w:rsidRPr="00DD7BE5" w:rsidRDefault="00DD7BE5" w:rsidP="0018177E">
      <w:pPr>
        <w:autoSpaceDE w:val="0"/>
        <w:autoSpaceDN w:val="0"/>
        <w:adjustRightInd w:val="0"/>
        <w:spacing w:after="0" w:line="360" w:lineRule="auto"/>
        <w:rPr>
          <w:rFonts w:ascii="Calibri" w:hAnsi="Calibri" w:cs="Calibri"/>
          <w:color w:val="000000"/>
          <w:lang w:val="en-US"/>
        </w:rPr>
      </w:pPr>
    </w:p>
    <w:p w14:paraId="56BF4256" w14:textId="0C3C48C6" w:rsidR="00DD7BE5" w:rsidRDefault="00E933A7" w:rsidP="0018177E">
      <w:pPr>
        <w:pStyle w:val="Default"/>
        <w:spacing w:line="360" w:lineRule="auto"/>
        <w:rPr>
          <w:color w:val="222A35" w:themeColor="text2" w:themeShade="80"/>
          <w:sz w:val="22"/>
          <w:szCs w:val="22"/>
          <w:lang w:val="en-US"/>
        </w:rPr>
      </w:pPr>
      <w:r>
        <w:rPr>
          <w:color w:val="222A35" w:themeColor="text2" w:themeShade="80"/>
          <w:sz w:val="22"/>
          <w:szCs w:val="22"/>
          <w:lang w:val="en-US"/>
        </w:rPr>
        <w:t xml:space="preserve">Analysis will include </w:t>
      </w:r>
      <w:r w:rsidR="006A5315">
        <w:rPr>
          <w:color w:val="222A35" w:themeColor="text2" w:themeShade="80"/>
          <w:sz w:val="22"/>
          <w:szCs w:val="22"/>
          <w:lang w:val="en-US"/>
        </w:rPr>
        <w:t>all cases with congenital anomalies (EUROCAT subgroup al1: all anomalies) and on all relevant EUROCAT subgroups as defined in Guide 1.4 chapter 3.3</w:t>
      </w:r>
      <w:r w:rsidR="00BD42E5">
        <w:rPr>
          <w:color w:val="222A35" w:themeColor="text2" w:themeShade="80"/>
          <w:sz w:val="22"/>
          <w:szCs w:val="22"/>
          <w:lang w:val="en-US"/>
        </w:rPr>
        <w:t>.</w:t>
      </w:r>
      <w:r w:rsidR="006A5315">
        <w:rPr>
          <w:color w:val="222A35" w:themeColor="text2" w:themeShade="80"/>
          <w:sz w:val="22"/>
          <w:szCs w:val="22"/>
          <w:lang w:val="en-US"/>
        </w:rPr>
        <w:t xml:space="preserve"> For very rare anomalies with very little published information in the literature, morbidity will be analysed if there </w:t>
      </w:r>
      <w:r w:rsidR="00AC7199">
        <w:rPr>
          <w:color w:val="222A35" w:themeColor="text2" w:themeShade="80"/>
          <w:sz w:val="22"/>
          <w:szCs w:val="22"/>
          <w:lang w:val="en-US"/>
        </w:rPr>
        <w:t>is</w:t>
      </w:r>
      <w:r w:rsidR="006A5315">
        <w:rPr>
          <w:color w:val="222A35" w:themeColor="text2" w:themeShade="80"/>
          <w:sz w:val="22"/>
          <w:szCs w:val="22"/>
          <w:lang w:val="en-US"/>
        </w:rPr>
        <w:t xml:space="preserve"> a sufficient number of each anomaly in the registries to be able to</w:t>
      </w:r>
      <w:r w:rsidR="00686BA2">
        <w:rPr>
          <w:color w:val="222A35" w:themeColor="text2" w:themeShade="80"/>
          <w:sz w:val="22"/>
          <w:szCs w:val="22"/>
          <w:lang w:val="en-US"/>
        </w:rPr>
        <w:t>/allowed to</w:t>
      </w:r>
      <w:r w:rsidR="006A5315">
        <w:rPr>
          <w:color w:val="222A35" w:themeColor="text2" w:themeShade="80"/>
          <w:sz w:val="22"/>
          <w:szCs w:val="22"/>
          <w:lang w:val="en-US"/>
        </w:rPr>
        <w:t xml:space="preserve"> deliver aggregate tables.</w:t>
      </w:r>
      <w:r w:rsidR="00DD7BE5" w:rsidRPr="00DD7BE5">
        <w:rPr>
          <w:color w:val="222A35" w:themeColor="text2" w:themeShade="80"/>
          <w:sz w:val="22"/>
          <w:szCs w:val="22"/>
          <w:lang w:val="en-US"/>
        </w:rPr>
        <w:t xml:space="preserve"> </w:t>
      </w:r>
      <w:r w:rsidR="006A5315">
        <w:rPr>
          <w:color w:val="222A35" w:themeColor="text2" w:themeShade="80"/>
          <w:sz w:val="22"/>
          <w:szCs w:val="22"/>
          <w:lang w:val="en-US"/>
        </w:rPr>
        <w:t>In addition,</w:t>
      </w:r>
      <w:r w:rsidR="00DD7BE5" w:rsidRPr="00DD7BE5">
        <w:rPr>
          <w:color w:val="222A35" w:themeColor="text2" w:themeShade="80"/>
          <w:sz w:val="22"/>
          <w:szCs w:val="22"/>
          <w:lang w:val="en-US"/>
        </w:rPr>
        <w:t xml:space="preserve"> power calculations will be performed </w:t>
      </w:r>
      <w:r w:rsidR="00E215F6">
        <w:rPr>
          <w:color w:val="222A35" w:themeColor="text2" w:themeShade="80"/>
          <w:sz w:val="22"/>
          <w:szCs w:val="22"/>
          <w:lang w:val="en-US"/>
        </w:rPr>
        <w:t xml:space="preserve">by QMUL </w:t>
      </w:r>
      <w:r w:rsidR="00DD7BE5" w:rsidRPr="00DD7BE5">
        <w:rPr>
          <w:color w:val="222A35" w:themeColor="text2" w:themeShade="80"/>
          <w:sz w:val="22"/>
          <w:szCs w:val="22"/>
          <w:lang w:val="en-US"/>
        </w:rPr>
        <w:t xml:space="preserve">to ensure that the selected anomaly subgroups have sufficient power to derive meaningful conclusions. </w:t>
      </w:r>
      <w:r w:rsidR="007E3848">
        <w:rPr>
          <w:color w:val="222A35" w:themeColor="text2" w:themeShade="80"/>
          <w:sz w:val="22"/>
          <w:szCs w:val="22"/>
          <w:lang w:val="en-US"/>
        </w:rPr>
        <w:t>Cases</w:t>
      </w:r>
      <w:r w:rsidR="00C7042C">
        <w:rPr>
          <w:color w:val="222A35" w:themeColor="text2" w:themeShade="80"/>
          <w:sz w:val="22"/>
          <w:szCs w:val="22"/>
          <w:lang w:val="en-US"/>
        </w:rPr>
        <w:t xml:space="preserve"> will be classified as isolated</w:t>
      </w:r>
      <w:r w:rsidR="00E215F6">
        <w:rPr>
          <w:color w:val="222A35" w:themeColor="text2" w:themeShade="80"/>
          <w:sz w:val="22"/>
          <w:szCs w:val="22"/>
          <w:lang w:val="en-US"/>
        </w:rPr>
        <w:t xml:space="preserve"> or</w:t>
      </w:r>
      <w:r w:rsidR="00C7042C">
        <w:rPr>
          <w:color w:val="222A35" w:themeColor="text2" w:themeShade="80"/>
          <w:sz w:val="22"/>
          <w:szCs w:val="22"/>
          <w:lang w:val="en-US"/>
        </w:rPr>
        <w:t xml:space="preserve"> genetic</w:t>
      </w:r>
      <w:r w:rsidR="007E3848">
        <w:rPr>
          <w:color w:val="222A35" w:themeColor="text2" w:themeShade="80"/>
          <w:sz w:val="22"/>
          <w:szCs w:val="22"/>
          <w:lang w:val="en-US"/>
        </w:rPr>
        <w:t xml:space="preserve"> according to the multiple flowchart programmed in EDMP (Garne 2011)</w:t>
      </w:r>
      <w:r w:rsidR="00C7042C">
        <w:rPr>
          <w:color w:val="222A35" w:themeColor="text2" w:themeShade="80"/>
          <w:sz w:val="22"/>
          <w:szCs w:val="22"/>
          <w:lang w:val="en-US"/>
        </w:rPr>
        <w:t xml:space="preserve"> and analys</w:t>
      </w:r>
      <w:r w:rsidR="0014419A">
        <w:rPr>
          <w:color w:val="222A35" w:themeColor="text2" w:themeShade="80"/>
          <w:sz w:val="22"/>
          <w:szCs w:val="22"/>
          <w:lang w:val="en-US"/>
        </w:rPr>
        <w:t>e</w:t>
      </w:r>
      <w:r w:rsidR="00C7042C">
        <w:rPr>
          <w:color w:val="222A35" w:themeColor="text2" w:themeShade="80"/>
          <w:sz w:val="22"/>
          <w:szCs w:val="22"/>
          <w:lang w:val="en-US"/>
        </w:rPr>
        <w:t xml:space="preserve">s will be </w:t>
      </w:r>
      <w:r w:rsidR="00A71087">
        <w:rPr>
          <w:color w:val="222A35" w:themeColor="text2" w:themeShade="80"/>
          <w:sz w:val="22"/>
          <w:szCs w:val="22"/>
          <w:lang w:val="en-US"/>
        </w:rPr>
        <w:t>performed</w:t>
      </w:r>
      <w:r w:rsidR="00C7042C">
        <w:rPr>
          <w:color w:val="222A35" w:themeColor="text2" w:themeShade="80"/>
          <w:sz w:val="22"/>
          <w:szCs w:val="22"/>
          <w:lang w:val="en-US"/>
        </w:rPr>
        <w:t xml:space="preserve"> in groups of all cases, isolated cases and genetic cases.</w:t>
      </w:r>
    </w:p>
    <w:p w14:paraId="0260C6E5" w14:textId="77777777" w:rsidR="00F02364" w:rsidRDefault="00F02364" w:rsidP="0018177E">
      <w:pPr>
        <w:pStyle w:val="Default"/>
        <w:spacing w:line="360" w:lineRule="auto"/>
        <w:rPr>
          <w:color w:val="222A35" w:themeColor="text2" w:themeShade="80"/>
          <w:sz w:val="22"/>
          <w:szCs w:val="22"/>
          <w:lang w:val="en-US"/>
        </w:rPr>
      </w:pPr>
    </w:p>
    <w:p w14:paraId="55BAF703" w14:textId="3AADD1C7" w:rsidR="00394B88" w:rsidRDefault="00F02364" w:rsidP="0018177E">
      <w:pPr>
        <w:pStyle w:val="Default"/>
        <w:spacing w:line="360" w:lineRule="auto"/>
        <w:rPr>
          <w:sz w:val="22"/>
          <w:szCs w:val="22"/>
          <w:lang w:val="en-US"/>
        </w:rPr>
      </w:pPr>
      <w:r>
        <w:rPr>
          <w:color w:val="222A35" w:themeColor="text2" w:themeShade="80"/>
          <w:sz w:val="22"/>
          <w:szCs w:val="22"/>
          <w:lang w:val="en-US"/>
        </w:rPr>
        <w:t xml:space="preserve">Morbidity data will be analysed in two </w:t>
      </w:r>
      <w:r w:rsidR="0067426E">
        <w:rPr>
          <w:color w:val="222A35" w:themeColor="text2" w:themeShade="80"/>
          <w:sz w:val="22"/>
          <w:szCs w:val="22"/>
          <w:lang w:val="en-US"/>
        </w:rPr>
        <w:t xml:space="preserve">cohorts: </w:t>
      </w:r>
      <w:r>
        <w:rPr>
          <w:color w:val="222A35" w:themeColor="text2" w:themeShade="80"/>
          <w:sz w:val="22"/>
          <w:szCs w:val="22"/>
          <w:lang w:val="en-US"/>
        </w:rPr>
        <w:t xml:space="preserve">all </w:t>
      </w:r>
      <w:r w:rsidR="00F14C7B">
        <w:rPr>
          <w:color w:val="222A35" w:themeColor="text2" w:themeShade="80"/>
          <w:sz w:val="22"/>
          <w:szCs w:val="22"/>
          <w:lang w:val="en-US"/>
        </w:rPr>
        <w:t>live born</w:t>
      </w:r>
      <w:r>
        <w:rPr>
          <w:color w:val="222A35" w:themeColor="text2" w:themeShade="80"/>
          <w:sz w:val="22"/>
          <w:szCs w:val="22"/>
          <w:lang w:val="en-US"/>
        </w:rPr>
        <w:t xml:space="preserve"> infants included in the EUROCAT database and </w:t>
      </w:r>
      <w:r w:rsidR="0014419A">
        <w:rPr>
          <w:color w:val="222A35" w:themeColor="text2" w:themeShade="80"/>
          <w:sz w:val="22"/>
          <w:szCs w:val="22"/>
          <w:lang w:val="en-US"/>
        </w:rPr>
        <w:t xml:space="preserve">the subset of </w:t>
      </w:r>
      <w:r>
        <w:rPr>
          <w:color w:val="222A35" w:themeColor="text2" w:themeShade="80"/>
          <w:sz w:val="22"/>
          <w:szCs w:val="22"/>
          <w:lang w:val="en-US"/>
        </w:rPr>
        <w:t>all long-term survivors defined as alive at one year of age</w:t>
      </w:r>
      <w:r w:rsidRPr="00394B88">
        <w:rPr>
          <w:i/>
          <w:color w:val="222A35" w:themeColor="text2" w:themeShade="80"/>
          <w:sz w:val="22"/>
          <w:szCs w:val="22"/>
          <w:lang w:val="en-US"/>
        </w:rPr>
        <w:t>.</w:t>
      </w:r>
      <w:r w:rsidR="00DD7BE5" w:rsidRPr="00394B88">
        <w:rPr>
          <w:i/>
          <w:sz w:val="22"/>
          <w:szCs w:val="22"/>
          <w:lang w:val="en-US"/>
        </w:rPr>
        <w:t xml:space="preserve"> </w:t>
      </w:r>
      <w:r w:rsidR="00C67C10">
        <w:rPr>
          <w:sz w:val="22"/>
          <w:szCs w:val="22"/>
          <w:lang w:val="en-US"/>
        </w:rPr>
        <w:t xml:space="preserve">Data on mortality used for WP3 will be used </w:t>
      </w:r>
      <w:r w:rsidR="00A960EC">
        <w:rPr>
          <w:sz w:val="22"/>
          <w:szCs w:val="22"/>
          <w:lang w:val="en-US"/>
        </w:rPr>
        <w:t>to identify the</w:t>
      </w:r>
      <w:r w:rsidR="002447F5">
        <w:rPr>
          <w:sz w:val="22"/>
          <w:szCs w:val="22"/>
          <w:lang w:val="en-US"/>
        </w:rPr>
        <w:t xml:space="preserve"> cohort of longterm </w:t>
      </w:r>
      <w:r w:rsidR="00F65F01">
        <w:rPr>
          <w:sz w:val="22"/>
          <w:szCs w:val="22"/>
          <w:lang w:val="en-US"/>
        </w:rPr>
        <w:t>survivors (</w:t>
      </w:r>
      <w:r w:rsidR="00DD22DF">
        <w:rPr>
          <w:sz w:val="22"/>
          <w:szCs w:val="22"/>
          <w:lang w:val="en-US"/>
        </w:rPr>
        <w:t>Portugal not in mortality study)</w:t>
      </w:r>
      <w:r w:rsidR="00C67C10">
        <w:rPr>
          <w:sz w:val="22"/>
          <w:szCs w:val="22"/>
          <w:lang w:val="en-US"/>
        </w:rPr>
        <w:t>.</w:t>
      </w:r>
    </w:p>
    <w:p w14:paraId="00A3144C" w14:textId="77777777" w:rsidR="00C67C10" w:rsidRPr="00C67C10" w:rsidRDefault="00C67C10" w:rsidP="0018177E">
      <w:pPr>
        <w:pStyle w:val="Default"/>
        <w:spacing w:line="360" w:lineRule="auto"/>
        <w:rPr>
          <w:lang w:val="en-US"/>
        </w:rPr>
      </w:pPr>
    </w:p>
    <w:p w14:paraId="3C9AD18C" w14:textId="0159FF0F" w:rsidR="00F87754" w:rsidRDefault="00ED6662" w:rsidP="00591130">
      <w:pPr>
        <w:spacing w:after="0" w:line="360" w:lineRule="auto"/>
        <w:rPr>
          <w:lang w:val="en-US"/>
        </w:rPr>
      </w:pPr>
      <w:r>
        <w:rPr>
          <w:lang w:val="en-US"/>
        </w:rPr>
        <w:t>The</w:t>
      </w:r>
      <w:r w:rsidR="00C7042C">
        <w:rPr>
          <w:lang w:val="en-US"/>
        </w:rPr>
        <w:t xml:space="preserve"> first study </w:t>
      </w:r>
      <w:r w:rsidR="001B70F2">
        <w:rPr>
          <w:lang w:val="en-US"/>
        </w:rPr>
        <w:t xml:space="preserve">will describe </w:t>
      </w:r>
      <w:r w:rsidR="00F14C7B">
        <w:rPr>
          <w:lang w:val="en-US"/>
        </w:rPr>
        <w:t xml:space="preserve">overall </w:t>
      </w:r>
      <w:r w:rsidR="001B70F2">
        <w:rPr>
          <w:lang w:val="en-US"/>
        </w:rPr>
        <w:t xml:space="preserve">morbidity for all </w:t>
      </w:r>
      <w:r w:rsidR="00E215F6">
        <w:rPr>
          <w:lang w:val="en-US"/>
        </w:rPr>
        <w:t>cases of major</w:t>
      </w:r>
      <w:r w:rsidR="00A960EC">
        <w:rPr>
          <w:lang w:val="en-US"/>
        </w:rPr>
        <w:t xml:space="preserve"> </w:t>
      </w:r>
      <w:r>
        <w:rPr>
          <w:lang w:val="en-US"/>
        </w:rPr>
        <w:t>congenital anomalies</w:t>
      </w:r>
      <w:r w:rsidR="001B70F2">
        <w:rPr>
          <w:lang w:val="en-US"/>
        </w:rPr>
        <w:t xml:space="preserve"> across Europe compared to the background population or matched controls</w:t>
      </w:r>
      <w:r w:rsidR="00F14C7B">
        <w:rPr>
          <w:lang w:val="en-US"/>
        </w:rPr>
        <w:t>,</w:t>
      </w:r>
      <w:r w:rsidR="001B70F2">
        <w:rPr>
          <w:lang w:val="en-US"/>
        </w:rPr>
        <w:t xml:space="preserve"> and will also describe morbidity for </w:t>
      </w:r>
      <w:r w:rsidR="00F14C7B">
        <w:rPr>
          <w:lang w:val="en-US"/>
        </w:rPr>
        <w:t xml:space="preserve">individual </w:t>
      </w:r>
      <w:r w:rsidR="001B70F2">
        <w:rPr>
          <w:lang w:val="en-US"/>
        </w:rPr>
        <w:t xml:space="preserve">subgroups of </w:t>
      </w:r>
      <w:r>
        <w:rPr>
          <w:lang w:val="en-US"/>
        </w:rPr>
        <w:t xml:space="preserve">congenital anomalies </w:t>
      </w:r>
      <w:r w:rsidR="001B70F2">
        <w:rPr>
          <w:lang w:val="en-US"/>
        </w:rPr>
        <w:t xml:space="preserve">and differences between registries/countries. </w:t>
      </w:r>
      <w:r w:rsidR="00C7042C">
        <w:rPr>
          <w:lang w:val="en-US"/>
        </w:rPr>
        <w:t xml:space="preserve">The next two studies </w:t>
      </w:r>
      <w:r w:rsidR="00F14C7B">
        <w:rPr>
          <w:lang w:val="en-US"/>
        </w:rPr>
        <w:t>(</w:t>
      </w:r>
      <w:r w:rsidR="001B70F2">
        <w:rPr>
          <w:lang w:val="en-US"/>
        </w:rPr>
        <w:t>led by UU</w:t>
      </w:r>
      <w:r w:rsidR="00C7042C">
        <w:rPr>
          <w:lang w:val="en-US"/>
        </w:rPr>
        <w:t xml:space="preserve"> and </w:t>
      </w:r>
      <w:r w:rsidR="00AC7199">
        <w:rPr>
          <w:lang w:val="en-US"/>
        </w:rPr>
        <w:t>THL</w:t>
      </w:r>
      <w:r w:rsidR="00F14C7B">
        <w:rPr>
          <w:lang w:val="en-US"/>
        </w:rPr>
        <w:t>)</w:t>
      </w:r>
      <w:r w:rsidR="001B70F2">
        <w:rPr>
          <w:lang w:val="en-US"/>
        </w:rPr>
        <w:t xml:space="preserve"> will look into risk factors for morbidity and health inequalities i</w:t>
      </w:r>
      <w:r w:rsidR="00C7042C">
        <w:rPr>
          <w:lang w:val="en-US"/>
        </w:rPr>
        <w:t xml:space="preserve">n the treatment of </w:t>
      </w:r>
      <w:r>
        <w:rPr>
          <w:lang w:val="en-US"/>
        </w:rPr>
        <w:t>congenital anomalies</w:t>
      </w:r>
      <w:r w:rsidR="00C7042C">
        <w:rPr>
          <w:lang w:val="en-US"/>
        </w:rPr>
        <w:t xml:space="preserve"> in Europe</w:t>
      </w:r>
      <w:r w:rsidR="00F14C7B">
        <w:rPr>
          <w:lang w:val="en-US"/>
        </w:rPr>
        <w:t>,</w:t>
      </w:r>
      <w:r w:rsidR="00C7042C">
        <w:rPr>
          <w:lang w:val="en-US"/>
        </w:rPr>
        <w:t xml:space="preserve"> and the possible impact of prenatal diagn</w:t>
      </w:r>
      <w:r w:rsidR="00174A85">
        <w:rPr>
          <w:lang w:val="en-US"/>
        </w:rPr>
        <w:t>osis on morbidity (for four anomalies</w:t>
      </w:r>
      <w:r w:rsidR="00C7042C">
        <w:rPr>
          <w:lang w:val="en-US"/>
        </w:rPr>
        <w:t xml:space="preserve"> only)</w:t>
      </w:r>
      <w:r>
        <w:rPr>
          <w:lang w:val="en-US"/>
        </w:rPr>
        <w:t xml:space="preserve">. The </w:t>
      </w:r>
      <w:r w:rsidR="00E215F6">
        <w:rPr>
          <w:lang w:val="en-US"/>
        </w:rPr>
        <w:t xml:space="preserve">fourth </w:t>
      </w:r>
      <w:r>
        <w:rPr>
          <w:lang w:val="en-US"/>
        </w:rPr>
        <w:t>study (led by UU and QMUL) will aim to quantify the relative costs of hospital care for specific anomalies</w:t>
      </w:r>
      <w:r w:rsidR="00F14C7B">
        <w:rPr>
          <w:lang w:val="en-US"/>
        </w:rPr>
        <w:t>,</w:t>
      </w:r>
      <w:r>
        <w:rPr>
          <w:lang w:val="en-US"/>
        </w:rPr>
        <w:t xml:space="preserve"> and investigate </w:t>
      </w:r>
      <w:r w:rsidR="00F14C7B">
        <w:rPr>
          <w:lang w:val="en-US"/>
        </w:rPr>
        <w:t xml:space="preserve">whether </w:t>
      </w:r>
      <w:r>
        <w:rPr>
          <w:lang w:val="en-US"/>
        </w:rPr>
        <w:t xml:space="preserve">these costs vary according to the occurrence of prenatal diagnosis.  </w:t>
      </w:r>
      <w:r w:rsidR="00F87754">
        <w:rPr>
          <w:lang w:val="en-US"/>
        </w:rPr>
        <w:br w:type="page"/>
      </w:r>
    </w:p>
    <w:p w14:paraId="3BE38878" w14:textId="77777777" w:rsidR="00DD7BE5" w:rsidRPr="00DD7BE5" w:rsidRDefault="00DD7BE5" w:rsidP="0018177E">
      <w:pPr>
        <w:pStyle w:val="Default"/>
        <w:spacing w:line="360" w:lineRule="auto"/>
        <w:rPr>
          <w:b/>
          <w:iCs/>
          <w:sz w:val="22"/>
          <w:szCs w:val="22"/>
          <w:lang w:val="en-US"/>
        </w:rPr>
      </w:pPr>
      <w:r w:rsidRPr="00DD7BE5">
        <w:rPr>
          <w:b/>
          <w:iCs/>
          <w:sz w:val="22"/>
          <w:szCs w:val="22"/>
          <w:lang w:val="en-US"/>
        </w:rPr>
        <w:t>4. Data transmission to the Central Results Repository (CRR) and to WP</w:t>
      </w:r>
      <w:r>
        <w:rPr>
          <w:b/>
          <w:iCs/>
          <w:sz w:val="22"/>
          <w:szCs w:val="22"/>
          <w:lang w:val="en-US"/>
        </w:rPr>
        <w:t>4</w:t>
      </w:r>
    </w:p>
    <w:p w14:paraId="22F7266F" w14:textId="77777777" w:rsidR="00DD7BE5" w:rsidRPr="00DD7BE5" w:rsidRDefault="00DD7BE5" w:rsidP="0018177E">
      <w:pPr>
        <w:pStyle w:val="Default"/>
        <w:spacing w:line="360" w:lineRule="auto"/>
        <w:rPr>
          <w:iCs/>
          <w:sz w:val="22"/>
          <w:szCs w:val="22"/>
          <w:lang w:val="en-US"/>
        </w:rPr>
      </w:pPr>
    </w:p>
    <w:p w14:paraId="14AEBF98" w14:textId="0919BEE7" w:rsidR="00DD7BE5" w:rsidRDefault="00DD7BE5" w:rsidP="0018177E">
      <w:pPr>
        <w:pStyle w:val="Default"/>
        <w:spacing w:line="360" w:lineRule="auto"/>
        <w:rPr>
          <w:sz w:val="22"/>
          <w:szCs w:val="22"/>
          <w:lang w:val="en-US"/>
        </w:rPr>
      </w:pPr>
      <w:r w:rsidRPr="00DD7BE5">
        <w:rPr>
          <w:sz w:val="22"/>
          <w:szCs w:val="22"/>
          <w:lang w:val="en-US"/>
        </w:rPr>
        <w:t>The tables and results created by each registry using the supplied syntax scripts will be submitted in Excel</w:t>
      </w:r>
      <w:r w:rsidR="00B57056">
        <w:rPr>
          <w:sz w:val="22"/>
          <w:szCs w:val="22"/>
          <w:lang w:val="en-US"/>
        </w:rPr>
        <w:t>, SPSS</w:t>
      </w:r>
      <w:r w:rsidRPr="00DD7BE5">
        <w:rPr>
          <w:sz w:val="22"/>
          <w:szCs w:val="22"/>
          <w:lang w:val="en-US"/>
        </w:rPr>
        <w:t xml:space="preserve"> or STATA file formats, or other commerc</w:t>
      </w:r>
      <w:r w:rsidR="00394B88">
        <w:rPr>
          <w:sz w:val="22"/>
          <w:szCs w:val="22"/>
          <w:lang w:val="en-US"/>
        </w:rPr>
        <w:t>ially available packages, to</w:t>
      </w:r>
      <w:r w:rsidRPr="00DD7BE5">
        <w:rPr>
          <w:sz w:val="22"/>
          <w:szCs w:val="22"/>
          <w:lang w:val="en-US"/>
        </w:rPr>
        <w:t xml:space="preserve"> U</w:t>
      </w:r>
      <w:r w:rsidR="00B57056">
        <w:rPr>
          <w:sz w:val="22"/>
          <w:szCs w:val="22"/>
          <w:lang w:val="en-US"/>
        </w:rPr>
        <w:t>U</w:t>
      </w:r>
      <w:r w:rsidRPr="00DD7BE5">
        <w:rPr>
          <w:sz w:val="22"/>
          <w:szCs w:val="22"/>
          <w:lang w:val="en-US"/>
        </w:rPr>
        <w:t xml:space="preserve"> via the secure project portal (members’ area on the EUROlinkCAT website)</w:t>
      </w:r>
      <w:r>
        <w:rPr>
          <w:sz w:val="22"/>
          <w:szCs w:val="22"/>
          <w:lang w:val="en-US"/>
        </w:rPr>
        <w:t xml:space="preserve"> (month </w:t>
      </w:r>
      <w:r w:rsidR="00C13D5B">
        <w:rPr>
          <w:sz w:val="22"/>
          <w:szCs w:val="22"/>
          <w:lang w:val="en-US"/>
        </w:rPr>
        <w:t>22)</w:t>
      </w:r>
      <w:r w:rsidRPr="00DD7BE5">
        <w:rPr>
          <w:sz w:val="22"/>
          <w:szCs w:val="22"/>
          <w:lang w:val="en-US"/>
        </w:rPr>
        <w:t>. All data submitted will be aggregated - no individual case data will be sent</w:t>
      </w:r>
      <w:r w:rsidR="00E215F6">
        <w:rPr>
          <w:sz w:val="22"/>
          <w:szCs w:val="22"/>
          <w:lang w:val="en-US"/>
        </w:rPr>
        <w:t xml:space="preserve"> to UU</w:t>
      </w:r>
      <w:r w:rsidRPr="00DD7BE5">
        <w:rPr>
          <w:sz w:val="22"/>
          <w:szCs w:val="22"/>
          <w:lang w:val="en-US"/>
        </w:rPr>
        <w:t>.</w:t>
      </w:r>
    </w:p>
    <w:p w14:paraId="3BBD51B3" w14:textId="77777777" w:rsidR="00F87754" w:rsidRPr="00DD7BE5" w:rsidRDefault="00F87754" w:rsidP="0018177E">
      <w:pPr>
        <w:pStyle w:val="Default"/>
        <w:spacing w:line="360" w:lineRule="auto"/>
        <w:rPr>
          <w:sz w:val="22"/>
          <w:szCs w:val="22"/>
          <w:lang w:val="en-US"/>
        </w:rPr>
      </w:pPr>
    </w:p>
    <w:p w14:paraId="0EF8F8AC" w14:textId="77777777" w:rsidR="00DD7BE5" w:rsidRPr="00DD7BE5" w:rsidRDefault="00B57056" w:rsidP="0018177E">
      <w:pPr>
        <w:spacing w:after="0" w:line="360" w:lineRule="auto"/>
        <w:rPr>
          <w:rFonts w:ascii="Calibri" w:hAnsi="Calibri" w:cs="Calibri"/>
          <w:lang w:val="en-US"/>
        </w:rPr>
      </w:pPr>
      <w:r>
        <w:rPr>
          <w:lang w:val="en-US"/>
        </w:rPr>
        <w:t>UU</w:t>
      </w:r>
      <w:r w:rsidR="00DD7BE5" w:rsidRPr="00DD7BE5">
        <w:rPr>
          <w:rFonts w:ascii="Calibri" w:hAnsi="Calibri" w:cs="Calibri"/>
          <w:lang w:val="en-US"/>
        </w:rPr>
        <w:t xml:space="preserve"> will then:</w:t>
      </w:r>
    </w:p>
    <w:p w14:paraId="006898C8" w14:textId="328851F5" w:rsidR="00DD7BE5" w:rsidRPr="00394B88" w:rsidRDefault="00B57056" w:rsidP="0018177E">
      <w:pPr>
        <w:pStyle w:val="ListParagraph"/>
        <w:numPr>
          <w:ilvl w:val="0"/>
          <w:numId w:val="4"/>
        </w:numPr>
        <w:spacing w:after="0" w:line="360" w:lineRule="auto"/>
        <w:rPr>
          <w:lang w:val="en-US"/>
        </w:rPr>
      </w:pPr>
      <w:r w:rsidRPr="00394B88">
        <w:rPr>
          <w:rFonts w:ascii="Calibri" w:hAnsi="Calibri" w:cs="Calibri"/>
          <w:lang w:val="en-US"/>
        </w:rPr>
        <w:t>Import the tables</w:t>
      </w:r>
      <w:r w:rsidR="00DD7BE5" w:rsidRPr="00394B88">
        <w:rPr>
          <w:lang w:val="en-US"/>
        </w:rPr>
        <w:t xml:space="preserve"> from each </w:t>
      </w:r>
      <w:r w:rsidRPr="00394B88">
        <w:rPr>
          <w:lang w:val="en-US"/>
        </w:rPr>
        <w:t>participating registry to</w:t>
      </w:r>
      <w:r w:rsidR="00DD7BE5" w:rsidRPr="00394B88">
        <w:rPr>
          <w:lang w:val="en-US"/>
        </w:rPr>
        <w:t xml:space="preserve"> the CRR </w:t>
      </w:r>
    </w:p>
    <w:p w14:paraId="47B9F045" w14:textId="77777777" w:rsidR="00394B88" w:rsidRDefault="00394B88" w:rsidP="0018177E">
      <w:pPr>
        <w:pStyle w:val="ListParagraph"/>
        <w:numPr>
          <w:ilvl w:val="0"/>
          <w:numId w:val="4"/>
        </w:numPr>
        <w:spacing w:after="0" w:line="360" w:lineRule="auto"/>
        <w:rPr>
          <w:lang w:val="en-US"/>
        </w:rPr>
      </w:pPr>
      <w:r>
        <w:rPr>
          <w:lang w:val="en-US"/>
        </w:rPr>
        <w:t>Perform data quality checks</w:t>
      </w:r>
    </w:p>
    <w:p w14:paraId="43436913" w14:textId="3B0D61BE" w:rsidR="00394B88" w:rsidRDefault="00394B88" w:rsidP="0018177E">
      <w:pPr>
        <w:pStyle w:val="ListParagraph"/>
        <w:numPr>
          <w:ilvl w:val="0"/>
          <w:numId w:val="4"/>
        </w:numPr>
        <w:spacing w:after="0" w:line="360" w:lineRule="auto"/>
        <w:rPr>
          <w:lang w:val="en-US"/>
        </w:rPr>
      </w:pPr>
      <w:r w:rsidRPr="00DD7BE5">
        <w:rPr>
          <w:rFonts w:ascii="Calibri" w:hAnsi="Calibri" w:cs="Calibri"/>
          <w:lang w:val="en-US"/>
        </w:rPr>
        <w:t>G</w:t>
      </w:r>
      <w:r w:rsidRPr="00DD7BE5">
        <w:rPr>
          <w:lang w:val="en-US"/>
        </w:rPr>
        <w:t xml:space="preserve">enerate extracts of  data from the CRR required for </w:t>
      </w:r>
      <w:r>
        <w:rPr>
          <w:lang w:val="en-US"/>
        </w:rPr>
        <w:t>this study</w:t>
      </w:r>
    </w:p>
    <w:p w14:paraId="0C22D63F" w14:textId="34518A77" w:rsidR="00DD7BE5" w:rsidRPr="00394B88" w:rsidRDefault="00394B88" w:rsidP="0018177E">
      <w:pPr>
        <w:pStyle w:val="ListParagraph"/>
        <w:numPr>
          <w:ilvl w:val="0"/>
          <w:numId w:val="4"/>
        </w:numPr>
        <w:spacing w:after="0" w:line="360" w:lineRule="auto"/>
        <w:rPr>
          <w:lang w:val="en-US"/>
        </w:rPr>
      </w:pPr>
      <w:r w:rsidRPr="00394B88">
        <w:rPr>
          <w:lang w:val="en-US"/>
        </w:rPr>
        <w:t>Send the relevant CRR extracts to the WP4</w:t>
      </w:r>
      <w:r w:rsidR="00E215F6">
        <w:rPr>
          <w:lang w:val="en-US"/>
        </w:rPr>
        <w:t xml:space="preserve"> project</w:t>
      </w:r>
      <w:r w:rsidRPr="00394B88">
        <w:rPr>
          <w:lang w:val="en-US"/>
        </w:rPr>
        <w:t xml:space="preserve"> leader</w:t>
      </w:r>
      <w:r w:rsidR="00E215F6">
        <w:rPr>
          <w:lang w:val="en-US"/>
        </w:rPr>
        <w:t>s</w:t>
      </w:r>
      <w:r w:rsidRPr="00394B88">
        <w:rPr>
          <w:lang w:val="en-US"/>
        </w:rPr>
        <w:t xml:space="preserve"> via the secure project portal (members’ area on the EUROlinkCAT website) (month 26).</w:t>
      </w:r>
    </w:p>
    <w:p w14:paraId="2F81E848" w14:textId="77777777" w:rsidR="00DD7BE5" w:rsidRDefault="00DD7BE5" w:rsidP="0018177E">
      <w:pPr>
        <w:pStyle w:val="Default"/>
        <w:spacing w:line="360" w:lineRule="auto"/>
        <w:rPr>
          <w:sz w:val="22"/>
          <w:szCs w:val="22"/>
          <w:lang w:val="en-US"/>
        </w:rPr>
      </w:pPr>
    </w:p>
    <w:p w14:paraId="4B891943" w14:textId="77777777" w:rsidR="00DD1F9D" w:rsidRPr="00002912" w:rsidRDefault="00DD1F9D" w:rsidP="00DD1F9D">
      <w:pPr>
        <w:pStyle w:val="Default"/>
        <w:spacing w:line="360" w:lineRule="auto"/>
        <w:rPr>
          <w:b/>
          <w:sz w:val="22"/>
          <w:szCs w:val="22"/>
          <w:lang w:val="en-US"/>
        </w:rPr>
      </w:pPr>
      <w:r>
        <w:rPr>
          <w:b/>
          <w:sz w:val="22"/>
          <w:szCs w:val="22"/>
          <w:lang w:val="en-US"/>
        </w:rPr>
        <w:t>WP4 Analyses and milestones</w:t>
      </w:r>
      <w:r w:rsidRPr="00002912">
        <w:rPr>
          <w:b/>
          <w:sz w:val="22"/>
          <w:szCs w:val="22"/>
          <w:lang w:val="en-US"/>
        </w:rPr>
        <w:t>:</w:t>
      </w:r>
    </w:p>
    <w:p w14:paraId="25B8F13E" w14:textId="77777777" w:rsidR="00DD7BE5" w:rsidRPr="00DD7BE5" w:rsidRDefault="00DD7BE5" w:rsidP="0018177E">
      <w:pPr>
        <w:pStyle w:val="Default"/>
        <w:spacing w:line="360" w:lineRule="auto"/>
        <w:rPr>
          <w:sz w:val="22"/>
          <w:szCs w:val="22"/>
          <w:lang w:val="en-US"/>
        </w:rPr>
      </w:pPr>
      <w:r>
        <w:rPr>
          <w:sz w:val="22"/>
          <w:szCs w:val="22"/>
          <w:lang w:val="en-US"/>
        </w:rPr>
        <w:t>Hospital Lillebaelt:</w:t>
      </w:r>
    </w:p>
    <w:p w14:paraId="430B9E42" w14:textId="1A3B9BBF" w:rsidR="00DD7BE5" w:rsidRDefault="00DD7BE5" w:rsidP="0018177E">
      <w:pPr>
        <w:spacing w:after="0" w:line="360" w:lineRule="auto"/>
        <w:rPr>
          <w:lang w:val="en-US"/>
        </w:rPr>
      </w:pPr>
      <w:r w:rsidRPr="00DD7BE5">
        <w:rPr>
          <w:lang w:val="en-US"/>
        </w:rPr>
        <w:t xml:space="preserve">The </w:t>
      </w:r>
      <w:r>
        <w:rPr>
          <w:lang w:val="en-US"/>
        </w:rPr>
        <w:t>WP4</w:t>
      </w:r>
      <w:r w:rsidRPr="00DD7BE5">
        <w:rPr>
          <w:lang w:val="en-US"/>
        </w:rPr>
        <w:t xml:space="preserve"> leader</w:t>
      </w:r>
      <w:r>
        <w:rPr>
          <w:lang w:val="en-US"/>
        </w:rPr>
        <w:t xml:space="preserve"> and her</w:t>
      </w:r>
      <w:r w:rsidRPr="00DD7BE5">
        <w:rPr>
          <w:lang w:val="en-US"/>
        </w:rPr>
        <w:t xml:space="preserve"> staff</w:t>
      </w:r>
      <w:r w:rsidR="00F02364">
        <w:rPr>
          <w:lang w:val="en-US"/>
        </w:rPr>
        <w:t xml:space="preserve"> will perform </w:t>
      </w:r>
      <w:r w:rsidR="00F14C7B">
        <w:rPr>
          <w:lang w:val="en-US"/>
        </w:rPr>
        <w:t>meta-</w:t>
      </w:r>
      <w:r w:rsidRPr="00DD7BE5">
        <w:rPr>
          <w:lang w:val="en-US"/>
        </w:rPr>
        <w:t xml:space="preserve">analyses </w:t>
      </w:r>
      <w:r w:rsidR="007347C5">
        <w:rPr>
          <w:lang w:val="en-US"/>
        </w:rPr>
        <w:t xml:space="preserve">on morbidity outcomes </w:t>
      </w:r>
      <w:r w:rsidR="00662F58">
        <w:rPr>
          <w:lang w:val="en-US"/>
        </w:rPr>
        <w:t xml:space="preserve">(days in hospital, diagnosis, surgeries, days in intensive care, days on ventilator) </w:t>
      </w:r>
      <w:r w:rsidRPr="00DD7BE5">
        <w:rPr>
          <w:lang w:val="en-US"/>
        </w:rPr>
        <w:t xml:space="preserve">based on the data </w:t>
      </w:r>
      <w:r w:rsidR="00F02364">
        <w:rPr>
          <w:lang w:val="en-US"/>
        </w:rPr>
        <w:t>from the 1</w:t>
      </w:r>
      <w:r w:rsidR="00B57056">
        <w:rPr>
          <w:lang w:val="en-US"/>
        </w:rPr>
        <w:t>7</w:t>
      </w:r>
      <w:r w:rsidR="00F02364">
        <w:rPr>
          <w:lang w:val="en-US"/>
        </w:rPr>
        <w:t xml:space="preserve"> registries </w:t>
      </w:r>
      <w:r w:rsidRPr="00DD7BE5">
        <w:rPr>
          <w:lang w:val="en-US"/>
        </w:rPr>
        <w:t>received from the CRR.</w:t>
      </w:r>
      <w:r>
        <w:rPr>
          <w:lang w:val="en-US"/>
        </w:rPr>
        <w:t xml:space="preserve"> Results will be discussed at a subgroup meeting </w:t>
      </w:r>
      <w:r w:rsidR="00E57BDB">
        <w:rPr>
          <w:lang w:val="en-US"/>
        </w:rPr>
        <w:t xml:space="preserve">with the involved registries </w:t>
      </w:r>
      <w:r w:rsidR="00C13D5B">
        <w:rPr>
          <w:lang w:val="en-US"/>
        </w:rPr>
        <w:t>(month 3</w:t>
      </w:r>
      <w:r w:rsidR="00544343">
        <w:rPr>
          <w:lang w:val="en-US"/>
        </w:rPr>
        <w:t>0</w:t>
      </w:r>
      <w:r>
        <w:rPr>
          <w:lang w:val="en-US"/>
        </w:rPr>
        <w:t>) and a first draft of the paper will be ci</w:t>
      </w:r>
      <w:r w:rsidR="00C13D5B">
        <w:rPr>
          <w:lang w:val="en-US"/>
        </w:rPr>
        <w:t>rculated for comments (month 3</w:t>
      </w:r>
      <w:r w:rsidR="00F02364">
        <w:rPr>
          <w:lang w:val="en-US"/>
        </w:rPr>
        <w:t>2</w:t>
      </w:r>
      <w:r>
        <w:rPr>
          <w:lang w:val="en-US"/>
        </w:rPr>
        <w:t>).</w:t>
      </w:r>
      <w:r w:rsidR="00544343">
        <w:rPr>
          <w:lang w:val="en-US"/>
        </w:rPr>
        <w:t xml:space="preserve"> </w:t>
      </w:r>
      <w:r w:rsidR="00D828F5">
        <w:rPr>
          <w:lang w:val="en-US"/>
        </w:rPr>
        <w:t xml:space="preserve"> The paper will be submitted before t</w:t>
      </w:r>
      <w:r w:rsidR="00E215F6">
        <w:rPr>
          <w:lang w:val="en-US"/>
        </w:rPr>
        <w:t>he f</w:t>
      </w:r>
      <w:r w:rsidR="00544343">
        <w:rPr>
          <w:lang w:val="en-US"/>
        </w:rPr>
        <w:t xml:space="preserve">inal report to </w:t>
      </w:r>
      <w:r w:rsidR="00E215F6">
        <w:rPr>
          <w:lang w:val="en-US"/>
        </w:rPr>
        <w:t xml:space="preserve">the </w:t>
      </w:r>
      <w:r w:rsidR="00D828F5">
        <w:rPr>
          <w:lang w:val="en-US"/>
        </w:rPr>
        <w:t>EU</w:t>
      </w:r>
      <w:r w:rsidR="00E215F6">
        <w:rPr>
          <w:lang w:val="en-US"/>
        </w:rPr>
        <w:t xml:space="preserve"> </w:t>
      </w:r>
      <w:r w:rsidR="00D828F5">
        <w:rPr>
          <w:lang w:val="en-US"/>
        </w:rPr>
        <w:t>by month 42</w:t>
      </w:r>
      <w:r w:rsidR="00544343">
        <w:rPr>
          <w:lang w:val="en-US"/>
        </w:rPr>
        <w:t>.</w:t>
      </w:r>
    </w:p>
    <w:p w14:paraId="2FC30F70" w14:textId="77777777" w:rsidR="00C7042C" w:rsidRDefault="00C7042C" w:rsidP="0018177E">
      <w:pPr>
        <w:spacing w:after="0" w:line="360" w:lineRule="auto"/>
        <w:rPr>
          <w:lang w:val="en-US"/>
        </w:rPr>
      </w:pPr>
    </w:p>
    <w:p w14:paraId="6933FDC6" w14:textId="77777777" w:rsidR="00C7042C" w:rsidRDefault="00C7042C" w:rsidP="0018177E">
      <w:pPr>
        <w:spacing w:after="0" w:line="360" w:lineRule="auto"/>
        <w:rPr>
          <w:lang w:val="en-US"/>
        </w:rPr>
      </w:pPr>
      <w:r w:rsidRPr="0022746A">
        <w:rPr>
          <w:lang w:val="en-US"/>
        </w:rPr>
        <w:t>National Institute for Health and Welfare, Helsinki</w:t>
      </w:r>
      <w:r>
        <w:rPr>
          <w:lang w:val="en-US"/>
        </w:rPr>
        <w:t>:</w:t>
      </w:r>
    </w:p>
    <w:p w14:paraId="04B98018" w14:textId="1773E8A4" w:rsidR="00D828F5" w:rsidRDefault="0022746A" w:rsidP="0018177E">
      <w:pPr>
        <w:spacing w:after="0" w:line="360" w:lineRule="auto"/>
        <w:rPr>
          <w:lang w:val="en-US"/>
        </w:rPr>
      </w:pPr>
      <w:r>
        <w:rPr>
          <w:lang w:val="en-US"/>
        </w:rPr>
        <w:t xml:space="preserve">Finland will perform meta-analyses </w:t>
      </w:r>
      <w:r w:rsidR="00174A85">
        <w:rPr>
          <w:lang w:val="en-US"/>
        </w:rPr>
        <w:t xml:space="preserve">on morbidity </w:t>
      </w:r>
      <w:r>
        <w:rPr>
          <w:lang w:val="en-US"/>
        </w:rPr>
        <w:t xml:space="preserve">outcomes </w:t>
      </w:r>
      <w:r w:rsidR="00174A85">
        <w:rPr>
          <w:lang w:val="en-US"/>
        </w:rPr>
        <w:t xml:space="preserve">for four </w:t>
      </w:r>
      <w:r w:rsidR="00AC7199">
        <w:rPr>
          <w:lang w:val="en-US"/>
        </w:rPr>
        <w:t xml:space="preserve">congenital </w:t>
      </w:r>
      <w:r w:rsidR="00174A85">
        <w:rPr>
          <w:lang w:val="en-US"/>
        </w:rPr>
        <w:t>anomaly subgroups (spina bifida, transposition of great arteries, diaphragmatic hernia and gastroschisis</w:t>
      </w:r>
      <w:r>
        <w:rPr>
          <w:lang w:val="en-US"/>
        </w:rPr>
        <w:t>)</w:t>
      </w:r>
      <w:r w:rsidR="00174A85">
        <w:rPr>
          <w:lang w:val="en-US"/>
        </w:rPr>
        <w:t xml:space="preserve"> and compare </w:t>
      </w:r>
      <w:r>
        <w:rPr>
          <w:lang w:val="en-US"/>
        </w:rPr>
        <w:t xml:space="preserve">the </w:t>
      </w:r>
      <w:r w:rsidR="00174A85">
        <w:rPr>
          <w:lang w:val="en-US"/>
        </w:rPr>
        <w:t>pre and postnata</w:t>
      </w:r>
      <w:r>
        <w:rPr>
          <w:lang w:val="en-US"/>
        </w:rPr>
        <w:t>l</w:t>
      </w:r>
      <w:r w:rsidR="00174A85">
        <w:rPr>
          <w:lang w:val="en-US"/>
        </w:rPr>
        <w:t xml:space="preserve">ly diagnosed cases. </w:t>
      </w:r>
      <w:r>
        <w:rPr>
          <w:lang w:val="en-US"/>
        </w:rPr>
        <w:t xml:space="preserve">Results will be discussed at a subgroup meeting and a first draft of the paper will be circulated for comments by month 48. </w:t>
      </w:r>
      <w:r w:rsidR="00D828F5">
        <w:rPr>
          <w:lang w:val="en-US"/>
        </w:rPr>
        <w:t xml:space="preserve">The </w:t>
      </w:r>
      <w:r>
        <w:rPr>
          <w:lang w:val="en-US"/>
        </w:rPr>
        <w:t xml:space="preserve">paper will be submitted before the </w:t>
      </w:r>
      <w:r w:rsidR="00D828F5">
        <w:rPr>
          <w:lang w:val="en-US"/>
        </w:rPr>
        <w:t>f</w:t>
      </w:r>
      <w:r w:rsidR="00D828F5" w:rsidRPr="00C63096">
        <w:rPr>
          <w:lang w:val="en-US"/>
        </w:rPr>
        <w:t xml:space="preserve">inal report to </w:t>
      </w:r>
      <w:r w:rsidR="00D828F5">
        <w:rPr>
          <w:lang w:val="en-US"/>
        </w:rPr>
        <w:t xml:space="preserve">the </w:t>
      </w:r>
      <w:r w:rsidR="00D828F5" w:rsidRPr="00C63096">
        <w:rPr>
          <w:lang w:val="en-US"/>
        </w:rPr>
        <w:t xml:space="preserve">EU </w:t>
      </w:r>
      <w:r w:rsidR="00D828F5">
        <w:rPr>
          <w:lang w:val="en-US"/>
        </w:rPr>
        <w:t>by month 54</w:t>
      </w:r>
      <w:r w:rsidR="00D828F5" w:rsidRPr="00C63096">
        <w:rPr>
          <w:lang w:val="en-US"/>
        </w:rPr>
        <w:t>.</w:t>
      </w:r>
    </w:p>
    <w:p w14:paraId="0A9B76B7" w14:textId="77777777" w:rsidR="00ED6662" w:rsidRDefault="00ED6662" w:rsidP="0018177E">
      <w:pPr>
        <w:spacing w:after="0" w:line="360" w:lineRule="auto"/>
        <w:rPr>
          <w:lang w:val="en-US"/>
        </w:rPr>
      </w:pPr>
    </w:p>
    <w:p w14:paraId="0925FF89" w14:textId="3FBE3D60" w:rsidR="00ED6662" w:rsidRPr="007D7F14" w:rsidRDefault="007347C5" w:rsidP="0018177E">
      <w:pPr>
        <w:spacing w:after="0" w:line="360" w:lineRule="auto"/>
        <w:rPr>
          <w:lang w:val="en-US"/>
        </w:rPr>
      </w:pPr>
      <w:r>
        <w:rPr>
          <w:lang w:val="en-US"/>
        </w:rPr>
        <w:t xml:space="preserve">Ulster </w:t>
      </w:r>
      <w:r w:rsidR="00ED6662" w:rsidRPr="007D7F14">
        <w:rPr>
          <w:lang w:val="en-US"/>
        </w:rPr>
        <w:t>Universit</w:t>
      </w:r>
      <w:r>
        <w:rPr>
          <w:lang w:val="en-US"/>
        </w:rPr>
        <w:t>y:</w:t>
      </w:r>
    </w:p>
    <w:p w14:paraId="11C8CEF7" w14:textId="16FFA31D" w:rsidR="00ED6662" w:rsidRPr="007D7F14" w:rsidRDefault="00ED6662" w:rsidP="0018177E">
      <w:pPr>
        <w:spacing w:after="0" w:line="360" w:lineRule="auto"/>
        <w:rPr>
          <w:lang w:val="en-US"/>
        </w:rPr>
      </w:pPr>
      <w:r w:rsidRPr="007D7F14">
        <w:rPr>
          <w:lang w:val="en-US"/>
        </w:rPr>
        <w:t xml:space="preserve">UU will also perform </w:t>
      </w:r>
      <w:r w:rsidR="00F14C7B">
        <w:rPr>
          <w:lang w:val="en-US"/>
        </w:rPr>
        <w:t>meta-</w:t>
      </w:r>
      <w:r w:rsidRPr="007D7F14">
        <w:rPr>
          <w:lang w:val="en-US"/>
        </w:rPr>
        <w:t xml:space="preserve">analyses on the data from the CRR to explore </w:t>
      </w:r>
      <w:r w:rsidR="007347C5">
        <w:rPr>
          <w:lang w:val="en-US"/>
        </w:rPr>
        <w:t>risk factors/</w:t>
      </w:r>
      <w:r w:rsidRPr="007D7F14">
        <w:rPr>
          <w:lang w:val="en-US"/>
        </w:rPr>
        <w:t xml:space="preserve">geographical differences identified in the analysis </w:t>
      </w:r>
      <w:r w:rsidR="007347C5">
        <w:rPr>
          <w:lang w:val="en-US"/>
        </w:rPr>
        <w:t xml:space="preserve">of morbidity outcomes </w:t>
      </w:r>
      <w:r w:rsidRPr="007D7F14">
        <w:rPr>
          <w:lang w:val="en-US"/>
        </w:rPr>
        <w:t xml:space="preserve">above. </w:t>
      </w:r>
      <w:r w:rsidRPr="00091B3F">
        <w:rPr>
          <w:lang w:val="en-US"/>
        </w:rPr>
        <w:t xml:space="preserve">Results will be discussed at a subgroup meeting (month </w:t>
      </w:r>
      <w:r w:rsidRPr="00C63096">
        <w:rPr>
          <w:lang w:val="en-US"/>
        </w:rPr>
        <w:t xml:space="preserve">40) and a first draft of the paper will be circulated for comments (month 42). </w:t>
      </w:r>
      <w:r w:rsidR="00E215F6">
        <w:rPr>
          <w:lang w:val="en-US"/>
        </w:rPr>
        <w:t>The f</w:t>
      </w:r>
      <w:r w:rsidR="00D828F5">
        <w:rPr>
          <w:lang w:val="en-US"/>
        </w:rPr>
        <w:t xml:space="preserve">inal paper </w:t>
      </w:r>
      <w:r w:rsidR="00E215F6">
        <w:rPr>
          <w:lang w:val="en-US"/>
        </w:rPr>
        <w:t xml:space="preserve">will be submitted </w:t>
      </w:r>
      <w:r w:rsidRPr="00C63096">
        <w:rPr>
          <w:lang w:val="en-US"/>
        </w:rPr>
        <w:t>by month 47.</w:t>
      </w:r>
    </w:p>
    <w:p w14:paraId="5FB882F0" w14:textId="77777777" w:rsidR="00ED6662" w:rsidRPr="007D7F14" w:rsidRDefault="00ED6662" w:rsidP="0018177E">
      <w:pPr>
        <w:spacing w:after="0" w:line="360" w:lineRule="auto"/>
        <w:rPr>
          <w:lang w:val="en-US"/>
        </w:rPr>
      </w:pPr>
    </w:p>
    <w:p w14:paraId="68F41931" w14:textId="77777777" w:rsidR="00F87754" w:rsidRDefault="00F87754" w:rsidP="0018177E">
      <w:pPr>
        <w:spacing w:after="0" w:line="360" w:lineRule="auto"/>
        <w:rPr>
          <w:lang w:val="en-US"/>
        </w:rPr>
      </w:pPr>
    </w:p>
    <w:p w14:paraId="44842DA5" w14:textId="2BAC392A" w:rsidR="00ED6662" w:rsidRPr="007D7F14" w:rsidRDefault="00ED6662" w:rsidP="0018177E">
      <w:pPr>
        <w:spacing w:after="0" w:line="360" w:lineRule="auto"/>
        <w:rPr>
          <w:lang w:val="en-US"/>
        </w:rPr>
      </w:pPr>
      <w:r w:rsidRPr="007D7F14">
        <w:rPr>
          <w:lang w:val="en-US"/>
        </w:rPr>
        <w:t>Queen Mary University of London</w:t>
      </w:r>
      <w:r w:rsidR="00F87754">
        <w:rPr>
          <w:lang w:val="en-US"/>
        </w:rPr>
        <w:t>:</w:t>
      </w:r>
    </w:p>
    <w:p w14:paraId="1DD7E178" w14:textId="54B08E61" w:rsidR="00ED6662" w:rsidRPr="007D7F14" w:rsidRDefault="00ED6662" w:rsidP="0018177E">
      <w:pPr>
        <w:spacing w:after="0" w:line="360" w:lineRule="auto"/>
        <w:rPr>
          <w:lang w:val="en-US"/>
        </w:rPr>
      </w:pPr>
      <w:r>
        <w:rPr>
          <w:lang w:val="en-US"/>
        </w:rPr>
        <w:t>The PI</w:t>
      </w:r>
      <w:r w:rsidRPr="007D7F14">
        <w:rPr>
          <w:lang w:val="en-US"/>
        </w:rPr>
        <w:t xml:space="preserve"> and statistician at QMUL will work with UU to obtain information on relative </w:t>
      </w:r>
      <w:r>
        <w:rPr>
          <w:lang w:val="en-US"/>
        </w:rPr>
        <w:t>costs of surgerie</w:t>
      </w:r>
      <w:r w:rsidRPr="007D7F14">
        <w:rPr>
          <w:lang w:val="en-US"/>
        </w:rPr>
        <w:t>s and inpatient stays in the r</w:t>
      </w:r>
      <w:r>
        <w:rPr>
          <w:lang w:val="en-US"/>
        </w:rPr>
        <w:t>elevant European countries. This</w:t>
      </w:r>
      <w:r w:rsidRPr="007D7F14">
        <w:rPr>
          <w:lang w:val="en-US"/>
        </w:rPr>
        <w:t xml:space="preserve"> will be applied to estimate the costs for specific </w:t>
      </w:r>
      <w:r w:rsidR="00AC7199">
        <w:rPr>
          <w:lang w:val="en-US"/>
        </w:rPr>
        <w:t xml:space="preserve">congenital </w:t>
      </w:r>
      <w:r w:rsidRPr="007D7F14">
        <w:rPr>
          <w:lang w:val="en-US"/>
        </w:rPr>
        <w:t xml:space="preserve">anomalies (month </w:t>
      </w:r>
      <w:r w:rsidR="0014419A">
        <w:rPr>
          <w:lang w:val="en-US"/>
        </w:rPr>
        <w:t>36</w:t>
      </w:r>
      <w:r w:rsidRPr="007D7F14">
        <w:rPr>
          <w:lang w:val="en-US"/>
        </w:rPr>
        <w:t xml:space="preserve">). </w:t>
      </w:r>
      <w:r w:rsidRPr="00091B3F">
        <w:rPr>
          <w:lang w:val="en-US"/>
        </w:rPr>
        <w:t>Results will be discussed at a subgroup meeting (month 43) and a first draft of the paper will be c</w:t>
      </w:r>
      <w:r w:rsidRPr="00230862">
        <w:rPr>
          <w:lang w:val="en-US"/>
        </w:rPr>
        <w:t>irculated for comments (month 45</w:t>
      </w:r>
      <w:r w:rsidRPr="00732D07">
        <w:rPr>
          <w:lang w:val="en-US"/>
        </w:rPr>
        <w:t>)</w:t>
      </w:r>
      <w:r w:rsidRPr="00C63096">
        <w:rPr>
          <w:lang w:val="en-US"/>
        </w:rPr>
        <w:t xml:space="preserve">. </w:t>
      </w:r>
      <w:r w:rsidR="00E215F6">
        <w:rPr>
          <w:lang w:val="en-US"/>
        </w:rPr>
        <w:t>The f</w:t>
      </w:r>
      <w:r w:rsidR="00D828F5">
        <w:rPr>
          <w:lang w:val="en-US"/>
        </w:rPr>
        <w:t>inal paper</w:t>
      </w:r>
      <w:r w:rsidRPr="00C63096">
        <w:rPr>
          <w:lang w:val="en-US"/>
        </w:rPr>
        <w:t xml:space="preserve"> </w:t>
      </w:r>
      <w:r w:rsidR="00E215F6">
        <w:rPr>
          <w:lang w:val="en-US"/>
        </w:rPr>
        <w:t xml:space="preserve">will be submitted </w:t>
      </w:r>
      <w:r w:rsidRPr="00C63096">
        <w:rPr>
          <w:lang w:val="en-US"/>
        </w:rPr>
        <w:t>by month 50.</w:t>
      </w:r>
      <w:r w:rsidRPr="007D7F14">
        <w:rPr>
          <w:lang w:val="en-US"/>
        </w:rPr>
        <w:t xml:space="preserve">  </w:t>
      </w:r>
    </w:p>
    <w:p w14:paraId="7DF179DA" w14:textId="77777777" w:rsidR="00ED6662" w:rsidRDefault="00ED6662" w:rsidP="0018177E">
      <w:pPr>
        <w:spacing w:after="0" w:line="360" w:lineRule="auto"/>
        <w:rPr>
          <w:lang w:val="en-US"/>
        </w:rPr>
      </w:pPr>
    </w:p>
    <w:p w14:paraId="3335CD0A" w14:textId="77777777" w:rsidR="00C7042C" w:rsidRDefault="00C7042C" w:rsidP="0018177E">
      <w:pPr>
        <w:pStyle w:val="Default"/>
        <w:spacing w:line="360" w:lineRule="auto"/>
        <w:rPr>
          <w:b/>
          <w:iCs/>
          <w:sz w:val="22"/>
          <w:szCs w:val="22"/>
          <w:lang w:val="en-US"/>
        </w:rPr>
      </w:pPr>
      <w:r w:rsidRPr="00C7042C">
        <w:rPr>
          <w:b/>
          <w:iCs/>
          <w:sz w:val="22"/>
          <w:szCs w:val="22"/>
          <w:lang w:val="en-US"/>
        </w:rPr>
        <w:t>5.</w:t>
      </w:r>
      <w:r>
        <w:rPr>
          <w:b/>
          <w:iCs/>
          <w:sz w:val="22"/>
          <w:szCs w:val="22"/>
          <w:lang w:val="en-US"/>
        </w:rPr>
        <w:t xml:space="preserve"> Publication of results</w:t>
      </w:r>
    </w:p>
    <w:p w14:paraId="3207CD01" w14:textId="77777777" w:rsidR="00E01692" w:rsidRDefault="00ED6662" w:rsidP="0018177E">
      <w:pPr>
        <w:pStyle w:val="Default"/>
        <w:spacing w:line="360" w:lineRule="auto"/>
        <w:rPr>
          <w:iCs/>
          <w:sz w:val="22"/>
          <w:szCs w:val="22"/>
          <w:lang w:val="en-US"/>
        </w:rPr>
      </w:pPr>
      <w:r>
        <w:rPr>
          <w:iCs/>
          <w:sz w:val="22"/>
          <w:szCs w:val="22"/>
          <w:lang w:val="en-US"/>
        </w:rPr>
        <w:t>All four</w:t>
      </w:r>
      <w:r w:rsidR="00C7042C">
        <w:rPr>
          <w:iCs/>
          <w:sz w:val="22"/>
          <w:szCs w:val="22"/>
          <w:lang w:val="en-US"/>
        </w:rPr>
        <w:t xml:space="preserve"> studies will be published in </w:t>
      </w:r>
      <w:r w:rsidR="00E01692">
        <w:rPr>
          <w:iCs/>
          <w:sz w:val="22"/>
          <w:szCs w:val="22"/>
          <w:lang w:val="en-US"/>
        </w:rPr>
        <w:t xml:space="preserve">high-impact </w:t>
      </w:r>
      <w:r w:rsidR="00C7042C">
        <w:rPr>
          <w:iCs/>
          <w:sz w:val="22"/>
          <w:szCs w:val="22"/>
          <w:lang w:val="en-US"/>
        </w:rPr>
        <w:t>peer-review journals with open access</w:t>
      </w:r>
      <w:r w:rsidR="00E01692">
        <w:rPr>
          <w:iCs/>
          <w:sz w:val="22"/>
          <w:szCs w:val="22"/>
          <w:lang w:val="en-US"/>
        </w:rPr>
        <w:t xml:space="preserve"> and with authorship according to EUROlinkCAT criteria</w:t>
      </w:r>
      <w:r w:rsidR="00C7042C">
        <w:rPr>
          <w:iCs/>
          <w:sz w:val="22"/>
          <w:szCs w:val="22"/>
          <w:lang w:val="en-US"/>
        </w:rPr>
        <w:t xml:space="preserve">. </w:t>
      </w:r>
    </w:p>
    <w:p w14:paraId="70506711" w14:textId="77777777" w:rsidR="00C7042C" w:rsidRPr="00E01692" w:rsidRDefault="00C7042C" w:rsidP="0018177E">
      <w:pPr>
        <w:pStyle w:val="Default"/>
        <w:spacing w:line="360" w:lineRule="auto"/>
        <w:rPr>
          <w:rFonts w:asciiTheme="minorHAnsi" w:hAnsiTheme="minorHAnsi" w:cstheme="minorHAnsi"/>
          <w:iCs/>
          <w:sz w:val="22"/>
          <w:szCs w:val="22"/>
          <w:lang w:val="en-US"/>
        </w:rPr>
      </w:pPr>
      <w:r w:rsidRPr="00E01692">
        <w:rPr>
          <w:rFonts w:asciiTheme="minorHAnsi" w:hAnsiTheme="minorHAnsi" w:cstheme="minorHAnsi"/>
          <w:iCs/>
          <w:sz w:val="22"/>
          <w:szCs w:val="22"/>
          <w:lang w:val="en-US"/>
        </w:rPr>
        <w:t>T</w:t>
      </w:r>
      <w:r w:rsidR="00E01692">
        <w:rPr>
          <w:rFonts w:asciiTheme="minorHAnsi" w:hAnsiTheme="minorHAnsi" w:cstheme="minorHAnsi"/>
          <w:iCs/>
          <w:sz w:val="22"/>
          <w:szCs w:val="22"/>
          <w:lang w:val="en-US"/>
        </w:rPr>
        <w:t>he studies have two</w:t>
      </w:r>
      <w:r w:rsidRPr="00E01692">
        <w:rPr>
          <w:rFonts w:asciiTheme="minorHAnsi" w:hAnsiTheme="minorHAnsi" w:cstheme="minorHAnsi"/>
          <w:iCs/>
          <w:sz w:val="22"/>
          <w:szCs w:val="22"/>
          <w:lang w:val="en-US"/>
        </w:rPr>
        <w:t xml:space="preserve"> deliverables in the Horizon 2020 contract: </w:t>
      </w:r>
    </w:p>
    <w:p w14:paraId="578EF0DC" w14:textId="2356853C" w:rsidR="00C7042C" w:rsidRPr="00E01692" w:rsidRDefault="00F65F01" w:rsidP="0018177E">
      <w:pPr>
        <w:autoSpaceDE w:val="0"/>
        <w:autoSpaceDN w:val="0"/>
        <w:adjustRightInd w:val="0"/>
        <w:spacing w:after="0" w:line="360" w:lineRule="auto"/>
        <w:rPr>
          <w:rFonts w:cstheme="minorHAnsi"/>
          <w:lang w:val="en-US"/>
        </w:rPr>
      </w:pPr>
      <w:r w:rsidRPr="00E01692">
        <w:rPr>
          <w:rFonts w:cstheme="minorHAnsi"/>
          <w:lang w:val="en-US"/>
        </w:rPr>
        <w:t>D4.1:</w:t>
      </w:r>
      <w:r w:rsidR="00C7042C" w:rsidRPr="00E01692">
        <w:rPr>
          <w:rFonts w:cstheme="minorHAnsi"/>
          <w:lang w:val="en-US"/>
        </w:rPr>
        <w:t xml:space="preserve"> Report on Hospitalisations and surge</w:t>
      </w:r>
      <w:r w:rsidR="00E01692">
        <w:rPr>
          <w:rFonts w:cstheme="minorHAnsi"/>
          <w:lang w:val="en-US"/>
        </w:rPr>
        <w:t>ry across Europe for the first 5</w:t>
      </w:r>
      <w:r w:rsidR="00C7042C" w:rsidRPr="00E01692">
        <w:rPr>
          <w:rFonts w:cstheme="minorHAnsi"/>
          <w:lang w:val="en-US"/>
        </w:rPr>
        <w:t xml:space="preserve"> years of life [</w:t>
      </w:r>
      <w:r w:rsidR="00E01692">
        <w:rPr>
          <w:rFonts w:cstheme="minorHAnsi"/>
          <w:lang w:val="en-US"/>
        </w:rPr>
        <w:t xml:space="preserve">month </w:t>
      </w:r>
      <w:r w:rsidR="00C7042C" w:rsidRPr="00E01692">
        <w:rPr>
          <w:rFonts w:cstheme="minorHAnsi"/>
          <w:lang w:val="en-US"/>
        </w:rPr>
        <w:t>42]</w:t>
      </w:r>
    </w:p>
    <w:p w14:paraId="21BB012A" w14:textId="0532BF89" w:rsidR="00C7042C" w:rsidRPr="00E01692" w:rsidRDefault="00F65F01" w:rsidP="0018177E">
      <w:pPr>
        <w:autoSpaceDE w:val="0"/>
        <w:autoSpaceDN w:val="0"/>
        <w:adjustRightInd w:val="0"/>
        <w:spacing w:after="0" w:line="360" w:lineRule="auto"/>
        <w:rPr>
          <w:rFonts w:cstheme="minorHAnsi"/>
          <w:lang w:val="en-US"/>
        </w:rPr>
      </w:pPr>
      <w:r w:rsidRPr="00E01692">
        <w:rPr>
          <w:rFonts w:cstheme="minorHAnsi"/>
          <w:lang w:val="en-US"/>
        </w:rPr>
        <w:t>D4.3:</w:t>
      </w:r>
      <w:r w:rsidR="00C7042C" w:rsidRPr="00E01692">
        <w:rPr>
          <w:rFonts w:cstheme="minorHAnsi"/>
          <w:lang w:val="en-US"/>
        </w:rPr>
        <w:t xml:space="preserve"> Report on prenatal diagnosis and morbidity [</w:t>
      </w:r>
      <w:r w:rsidR="00E01692">
        <w:rPr>
          <w:rFonts w:cstheme="minorHAnsi"/>
          <w:lang w:val="en-US"/>
        </w:rPr>
        <w:t xml:space="preserve">month </w:t>
      </w:r>
      <w:r w:rsidR="00C7042C" w:rsidRPr="00E01692">
        <w:rPr>
          <w:rFonts w:cstheme="minorHAnsi"/>
          <w:lang w:val="en-US"/>
        </w:rPr>
        <w:t>54]</w:t>
      </w:r>
    </w:p>
    <w:p w14:paraId="1E28688C" w14:textId="77777777" w:rsidR="00C7042C" w:rsidRPr="00E01692" w:rsidRDefault="00C7042C" w:rsidP="0018177E">
      <w:pPr>
        <w:pStyle w:val="Default"/>
        <w:spacing w:line="360" w:lineRule="auto"/>
        <w:rPr>
          <w:rFonts w:asciiTheme="minorHAnsi" w:hAnsiTheme="minorHAnsi" w:cstheme="minorHAnsi"/>
          <w:iCs/>
          <w:color w:val="auto"/>
          <w:sz w:val="22"/>
          <w:szCs w:val="22"/>
          <w:lang w:val="en-US"/>
        </w:rPr>
      </w:pPr>
    </w:p>
    <w:p w14:paraId="0F3F96DB" w14:textId="77777777" w:rsidR="00676CB9" w:rsidRPr="00C7042C" w:rsidRDefault="00676CB9" w:rsidP="00C7042C">
      <w:pPr>
        <w:pStyle w:val="ListParagraph"/>
        <w:numPr>
          <w:ilvl w:val="0"/>
          <w:numId w:val="4"/>
        </w:numPr>
        <w:spacing w:after="160" w:line="259" w:lineRule="auto"/>
        <w:rPr>
          <w:rFonts w:ascii="Calibri" w:hAnsi="Calibri" w:cs="Calibri"/>
          <w:lang w:val="en-US"/>
        </w:rPr>
      </w:pPr>
      <w:r w:rsidRPr="00C7042C">
        <w:rPr>
          <w:lang w:val="en-US"/>
        </w:rPr>
        <w:br w:type="page"/>
      </w:r>
    </w:p>
    <w:p w14:paraId="158B1ACA" w14:textId="77777777" w:rsidR="00676CB9" w:rsidRPr="00676CB9" w:rsidRDefault="00676CB9">
      <w:pPr>
        <w:spacing w:after="160" w:line="259" w:lineRule="auto"/>
        <w:rPr>
          <w:b/>
          <w:lang w:val="en-US"/>
        </w:rPr>
      </w:pPr>
      <w:r w:rsidRPr="00676CB9">
        <w:rPr>
          <w:b/>
          <w:lang w:val="en-US"/>
        </w:rPr>
        <w:t>References</w:t>
      </w:r>
    </w:p>
    <w:p w14:paraId="148F78F3" w14:textId="77777777" w:rsidR="00ED6662" w:rsidRPr="007D7F14" w:rsidRDefault="00ED6662" w:rsidP="00ED6662">
      <w:pPr>
        <w:pStyle w:val="ListParagraph"/>
        <w:numPr>
          <w:ilvl w:val="0"/>
          <w:numId w:val="5"/>
        </w:numPr>
        <w:spacing w:after="0" w:line="360" w:lineRule="auto"/>
        <w:rPr>
          <w:lang w:val="en-US"/>
        </w:rPr>
      </w:pPr>
      <w:r w:rsidRPr="002E2584">
        <w:t xml:space="preserve">Casey AT, Kimmings EJ, Kleinlugtebeld AD et al. </w:t>
      </w:r>
      <w:r w:rsidRPr="007D7F14">
        <w:rPr>
          <w:lang w:val="en-US"/>
        </w:rPr>
        <w:t>The long-term outlook for hydrocephalus in childhood. A ten-year cohort study of 155 patients. Pediatr Neurosurg 1997;27(2)63-70</w:t>
      </w:r>
    </w:p>
    <w:p w14:paraId="5CDE15AD" w14:textId="77777777" w:rsidR="00CE795F" w:rsidRPr="00CE795F" w:rsidRDefault="00CE795F" w:rsidP="003D074E">
      <w:pPr>
        <w:pStyle w:val="EndnoteText"/>
        <w:numPr>
          <w:ilvl w:val="0"/>
          <w:numId w:val="5"/>
        </w:numPr>
        <w:spacing w:line="360" w:lineRule="auto"/>
        <w:rPr>
          <w:lang w:val="en-US"/>
        </w:rPr>
      </w:pPr>
      <w:r w:rsidRPr="00CE795F">
        <w:rPr>
          <w:rFonts w:cstheme="minorHAnsi"/>
          <w:sz w:val="22"/>
          <w:szCs w:val="22"/>
        </w:rPr>
        <w:t xml:space="preserve">Costello JM, Pasquali SK, Jacobs JP, He X, Hill KD, Cooper DS, Backer CL, Jacobs ML. Gestational age at birth and outcomes after neonatal cardiac surgery: an analysis of the Society of Thoracic Surgeons Congenital Heart Surgery Database. Circulation. 2014 Jun 17;129(24):2511-7. doi: 10.1161/CIRCULATIONAHA.113.005864. </w:t>
      </w:r>
    </w:p>
    <w:p w14:paraId="5F1FB347" w14:textId="4EF27BEB" w:rsidR="00ED6662" w:rsidRPr="00CE795F" w:rsidRDefault="00ED6662" w:rsidP="003D074E">
      <w:pPr>
        <w:pStyle w:val="EndnoteText"/>
        <w:numPr>
          <w:ilvl w:val="0"/>
          <w:numId w:val="5"/>
        </w:numPr>
        <w:spacing w:line="360" w:lineRule="auto"/>
        <w:rPr>
          <w:sz w:val="22"/>
          <w:szCs w:val="22"/>
          <w:lang w:val="en-US"/>
        </w:rPr>
      </w:pPr>
      <w:r w:rsidRPr="00CE795F">
        <w:rPr>
          <w:sz w:val="22"/>
          <w:szCs w:val="22"/>
          <w:lang w:val="en-US"/>
        </w:rPr>
        <w:t xml:space="preserve">Dawson AL, Cassell CH, Oster ME, Olney RS, Tanner JP, Kirby RS, Correia J, Grosse SD. Hospitalizations and Associated Costs in a Population-Based Study of Children with Down Syndrome Born in Florida. </w:t>
      </w:r>
      <w:r w:rsidRPr="00CE795F">
        <w:rPr>
          <w:rFonts w:cs="AdvOTd710a12c"/>
          <w:color w:val="231F20"/>
          <w:sz w:val="22"/>
          <w:szCs w:val="22"/>
          <w:lang w:val="en-US" w:eastAsia="en-GB"/>
        </w:rPr>
        <w:t>Birth Defects Research (Part A) 2014;100:826–836,</w:t>
      </w:r>
    </w:p>
    <w:p w14:paraId="5E2DA30D" w14:textId="77777777" w:rsidR="00ED6662" w:rsidRPr="007D7F14" w:rsidRDefault="00ED6662" w:rsidP="00ED6662">
      <w:pPr>
        <w:pStyle w:val="ListParagraph"/>
        <w:numPr>
          <w:ilvl w:val="0"/>
          <w:numId w:val="5"/>
        </w:numPr>
        <w:autoSpaceDE w:val="0"/>
        <w:autoSpaceDN w:val="0"/>
        <w:adjustRightInd w:val="0"/>
        <w:spacing w:after="0" w:line="360" w:lineRule="auto"/>
        <w:rPr>
          <w:rFonts w:cs="MxxqhbAdvTT544668d2"/>
          <w:color w:val="131413"/>
          <w:lang w:val="en-US" w:eastAsia="en-GB"/>
        </w:rPr>
      </w:pPr>
      <w:r w:rsidRPr="007D7F14">
        <w:rPr>
          <w:rFonts w:cs="MxxqhbAdvTT544668d2"/>
          <w:color w:val="131413"/>
          <w:lang w:val="en-US" w:eastAsia="en-GB"/>
        </w:rPr>
        <w:t>Derrington TM, Kotelchuck M, Plummer K, Cabral H, Lin AE, Belanoff C, et al. Racial/ethnic differences in hospital use and cost among a statewide population of children with Down syndrome. Research in developmental disabilities. 2013;34:3276</w:t>
      </w:r>
      <w:r w:rsidRPr="007D7F14">
        <w:rPr>
          <w:rFonts w:cs="HxvhjpAdvTT544668d2+20"/>
          <w:color w:val="131413"/>
          <w:lang w:val="en-US" w:eastAsia="en-GB"/>
        </w:rPr>
        <w:t>–</w:t>
      </w:r>
      <w:r w:rsidRPr="007D7F14">
        <w:rPr>
          <w:rFonts w:cs="MxxqhbAdvTT544668d2"/>
          <w:color w:val="131413"/>
          <w:lang w:val="en-US" w:eastAsia="en-GB"/>
        </w:rPr>
        <w:t xml:space="preserve">87.  </w:t>
      </w:r>
    </w:p>
    <w:p w14:paraId="17D51805" w14:textId="77777777" w:rsidR="00ED6662" w:rsidRPr="007D7F14" w:rsidRDefault="00ED6662" w:rsidP="00ED6662">
      <w:pPr>
        <w:pStyle w:val="ListParagraph"/>
        <w:numPr>
          <w:ilvl w:val="0"/>
          <w:numId w:val="5"/>
        </w:numPr>
        <w:spacing w:after="0" w:line="360" w:lineRule="auto"/>
        <w:rPr>
          <w:rFonts w:ascii="Calibri" w:hAnsi="Calibri"/>
          <w:szCs w:val="24"/>
          <w:lang w:val="en-GB"/>
        </w:rPr>
      </w:pPr>
      <w:r w:rsidRPr="007D7F14">
        <w:rPr>
          <w:rFonts w:ascii="Calibri" w:hAnsi="Calibri"/>
          <w:lang w:val="en-US"/>
        </w:rPr>
        <w:t>Dolk H, Loane M</w:t>
      </w:r>
      <w:r w:rsidRPr="007D7F14">
        <w:rPr>
          <w:rFonts w:ascii="Calibri" w:hAnsi="Calibri"/>
          <w:b/>
          <w:lang w:val="en-US"/>
        </w:rPr>
        <w:t xml:space="preserve">, </w:t>
      </w:r>
      <w:r w:rsidRPr="007D7F14">
        <w:rPr>
          <w:rFonts w:ascii="Calibri" w:hAnsi="Calibri"/>
          <w:lang w:val="en-US"/>
        </w:rPr>
        <w:t xml:space="preserve">Garne E. The prevalence of congenital anomalies in Europe. Adv Exp Med Biol </w:t>
      </w:r>
      <w:r w:rsidRPr="007D7F14">
        <w:rPr>
          <w:rFonts w:ascii="Calibri" w:hAnsi="Calibri"/>
          <w:szCs w:val="24"/>
          <w:lang w:val="en-GB"/>
        </w:rPr>
        <w:t>2010;686:349-64.</w:t>
      </w:r>
    </w:p>
    <w:p w14:paraId="3E907AA4" w14:textId="77777777" w:rsidR="0018177E" w:rsidRPr="00FA1D88" w:rsidRDefault="0018177E" w:rsidP="0018177E">
      <w:pPr>
        <w:pStyle w:val="ListParagraph"/>
        <w:numPr>
          <w:ilvl w:val="0"/>
          <w:numId w:val="5"/>
        </w:numPr>
        <w:spacing w:after="0" w:line="360" w:lineRule="auto"/>
        <w:rPr>
          <w:rFonts w:cstheme="minorHAnsi"/>
          <w:lang w:val="fi-FI"/>
        </w:rPr>
      </w:pPr>
      <w:r w:rsidRPr="00FA1D88">
        <w:rPr>
          <w:rFonts w:eastAsia="Times New Roman" w:cstheme="minorHAnsi"/>
          <w:iCs/>
          <w:lang w:val="it-IT" w:eastAsia="fi-FI"/>
        </w:rPr>
        <w:t xml:space="preserve">Gamba P, Midrio P. Abdominal wall defects: prenatal diagnosis, newborn management, and long-term outcomes. Semin Pediatr Surg. 2014 Oct;23(5):283-90. doi: 10.1053/j.sempedsurg.2014.09.009. </w:t>
      </w:r>
    </w:p>
    <w:p w14:paraId="650739AD" w14:textId="77777777" w:rsidR="00ED6662" w:rsidRPr="00C63096" w:rsidRDefault="00ED6662" w:rsidP="00ED6662">
      <w:pPr>
        <w:pStyle w:val="ListParagraph"/>
        <w:numPr>
          <w:ilvl w:val="0"/>
          <w:numId w:val="5"/>
        </w:numPr>
        <w:spacing w:after="0" w:line="360" w:lineRule="auto"/>
        <w:rPr>
          <w:rFonts w:cstheme="minorHAnsi"/>
          <w:lang w:val="en-US"/>
        </w:rPr>
      </w:pPr>
      <w:r w:rsidRPr="00732D07">
        <w:rPr>
          <w:rFonts w:cstheme="minorHAnsi"/>
          <w:lang w:val="en-US"/>
        </w:rPr>
        <w:t xml:space="preserve">Garne E, Dolk H, Loane M, Wellesley D, Barisic I, Calzolari I, Densem J. a EUROCAT Working Group. Paper 5: Surveillance of multiple congenital anomalies: Implementation of a computer algorithm in European registers for classification of cases. </w:t>
      </w:r>
      <w:r w:rsidRPr="00C63096">
        <w:rPr>
          <w:rFonts w:cstheme="minorHAnsi"/>
          <w:lang w:val="en-US"/>
        </w:rPr>
        <w:t xml:space="preserve">Birth Defects Research (Part A) 2011; 91:S44-S50 </w:t>
      </w:r>
    </w:p>
    <w:p w14:paraId="5D85ACD2" w14:textId="77777777" w:rsidR="0018177E" w:rsidRPr="00FA1D88" w:rsidRDefault="0018177E" w:rsidP="0018177E">
      <w:pPr>
        <w:pStyle w:val="EndnoteText"/>
        <w:numPr>
          <w:ilvl w:val="0"/>
          <w:numId w:val="5"/>
        </w:numPr>
        <w:spacing w:line="360" w:lineRule="auto"/>
        <w:rPr>
          <w:rFonts w:cstheme="minorHAnsi"/>
          <w:sz w:val="22"/>
          <w:szCs w:val="22"/>
        </w:rPr>
      </w:pPr>
      <w:r w:rsidRPr="00FA1D88">
        <w:rPr>
          <w:rFonts w:cstheme="minorHAnsi"/>
          <w:sz w:val="22"/>
          <w:szCs w:val="22"/>
          <w:lang w:val="sv-SE"/>
        </w:rPr>
        <w:t xml:space="preserve">Grivell RM, Andersen C, Dodd JM. </w:t>
      </w:r>
      <w:r w:rsidRPr="00FA1D88">
        <w:rPr>
          <w:rFonts w:cstheme="minorHAnsi"/>
          <w:sz w:val="22"/>
          <w:szCs w:val="22"/>
        </w:rPr>
        <w:t>Prenatal versus postnatal repair procedures for spina bifida for improving infant and maternal outcomes. Cochrane Database Syst Rev. 2014 Oct 28;(10):CD008825. doi: 10.1002/14651858.CD008825.pub2.</w:t>
      </w:r>
    </w:p>
    <w:p w14:paraId="48447A4F" w14:textId="77777777" w:rsidR="0018177E" w:rsidRPr="00FA1D88" w:rsidRDefault="0018177E" w:rsidP="0018177E">
      <w:pPr>
        <w:pStyle w:val="EndnoteText"/>
        <w:numPr>
          <w:ilvl w:val="0"/>
          <w:numId w:val="5"/>
        </w:numPr>
        <w:spacing w:line="360" w:lineRule="auto"/>
        <w:rPr>
          <w:rFonts w:cstheme="minorHAnsi"/>
          <w:sz w:val="22"/>
          <w:szCs w:val="22"/>
        </w:rPr>
      </w:pPr>
      <w:r w:rsidRPr="00FA1D88">
        <w:rPr>
          <w:rFonts w:cstheme="minorHAnsi"/>
          <w:sz w:val="22"/>
          <w:szCs w:val="22"/>
        </w:rPr>
        <w:t>Lazar DA, Cass DL, Rodriguez MA, Hassan SF, Cassady CI, Johnson YR, Johnson KE, Johnson A, Moise KJ, Belleza-Bascon B, Olutoye OO. Impact of prenatal evaluation and protocol-based perinatal management on congenital diaphragmatic hernia outcomes. J Pediatr Surg. 2011 May;46(5):808-13. doi: 10.1016/j.jpedsurg.2011.02.009.</w:t>
      </w:r>
    </w:p>
    <w:p w14:paraId="613C9516" w14:textId="77777777" w:rsidR="00ED6662" w:rsidRPr="0018177E" w:rsidRDefault="00ED6662" w:rsidP="00ED6662">
      <w:pPr>
        <w:pStyle w:val="ListParagraph"/>
        <w:numPr>
          <w:ilvl w:val="0"/>
          <w:numId w:val="5"/>
        </w:numPr>
        <w:spacing w:after="0" w:line="360" w:lineRule="auto"/>
        <w:rPr>
          <w:lang w:val="en-US"/>
        </w:rPr>
      </w:pPr>
      <w:r w:rsidRPr="007D7F14">
        <w:rPr>
          <w:lang w:val="en-US"/>
        </w:rPr>
        <w:t xml:space="preserve">Lumenta CB, Skotarczak U. Long-term follow-up in 233 patients with congenital hydrocephalus. </w:t>
      </w:r>
      <w:r w:rsidRPr="0018177E">
        <w:rPr>
          <w:lang w:val="en-US"/>
        </w:rPr>
        <w:t>Childs Nerv Syst 1995;11(3):173-5</w:t>
      </w:r>
    </w:p>
    <w:p w14:paraId="61F47A66" w14:textId="77777777" w:rsidR="0018177E" w:rsidRPr="00FA1D88" w:rsidRDefault="0018177E" w:rsidP="0018177E">
      <w:pPr>
        <w:pStyle w:val="EndnoteText"/>
        <w:numPr>
          <w:ilvl w:val="0"/>
          <w:numId w:val="5"/>
        </w:numPr>
        <w:spacing w:line="360" w:lineRule="auto"/>
        <w:rPr>
          <w:rFonts w:cstheme="minorHAnsi"/>
          <w:sz w:val="22"/>
          <w:szCs w:val="22"/>
          <w:lang w:val="en-US"/>
        </w:rPr>
      </w:pPr>
      <w:r w:rsidRPr="00FA1D88">
        <w:rPr>
          <w:rFonts w:cstheme="minorHAnsi"/>
          <w:sz w:val="22"/>
          <w:szCs w:val="22"/>
          <w:lang w:val="en-US"/>
        </w:rPr>
        <w:t xml:space="preserve">Mesas Burgos C, Hammarqvist-Vejde J, Frenckner B, Conner P. </w:t>
      </w:r>
      <w:r w:rsidRPr="00FA1D88">
        <w:rPr>
          <w:rFonts w:cstheme="minorHAnsi"/>
          <w:sz w:val="22"/>
          <w:szCs w:val="22"/>
        </w:rPr>
        <w:t>Differences in Outcomes in Prenatally Diagnosed Congenital Diaphragmatic Hernia Compared to Postnatal Detection: A Single-Center Experience. Fetal Diagn Ther. 2016;39(4):241-7. doi: 10.1159/000439303.</w:t>
      </w:r>
    </w:p>
    <w:p w14:paraId="6C3054C4" w14:textId="77777777" w:rsidR="00ED6662" w:rsidRPr="0018177E" w:rsidRDefault="00ED6662" w:rsidP="00ED6662">
      <w:pPr>
        <w:pStyle w:val="ListParagraph"/>
        <w:numPr>
          <w:ilvl w:val="0"/>
          <w:numId w:val="5"/>
        </w:numPr>
        <w:autoSpaceDE w:val="0"/>
        <w:autoSpaceDN w:val="0"/>
        <w:adjustRightInd w:val="0"/>
        <w:spacing w:after="0" w:line="360" w:lineRule="auto"/>
        <w:rPr>
          <w:rFonts w:cs="MxxqhbAdvTT544668d2"/>
          <w:color w:val="131413"/>
          <w:lang w:val="en-US" w:eastAsia="en-GB"/>
        </w:rPr>
      </w:pPr>
      <w:r w:rsidRPr="007D7F14">
        <w:rPr>
          <w:rFonts w:cs="MxxqhbAdvTT544668d2"/>
          <w:color w:val="131413"/>
          <w:lang w:val="en-US" w:eastAsia="en-GB"/>
        </w:rPr>
        <w:t xml:space="preserve">Pasquali SK, Jacobs ML, He X, Shah SS, Peterson ED, HallM, et al. </w:t>
      </w:r>
      <w:r w:rsidRPr="0018177E">
        <w:rPr>
          <w:rFonts w:cs="MxxqhbAdvTT544668d2"/>
          <w:color w:val="131413"/>
          <w:lang w:val="en-US" w:eastAsia="en-GB"/>
        </w:rPr>
        <w:t>Variation in congenital heart surgery costsacross hospitals. Pediatrics. 2014;133(3):e553</w:t>
      </w:r>
      <w:r w:rsidRPr="0018177E">
        <w:rPr>
          <w:rFonts w:cs="HxvhjpAdvTT544668d2+20"/>
          <w:color w:val="131413"/>
          <w:lang w:val="en-US" w:eastAsia="en-GB"/>
        </w:rPr>
        <w:t>–</w:t>
      </w:r>
      <w:r w:rsidRPr="0018177E">
        <w:rPr>
          <w:rFonts w:cs="MxxqhbAdvTT544668d2"/>
          <w:color w:val="131413"/>
          <w:lang w:val="en-US" w:eastAsia="en-GB"/>
        </w:rPr>
        <w:t xml:space="preserve">60.  </w:t>
      </w:r>
    </w:p>
    <w:p w14:paraId="696B17CE" w14:textId="77777777" w:rsidR="0018177E" w:rsidRPr="00FA1D88" w:rsidRDefault="0018177E" w:rsidP="0018177E">
      <w:pPr>
        <w:pStyle w:val="EndnoteText"/>
        <w:numPr>
          <w:ilvl w:val="0"/>
          <w:numId w:val="5"/>
        </w:numPr>
        <w:spacing w:line="360" w:lineRule="auto"/>
        <w:rPr>
          <w:rFonts w:cstheme="minorHAnsi"/>
          <w:sz w:val="22"/>
          <w:szCs w:val="22"/>
        </w:rPr>
      </w:pPr>
      <w:r w:rsidRPr="00FA1D88">
        <w:rPr>
          <w:rFonts w:cstheme="minorHAnsi"/>
          <w:sz w:val="22"/>
          <w:szCs w:val="22"/>
        </w:rPr>
        <w:t>Peyvandi S, De Santiago V, Chakkarapani E, Chau V, Campbell A, Poskitt KJ, Xu D, Barkovich AJ, Miller S, McQuillen P. Association of Prenatal Diagnosis of Critical Congenital Heart Disease With Postnatal Brain Development and the Risk of Brain Injury. JAMA Pediatr. 2016 Apr;170(4):e154450. doi: 10.1001/jamapediatrics.2015.4450.</w:t>
      </w:r>
    </w:p>
    <w:p w14:paraId="1530D300" w14:textId="04F5FFC5" w:rsidR="00ED6662" w:rsidRPr="002E2584" w:rsidRDefault="00ED6662" w:rsidP="00ED6662">
      <w:pPr>
        <w:pStyle w:val="ListParagraph"/>
        <w:numPr>
          <w:ilvl w:val="0"/>
          <w:numId w:val="5"/>
        </w:numPr>
        <w:spacing w:after="0" w:line="360" w:lineRule="auto"/>
      </w:pPr>
      <w:r w:rsidRPr="007D7F14">
        <w:rPr>
          <w:lang w:val="en-US"/>
        </w:rPr>
        <w:t xml:space="preserve">Shea  JR, McHugh KE.  A Review of the Use of Large Datasets for Ascertainment of Cost Variation Across Institutions in Pediatric Medicine. </w:t>
      </w:r>
      <w:r w:rsidRPr="007D7F14">
        <w:rPr>
          <w:rFonts w:cs="VwrdjhAdvTT5843c571"/>
          <w:color w:val="131413"/>
          <w:lang w:eastAsia="en-GB"/>
        </w:rPr>
        <w:t xml:space="preserve">Curr Treat Options </w:t>
      </w:r>
      <w:r w:rsidR="00F65F01">
        <w:rPr>
          <w:rFonts w:cs="VwrdjhAdvTT5843c571"/>
          <w:color w:val="131413"/>
          <w:lang w:eastAsia="en-GB"/>
        </w:rPr>
        <w:t xml:space="preserve">Peds </w:t>
      </w:r>
      <w:r w:rsidR="00F65F01" w:rsidRPr="007D7F14">
        <w:rPr>
          <w:rFonts w:cs="VwrdjhAdvTT5843c571"/>
          <w:color w:val="131413"/>
          <w:lang w:eastAsia="en-GB"/>
        </w:rPr>
        <w:t>2016</w:t>
      </w:r>
      <w:r w:rsidRPr="007D7F14">
        <w:rPr>
          <w:rFonts w:cs="VwrdjhAdvTT5843c571"/>
          <w:color w:val="131413"/>
          <w:lang w:eastAsia="en-GB"/>
        </w:rPr>
        <w:t>;2:280</w:t>
      </w:r>
      <w:r w:rsidRPr="007D7F14">
        <w:rPr>
          <w:rFonts w:cs="MkrvcgAdvTT5843c571+20"/>
          <w:color w:val="131413"/>
          <w:lang w:eastAsia="en-GB"/>
        </w:rPr>
        <w:t>–</w:t>
      </w:r>
      <w:r w:rsidRPr="007D7F14">
        <w:rPr>
          <w:rFonts w:cs="VwrdjhAdvTT5843c571"/>
          <w:color w:val="131413"/>
          <w:lang w:eastAsia="en-GB"/>
        </w:rPr>
        <w:t>288. DOI 10.1007/s40746-016-0070-8</w:t>
      </w:r>
    </w:p>
    <w:p w14:paraId="0D1B5AC7" w14:textId="77777777" w:rsidR="00ED6662" w:rsidRPr="00732D07" w:rsidRDefault="00ED6662" w:rsidP="00ED6662">
      <w:pPr>
        <w:pStyle w:val="ListParagraph"/>
        <w:numPr>
          <w:ilvl w:val="0"/>
          <w:numId w:val="5"/>
        </w:numPr>
        <w:spacing w:after="0" w:line="360" w:lineRule="auto"/>
        <w:rPr>
          <w:lang w:val="en-US"/>
        </w:rPr>
      </w:pPr>
      <w:r w:rsidRPr="00732D07">
        <w:rPr>
          <w:rFonts w:cstheme="minorHAnsi"/>
          <w:lang w:val="en-US"/>
        </w:rPr>
        <w:t>S</w:t>
      </w:r>
      <w:r w:rsidRPr="007D7F14">
        <w:rPr>
          <w:rFonts w:ascii="Calibri" w:hAnsi="Calibri" w:cs="Calibri"/>
          <w:color w:val="000000"/>
          <w:lang w:val="en-US"/>
        </w:rPr>
        <w:t xml:space="preserve">hetty S, Kennea N, Desai P et al (2016). Length of stay and cost analysis of neonates undergoing surgery at a tertiary neonatal unit in England. Ann R Coll Surg Engl. 98(1):56-60. </w:t>
      </w:r>
    </w:p>
    <w:p w14:paraId="6D764B79" w14:textId="77777777" w:rsidR="00ED6662" w:rsidRPr="002E2584" w:rsidRDefault="00ED6662" w:rsidP="00ED6662">
      <w:pPr>
        <w:pStyle w:val="ListParagraph"/>
        <w:numPr>
          <w:ilvl w:val="0"/>
          <w:numId w:val="5"/>
        </w:numPr>
        <w:spacing w:after="0" w:line="360" w:lineRule="auto"/>
      </w:pPr>
      <w:r w:rsidRPr="007D7F14">
        <w:rPr>
          <w:lang w:val="en-US"/>
        </w:rPr>
        <w:t xml:space="preserve">Shimokawa S, Hayashi T. Long-term functional evaluation of congenital hydrocephalus in infants and children. </w:t>
      </w:r>
      <w:r w:rsidRPr="002E2584">
        <w:t>Kurume Med J 2002;49(3):143-7</w:t>
      </w:r>
    </w:p>
    <w:p w14:paraId="601C7729" w14:textId="77777777" w:rsidR="0018177E" w:rsidRPr="00FA1D88" w:rsidRDefault="0018177E" w:rsidP="0018177E">
      <w:pPr>
        <w:pStyle w:val="EndnoteText"/>
        <w:numPr>
          <w:ilvl w:val="0"/>
          <w:numId w:val="5"/>
        </w:numPr>
        <w:spacing w:line="360" w:lineRule="auto"/>
        <w:rPr>
          <w:rFonts w:cstheme="minorHAnsi"/>
          <w:sz w:val="22"/>
          <w:szCs w:val="22"/>
        </w:rPr>
      </w:pPr>
      <w:r w:rsidRPr="00FA1D88">
        <w:rPr>
          <w:rFonts w:cstheme="minorHAnsi"/>
          <w:sz w:val="22"/>
          <w:szCs w:val="22"/>
        </w:rPr>
        <w:t>Skari H, Bjornland K, Bjornstad-Ostensen A, Haugen G, Emblem R. Consequences of prenatal ultrasound diagnosis: a preliminary report on neonates with congenital malformations. Acta Obstet Gynecol Scand. 1998 Jul;77(6):635-42.</w:t>
      </w:r>
    </w:p>
    <w:p w14:paraId="6E3A5039" w14:textId="77777777" w:rsidR="00ED6662" w:rsidRDefault="00ED6662" w:rsidP="00ED6662">
      <w:pPr>
        <w:pStyle w:val="ListParagraph"/>
        <w:numPr>
          <w:ilvl w:val="0"/>
          <w:numId w:val="5"/>
        </w:numPr>
        <w:spacing w:after="0" w:line="360" w:lineRule="auto"/>
        <w:rPr>
          <w:rFonts w:cstheme="minorHAnsi"/>
          <w:lang w:val="en-US"/>
        </w:rPr>
      </w:pPr>
      <w:r w:rsidRPr="00C63096">
        <w:rPr>
          <w:lang w:val="en-US"/>
        </w:rPr>
        <w:t xml:space="preserve">Tennant PW, Pearce MS, Bythell M, Rankin J. 20-year survival of children born with congenital anomalies: a population-based study. </w:t>
      </w:r>
      <w:r w:rsidRPr="00C63096">
        <w:rPr>
          <w:i/>
          <w:lang w:val="en-US"/>
        </w:rPr>
        <w:t>Lancet</w:t>
      </w:r>
      <w:r w:rsidRPr="00C63096">
        <w:rPr>
          <w:lang w:val="en-US"/>
        </w:rPr>
        <w:t xml:space="preserve"> 2010;375:649-656.</w:t>
      </w:r>
      <w:r w:rsidRPr="00C63096">
        <w:rPr>
          <w:rFonts w:cstheme="minorHAnsi"/>
          <w:lang w:val="en-US"/>
        </w:rPr>
        <w:t xml:space="preserve"> </w:t>
      </w:r>
    </w:p>
    <w:p w14:paraId="6ABA0575" w14:textId="77777777" w:rsidR="00FA1D88" w:rsidRDefault="00FA1D88" w:rsidP="00FA1D88">
      <w:pPr>
        <w:spacing w:after="0" w:line="360" w:lineRule="auto"/>
        <w:rPr>
          <w:rFonts w:cstheme="minorHAnsi"/>
          <w:lang w:val="en-US"/>
        </w:rPr>
      </w:pPr>
    </w:p>
    <w:p w14:paraId="4E2490DE" w14:textId="77777777" w:rsidR="00A71087" w:rsidRDefault="00A71087">
      <w:pPr>
        <w:spacing w:after="160" w:line="259" w:lineRule="auto"/>
        <w:rPr>
          <w:b/>
          <w:lang w:val="en-US"/>
        </w:rPr>
      </w:pPr>
      <w:r>
        <w:rPr>
          <w:b/>
          <w:lang w:val="en-US"/>
        </w:rPr>
        <w:br w:type="page"/>
      </w:r>
    </w:p>
    <w:p w14:paraId="6BD67FB8" w14:textId="77777777" w:rsidR="00B271E4" w:rsidRPr="004C43C3" w:rsidRDefault="001B70F2" w:rsidP="002F0630">
      <w:pPr>
        <w:spacing w:line="360" w:lineRule="auto"/>
        <w:rPr>
          <w:b/>
          <w:lang w:val="en-US"/>
        </w:rPr>
      </w:pPr>
      <w:r w:rsidRPr="004C43C3">
        <w:rPr>
          <w:b/>
          <w:lang w:val="en-US"/>
        </w:rPr>
        <w:t>Table 1</w:t>
      </w:r>
    </w:p>
    <w:p w14:paraId="1EEEA557" w14:textId="77777777" w:rsidR="001B70F2" w:rsidRPr="00DD7BE5" w:rsidRDefault="001B70F2" w:rsidP="002F0630">
      <w:pPr>
        <w:spacing w:line="360" w:lineRule="auto"/>
        <w:rPr>
          <w:lang w:val="en-US"/>
        </w:rPr>
      </w:pPr>
      <w:r>
        <w:rPr>
          <w:lang w:val="en-US"/>
        </w:rPr>
        <w:t>Variables to extract from the EUROCAT database (EDMP)</w:t>
      </w:r>
    </w:p>
    <w:tbl>
      <w:tblPr>
        <w:tblStyle w:val="TableGrid"/>
        <w:tblW w:w="0" w:type="auto"/>
        <w:tblLook w:val="04A0" w:firstRow="1" w:lastRow="0" w:firstColumn="1" w:lastColumn="0" w:noHBand="0" w:noVBand="1"/>
      </w:tblPr>
      <w:tblGrid>
        <w:gridCol w:w="813"/>
        <w:gridCol w:w="3269"/>
        <w:gridCol w:w="4934"/>
      </w:tblGrid>
      <w:tr w:rsidR="001B70F2" w:rsidRPr="00D42D24" w14:paraId="0DDA2736" w14:textId="77777777" w:rsidTr="004C43C3">
        <w:tc>
          <w:tcPr>
            <w:tcW w:w="813" w:type="dxa"/>
            <w:tcBorders>
              <w:bottom w:val="single" w:sz="4" w:space="0" w:color="auto"/>
            </w:tcBorders>
            <w:shd w:val="clear" w:color="auto" w:fill="D9D9D9" w:themeFill="background1" w:themeFillShade="D9"/>
          </w:tcPr>
          <w:p w14:paraId="4449B8DF" w14:textId="77777777" w:rsidR="001B70F2" w:rsidRDefault="001B70F2" w:rsidP="004C43C3">
            <w:pPr>
              <w:pStyle w:val="Default"/>
              <w:rPr>
                <w:szCs w:val="20"/>
              </w:rPr>
            </w:pPr>
          </w:p>
        </w:tc>
        <w:tc>
          <w:tcPr>
            <w:tcW w:w="8203" w:type="dxa"/>
            <w:gridSpan w:val="2"/>
            <w:tcBorders>
              <w:bottom w:val="single" w:sz="4" w:space="0" w:color="auto"/>
            </w:tcBorders>
            <w:shd w:val="clear" w:color="auto" w:fill="D9D9D9" w:themeFill="background1" w:themeFillShade="D9"/>
          </w:tcPr>
          <w:p w14:paraId="5B461AAD" w14:textId="77777777" w:rsidR="001B70F2" w:rsidRDefault="001B70F2" w:rsidP="001B70F2">
            <w:pPr>
              <w:autoSpaceDE w:val="0"/>
              <w:autoSpaceDN w:val="0"/>
              <w:adjustRightInd w:val="0"/>
              <w:rPr>
                <w:rFonts w:ascii="Calibri,Bold" w:hAnsi="Calibri,Bold" w:cs="Calibri,Bold"/>
                <w:b/>
                <w:bCs/>
              </w:rPr>
            </w:pPr>
            <w:r>
              <w:rPr>
                <w:rFonts w:ascii="Calibri,Bold" w:hAnsi="Calibri,Bold" w:cs="Calibri,Bold"/>
                <w:b/>
                <w:bCs/>
              </w:rPr>
              <w:t>EUROCAT core variables and additional variables for WP4 linkage,</w:t>
            </w:r>
          </w:p>
          <w:p w14:paraId="2B7A4C9F" w14:textId="77777777" w:rsidR="001B70F2" w:rsidRDefault="001B70F2" w:rsidP="001B70F2">
            <w:pPr>
              <w:autoSpaceDE w:val="0"/>
              <w:autoSpaceDN w:val="0"/>
              <w:adjustRightInd w:val="0"/>
              <w:rPr>
                <w:szCs w:val="20"/>
              </w:rPr>
            </w:pPr>
            <w:r>
              <w:rPr>
                <w:rFonts w:ascii="Calibri,Bold" w:hAnsi="Calibri,Bold" w:cs="Calibri,Bold"/>
                <w:b/>
                <w:bCs/>
              </w:rPr>
              <w:t xml:space="preserve"> one row of data per case </w:t>
            </w:r>
          </w:p>
        </w:tc>
      </w:tr>
      <w:tr w:rsidR="001B70F2" w:rsidRPr="00D42D24" w14:paraId="1D0B2E8A" w14:textId="77777777" w:rsidTr="004C43C3">
        <w:tc>
          <w:tcPr>
            <w:tcW w:w="813" w:type="dxa"/>
            <w:tcBorders>
              <w:bottom w:val="single" w:sz="4" w:space="0" w:color="auto"/>
            </w:tcBorders>
            <w:shd w:val="clear" w:color="auto" w:fill="DEEAF6" w:themeFill="accent1" w:themeFillTint="33"/>
          </w:tcPr>
          <w:p w14:paraId="051F05FB" w14:textId="77777777" w:rsidR="001B70F2" w:rsidRPr="00B11DCD" w:rsidRDefault="001B70F2" w:rsidP="004C43C3">
            <w:pPr>
              <w:pStyle w:val="Default"/>
              <w:rPr>
                <w:szCs w:val="22"/>
              </w:rPr>
            </w:pPr>
          </w:p>
        </w:tc>
        <w:tc>
          <w:tcPr>
            <w:tcW w:w="8203" w:type="dxa"/>
            <w:gridSpan w:val="2"/>
            <w:tcBorders>
              <w:bottom w:val="single" w:sz="4" w:space="0" w:color="auto"/>
            </w:tcBorders>
            <w:shd w:val="clear" w:color="auto" w:fill="DEEAF6" w:themeFill="accent1" w:themeFillTint="33"/>
          </w:tcPr>
          <w:p w14:paraId="12352CFA" w14:textId="77777777" w:rsidR="001B70F2" w:rsidRPr="006A6F61" w:rsidRDefault="001B70F2" w:rsidP="004C43C3">
            <w:pPr>
              <w:pStyle w:val="Default"/>
              <w:rPr>
                <w:b/>
              </w:rPr>
            </w:pPr>
            <w:r>
              <w:rPr>
                <w:b/>
              </w:rPr>
              <w:t xml:space="preserve">EDMP </w:t>
            </w:r>
            <w:r w:rsidRPr="006A6F61">
              <w:rPr>
                <w:b/>
              </w:rPr>
              <w:t>Core variables</w:t>
            </w:r>
            <w:r>
              <w:rPr>
                <w:b/>
              </w:rPr>
              <w:t xml:space="preserve"> (shaded in blue)</w:t>
            </w:r>
          </w:p>
        </w:tc>
      </w:tr>
      <w:tr w:rsidR="001B70F2" w:rsidRPr="00D42D24" w14:paraId="4FD13A85" w14:textId="77777777" w:rsidTr="004C43C3">
        <w:tc>
          <w:tcPr>
            <w:tcW w:w="9016" w:type="dxa"/>
            <w:gridSpan w:val="3"/>
            <w:tcBorders>
              <w:bottom w:val="single" w:sz="4" w:space="0" w:color="auto"/>
            </w:tcBorders>
            <w:shd w:val="clear" w:color="auto" w:fill="BDD6EE" w:themeFill="accent1" w:themeFillTint="66"/>
          </w:tcPr>
          <w:p w14:paraId="5105350E" w14:textId="77777777" w:rsidR="001B70F2" w:rsidRPr="00B11DCD" w:rsidRDefault="001B70F2" w:rsidP="004C43C3">
            <w:pPr>
              <w:pStyle w:val="Default"/>
              <w:rPr>
                <w:b/>
              </w:rPr>
            </w:pPr>
            <w:r w:rsidRPr="00B11DCD">
              <w:rPr>
                <w:b/>
                <w:bCs/>
                <w:szCs w:val="20"/>
              </w:rPr>
              <w:t xml:space="preserve">Baby and Mother – Variables 1 to 18 </w:t>
            </w:r>
          </w:p>
        </w:tc>
      </w:tr>
      <w:tr w:rsidR="001B70F2" w:rsidRPr="00235F3F" w14:paraId="696E16A8" w14:textId="77777777" w:rsidTr="004C43C3">
        <w:tc>
          <w:tcPr>
            <w:tcW w:w="813" w:type="dxa"/>
            <w:shd w:val="clear" w:color="auto" w:fill="DEEAF6" w:themeFill="accent1" w:themeFillTint="33"/>
          </w:tcPr>
          <w:p w14:paraId="28BED164" w14:textId="77777777" w:rsidR="001B70F2" w:rsidRPr="00235F3F" w:rsidRDefault="001B70F2" w:rsidP="004C43C3">
            <w:pPr>
              <w:pStyle w:val="Default"/>
              <w:rPr>
                <w:sz w:val="22"/>
                <w:szCs w:val="22"/>
              </w:rPr>
            </w:pPr>
            <w:r w:rsidRPr="00235F3F">
              <w:rPr>
                <w:sz w:val="22"/>
                <w:szCs w:val="22"/>
              </w:rPr>
              <w:t>1</w:t>
            </w:r>
          </w:p>
        </w:tc>
        <w:tc>
          <w:tcPr>
            <w:tcW w:w="3269" w:type="dxa"/>
            <w:shd w:val="clear" w:color="auto" w:fill="DEEAF6" w:themeFill="accent1" w:themeFillTint="33"/>
          </w:tcPr>
          <w:p w14:paraId="3B73B156" w14:textId="77777777" w:rsidR="001B70F2" w:rsidRPr="00235F3F" w:rsidRDefault="001B70F2" w:rsidP="004C43C3">
            <w:pPr>
              <w:pStyle w:val="Default"/>
              <w:rPr>
                <w:sz w:val="22"/>
                <w:szCs w:val="22"/>
              </w:rPr>
            </w:pPr>
            <w:r w:rsidRPr="00235F3F">
              <w:rPr>
                <w:sz w:val="22"/>
                <w:szCs w:val="22"/>
              </w:rPr>
              <w:t>CENTRE</w:t>
            </w:r>
          </w:p>
        </w:tc>
        <w:tc>
          <w:tcPr>
            <w:tcW w:w="4934" w:type="dxa"/>
            <w:shd w:val="clear" w:color="auto" w:fill="DEEAF6" w:themeFill="accent1" w:themeFillTint="33"/>
          </w:tcPr>
          <w:p w14:paraId="6066F912" w14:textId="77777777" w:rsidR="001B70F2" w:rsidRPr="00235F3F" w:rsidRDefault="001B70F2" w:rsidP="004C43C3">
            <w:pPr>
              <w:pStyle w:val="Default"/>
              <w:rPr>
                <w:sz w:val="22"/>
                <w:szCs w:val="22"/>
              </w:rPr>
            </w:pPr>
            <w:r w:rsidRPr="00235F3F">
              <w:rPr>
                <w:sz w:val="22"/>
                <w:szCs w:val="22"/>
              </w:rPr>
              <w:t>Centre Number</w:t>
            </w:r>
          </w:p>
        </w:tc>
      </w:tr>
      <w:tr w:rsidR="001B70F2" w:rsidRPr="00235F3F" w14:paraId="44C062AF" w14:textId="77777777" w:rsidTr="004C43C3">
        <w:tc>
          <w:tcPr>
            <w:tcW w:w="813" w:type="dxa"/>
            <w:shd w:val="clear" w:color="auto" w:fill="DEEAF6" w:themeFill="accent1" w:themeFillTint="33"/>
          </w:tcPr>
          <w:p w14:paraId="3F68132F" w14:textId="77777777" w:rsidR="001B70F2" w:rsidRPr="00235F3F" w:rsidRDefault="001B70F2" w:rsidP="004C43C3">
            <w:pPr>
              <w:pStyle w:val="Default"/>
              <w:rPr>
                <w:sz w:val="22"/>
                <w:szCs w:val="22"/>
              </w:rPr>
            </w:pPr>
            <w:r w:rsidRPr="00235F3F">
              <w:rPr>
                <w:sz w:val="22"/>
                <w:szCs w:val="22"/>
              </w:rPr>
              <w:t>2</w:t>
            </w:r>
          </w:p>
        </w:tc>
        <w:tc>
          <w:tcPr>
            <w:tcW w:w="3269" w:type="dxa"/>
            <w:shd w:val="clear" w:color="auto" w:fill="DEEAF6" w:themeFill="accent1" w:themeFillTint="33"/>
          </w:tcPr>
          <w:p w14:paraId="16B4B7FC" w14:textId="77777777" w:rsidR="001B70F2" w:rsidRPr="00235F3F" w:rsidRDefault="001B70F2" w:rsidP="004C43C3">
            <w:pPr>
              <w:pStyle w:val="Default"/>
              <w:rPr>
                <w:sz w:val="22"/>
                <w:szCs w:val="22"/>
              </w:rPr>
            </w:pPr>
            <w:r w:rsidRPr="00235F3F">
              <w:rPr>
                <w:sz w:val="22"/>
                <w:szCs w:val="22"/>
              </w:rPr>
              <w:t>NUMLOC</w:t>
            </w:r>
          </w:p>
        </w:tc>
        <w:tc>
          <w:tcPr>
            <w:tcW w:w="4934" w:type="dxa"/>
            <w:shd w:val="clear" w:color="auto" w:fill="DEEAF6" w:themeFill="accent1" w:themeFillTint="33"/>
          </w:tcPr>
          <w:p w14:paraId="2E030415" w14:textId="77777777" w:rsidR="001B70F2" w:rsidRPr="00235F3F" w:rsidRDefault="001B70F2" w:rsidP="004C43C3">
            <w:pPr>
              <w:pStyle w:val="Default"/>
              <w:rPr>
                <w:sz w:val="22"/>
                <w:szCs w:val="22"/>
              </w:rPr>
            </w:pPr>
            <w:r w:rsidRPr="00235F3F">
              <w:rPr>
                <w:sz w:val="22"/>
                <w:szCs w:val="22"/>
              </w:rPr>
              <w:t>Local ID of case</w:t>
            </w:r>
          </w:p>
        </w:tc>
      </w:tr>
      <w:tr w:rsidR="001B70F2" w:rsidRPr="00235F3F" w14:paraId="4E2B6903" w14:textId="77777777" w:rsidTr="004C43C3">
        <w:tc>
          <w:tcPr>
            <w:tcW w:w="813" w:type="dxa"/>
            <w:shd w:val="clear" w:color="auto" w:fill="DEEAF6" w:themeFill="accent1" w:themeFillTint="33"/>
          </w:tcPr>
          <w:p w14:paraId="2396B13D" w14:textId="77777777" w:rsidR="001B70F2" w:rsidRPr="00235F3F" w:rsidRDefault="001B70F2" w:rsidP="004C43C3">
            <w:pPr>
              <w:pStyle w:val="Default"/>
              <w:rPr>
                <w:sz w:val="22"/>
                <w:szCs w:val="22"/>
              </w:rPr>
            </w:pPr>
            <w:r w:rsidRPr="00235F3F">
              <w:rPr>
                <w:sz w:val="22"/>
                <w:szCs w:val="22"/>
              </w:rPr>
              <w:t>3</w:t>
            </w:r>
          </w:p>
        </w:tc>
        <w:tc>
          <w:tcPr>
            <w:tcW w:w="3269" w:type="dxa"/>
            <w:shd w:val="clear" w:color="auto" w:fill="DEEAF6" w:themeFill="accent1" w:themeFillTint="33"/>
          </w:tcPr>
          <w:p w14:paraId="671A2695" w14:textId="77777777" w:rsidR="001B70F2" w:rsidRPr="00235F3F" w:rsidRDefault="001B70F2" w:rsidP="004C43C3">
            <w:pPr>
              <w:pStyle w:val="Default"/>
              <w:rPr>
                <w:sz w:val="22"/>
                <w:szCs w:val="22"/>
              </w:rPr>
            </w:pPr>
            <w:r w:rsidRPr="00235F3F">
              <w:rPr>
                <w:sz w:val="22"/>
                <w:szCs w:val="22"/>
              </w:rPr>
              <w:t>BIRTH_DATE</w:t>
            </w:r>
          </w:p>
        </w:tc>
        <w:tc>
          <w:tcPr>
            <w:tcW w:w="4934" w:type="dxa"/>
            <w:shd w:val="clear" w:color="auto" w:fill="DEEAF6" w:themeFill="accent1" w:themeFillTint="33"/>
          </w:tcPr>
          <w:p w14:paraId="71470F86" w14:textId="77777777" w:rsidR="001B70F2" w:rsidRPr="00235F3F" w:rsidRDefault="001B70F2" w:rsidP="004C43C3">
            <w:pPr>
              <w:pStyle w:val="Default"/>
              <w:rPr>
                <w:sz w:val="22"/>
                <w:szCs w:val="22"/>
              </w:rPr>
            </w:pPr>
            <w:r w:rsidRPr="00235F3F">
              <w:rPr>
                <w:sz w:val="22"/>
                <w:szCs w:val="22"/>
              </w:rPr>
              <w:t>Date of Birth</w:t>
            </w:r>
          </w:p>
        </w:tc>
      </w:tr>
      <w:tr w:rsidR="001B70F2" w:rsidRPr="00235F3F" w14:paraId="6B41A01F" w14:textId="77777777" w:rsidTr="004C43C3">
        <w:tc>
          <w:tcPr>
            <w:tcW w:w="813" w:type="dxa"/>
            <w:shd w:val="clear" w:color="auto" w:fill="DEEAF6" w:themeFill="accent1" w:themeFillTint="33"/>
          </w:tcPr>
          <w:p w14:paraId="72687021" w14:textId="77777777" w:rsidR="001B70F2" w:rsidRPr="00235F3F" w:rsidRDefault="001B70F2" w:rsidP="004C43C3">
            <w:pPr>
              <w:pStyle w:val="Default"/>
              <w:rPr>
                <w:sz w:val="22"/>
                <w:szCs w:val="22"/>
              </w:rPr>
            </w:pPr>
            <w:r w:rsidRPr="00235F3F">
              <w:rPr>
                <w:sz w:val="22"/>
                <w:szCs w:val="22"/>
              </w:rPr>
              <w:t>4</w:t>
            </w:r>
          </w:p>
        </w:tc>
        <w:tc>
          <w:tcPr>
            <w:tcW w:w="3269" w:type="dxa"/>
            <w:shd w:val="clear" w:color="auto" w:fill="DEEAF6" w:themeFill="accent1" w:themeFillTint="33"/>
          </w:tcPr>
          <w:p w14:paraId="2BA28C3D" w14:textId="77777777" w:rsidR="001B70F2" w:rsidRPr="00235F3F" w:rsidRDefault="001B70F2" w:rsidP="004C43C3">
            <w:pPr>
              <w:pStyle w:val="Default"/>
              <w:rPr>
                <w:sz w:val="22"/>
                <w:szCs w:val="22"/>
              </w:rPr>
            </w:pPr>
            <w:r w:rsidRPr="00235F3F">
              <w:rPr>
                <w:sz w:val="22"/>
                <w:szCs w:val="22"/>
              </w:rPr>
              <w:t>SEX</w:t>
            </w:r>
          </w:p>
        </w:tc>
        <w:tc>
          <w:tcPr>
            <w:tcW w:w="4934" w:type="dxa"/>
            <w:shd w:val="clear" w:color="auto" w:fill="DEEAF6" w:themeFill="accent1" w:themeFillTint="33"/>
          </w:tcPr>
          <w:p w14:paraId="15EAC985" w14:textId="77777777" w:rsidR="001B70F2" w:rsidRPr="00235F3F" w:rsidRDefault="001B70F2" w:rsidP="004C43C3">
            <w:pPr>
              <w:pStyle w:val="Default"/>
              <w:rPr>
                <w:sz w:val="22"/>
                <w:szCs w:val="22"/>
              </w:rPr>
            </w:pPr>
            <w:r w:rsidRPr="00235F3F">
              <w:rPr>
                <w:sz w:val="22"/>
                <w:szCs w:val="22"/>
              </w:rPr>
              <w:t>Sex</w:t>
            </w:r>
          </w:p>
        </w:tc>
      </w:tr>
      <w:tr w:rsidR="001B70F2" w:rsidRPr="00235F3F" w14:paraId="0244B17C" w14:textId="77777777" w:rsidTr="004C43C3">
        <w:tc>
          <w:tcPr>
            <w:tcW w:w="813" w:type="dxa"/>
            <w:tcBorders>
              <w:bottom w:val="single" w:sz="4" w:space="0" w:color="auto"/>
            </w:tcBorders>
            <w:shd w:val="clear" w:color="auto" w:fill="DEEAF6" w:themeFill="accent1" w:themeFillTint="33"/>
          </w:tcPr>
          <w:p w14:paraId="4FA8B6ED" w14:textId="77777777" w:rsidR="001B70F2" w:rsidRPr="00235F3F" w:rsidRDefault="001B70F2" w:rsidP="004C43C3">
            <w:pPr>
              <w:pStyle w:val="Default"/>
              <w:rPr>
                <w:sz w:val="22"/>
                <w:szCs w:val="22"/>
              </w:rPr>
            </w:pPr>
            <w:r w:rsidRPr="00235F3F">
              <w:rPr>
                <w:sz w:val="22"/>
                <w:szCs w:val="22"/>
              </w:rPr>
              <w:t>5</w:t>
            </w:r>
            <w:r>
              <w:rPr>
                <w:sz w:val="22"/>
                <w:szCs w:val="22"/>
              </w:rPr>
              <w:t>**</w:t>
            </w:r>
          </w:p>
        </w:tc>
        <w:tc>
          <w:tcPr>
            <w:tcW w:w="3269" w:type="dxa"/>
            <w:tcBorders>
              <w:bottom w:val="single" w:sz="4" w:space="0" w:color="auto"/>
            </w:tcBorders>
            <w:shd w:val="clear" w:color="auto" w:fill="DEEAF6" w:themeFill="accent1" w:themeFillTint="33"/>
          </w:tcPr>
          <w:p w14:paraId="167E9112" w14:textId="77777777" w:rsidR="001B70F2" w:rsidRPr="00235F3F" w:rsidRDefault="001B70F2" w:rsidP="004C43C3">
            <w:pPr>
              <w:pStyle w:val="Default"/>
              <w:rPr>
                <w:sz w:val="22"/>
                <w:szCs w:val="22"/>
              </w:rPr>
            </w:pPr>
            <w:r w:rsidRPr="00235F3F">
              <w:rPr>
                <w:sz w:val="22"/>
                <w:szCs w:val="22"/>
              </w:rPr>
              <w:t>NBRBABY</w:t>
            </w:r>
          </w:p>
        </w:tc>
        <w:tc>
          <w:tcPr>
            <w:tcW w:w="4934" w:type="dxa"/>
            <w:tcBorders>
              <w:bottom w:val="single" w:sz="4" w:space="0" w:color="auto"/>
            </w:tcBorders>
            <w:shd w:val="clear" w:color="auto" w:fill="DEEAF6" w:themeFill="accent1" w:themeFillTint="33"/>
          </w:tcPr>
          <w:p w14:paraId="10901365" w14:textId="77777777" w:rsidR="001B70F2" w:rsidRPr="00235F3F" w:rsidRDefault="001B70F2" w:rsidP="004C43C3">
            <w:pPr>
              <w:pStyle w:val="Default"/>
              <w:rPr>
                <w:sz w:val="22"/>
                <w:szCs w:val="22"/>
              </w:rPr>
            </w:pPr>
            <w:r w:rsidRPr="00235F3F">
              <w:rPr>
                <w:sz w:val="22"/>
                <w:szCs w:val="22"/>
              </w:rPr>
              <w:t>Number of babies delivered</w:t>
            </w:r>
          </w:p>
        </w:tc>
      </w:tr>
      <w:tr w:rsidR="001B70F2" w:rsidRPr="00D42D24" w14:paraId="5EDE4689" w14:textId="77777777" w:rsidTr="004C43C3">
        <w:tc>
          <w:tcPr>
            <w:tcW w:w="813" w:type="dxa"/>
            <w:shd w:val="clear" w:color="auto" w:fill="auto"/>
          </w:tcPr>
          <w:p w14:paraId="20598078" w14:textId="77777777" w:rsidR="001B70F2" w:rsidRPr="00235F3F" w:rsidRDefault="001B70F2" w:rsidP="004C43C3">
            <w:pPr>
              <w:pStyle w:val="Default"/>
              <w:rPr>
                <w:sz w:val="22"/>
                <w:szCs w:val="22"/>
              </w:rPr>
            </w:pPr>
            <w:r>
              <w:rPr>
                <w:sz w:val="22"/>
                <w:szCs w:val="22"/>
              </w:rPr>
              <w:t>6</w:t>
            </w:r>
          </w:p>
        </w:tc>
        <w:tc>
          <w:tcPr>
            <w:tcW w:w="3269" w:type="dxa"/>
            <w:shd w:val="clear" w:color="auto" w:fill="auto"/>
          </w:tcPr>
          <w:p w14:paraId="24A24BB2" w14:textId="77777777" w:rsidR="001B70F2" w:rsidRPr="00235F3F" w:rsidRDefault="001B70F2" w:rsidP="004C43C3">
            <w:pPr>
              <w:pStyle w:val="Default"/>
              <w:rPr>
                <w:sz w:val="22"/>
                <w:szCs w:val="22"/>
              </w:rPr>
            </w:pPr>
            <w:r w:rsidRPr="00FE4B2C">
              <w:rPr>
                <w:sz w:val="22"/>
                <w:szCs w:val="20"/>
              </w:rPr>
              <w:t xml:space="preserve">SP_TWIN </w:t>
            </w:r>
          </w:p>
        </w:tc>
        <w:tc>
          <w:tcPr>
            <w:tcW w:w="4934" w:type="dxa"/>
            <w:shd w:val="clear" w:color="auto" w:fill="auto"/>
          </w:tcPr>
          <w:p w14:paraId="013EBCD1" w14:textId="77777777" w:rsidR="001B70F2" w:rsidRPr="00235F3F" w:rsidRDefault="001B70F2" w:rsidP="004C43C3">
            <w:pPr>
              <w:pStyle w:val="Default"/>
              <w:rPr>
                <w:sz w:val="22"/>
                <w:szCs w:val="22"/>
              </w:rPr>
            </w:pPr>
            <w:r w:rsidRPr="00FE4B2C">
              <w:rPr>
                <w:sz w:val="22"/>
                <w:szCs w:val="20"/>
              </w:rPr>
              <w:t xml:space="preserve">Specify twin type of birth, like or unlike, zygosity </w:t>
            </w:r>
          </w:p>
        </w:tc>
      </w:tr>
      <w:tr w:rsidR="001B70F2" w:rsidRPr="00D42D24" w14:paraId="35F0818E" w14:textId="77777777" w:rsidTr="004C43C3">
        <w:tc>
          <w:tcPr>
            <w:tcW w:w="813" w:type="dxa"/>
            <w:shd w:val="clear" w:color="auto" w:fill="DEEAF6" w:themeFill="accent1" w:themeFillTint="33"/>
          </w:tcPr>
          <w:p w14:paraId="1044E0D9" w14:textId="77777777" w:rsidR="001B70F2" w:rsidRPr="00235F3F" w:rsidRDefault="001B70F2" w:rsidP="004C43C3">
            <w:pPr>
              <w:pStyle w:val="Default"/>
              <w:rPr>
                <w:sz w:val="22"/>
                <w:szCs w:val="22"/>
              </w:rPr>
            </w:pPr>
            <w:r w:rsidRPr="00235F3F">
              <w:rPr>
                <w:sz w:val="22"/>
                <w:szCs w:val="22"/>
              </w:rPr>
              <w:t>7</w:t>
            </w:r>
          </w:p>
        </w:tc>
        <w:tc>
          <w:tcPr>
            <w:tcW w:w="3269" w:type="dxa"/>
            <w:shd w:val="clear" w:color="auto" w:fill="DEEAF6" w:themeFill="accent1" w:themeFillTint="33"/>
          </w:tcPr>
          <w:p w14:paraId="3D729310" w14:textId="77777777" w:rsidR="001B70F2" w:rsidRPr="00235F3F" w:rsidRDefault="001B70F2" w:rsidP="004C43C3">
            <w:pPr>
              <w:pStyle w:val="Default"/>
              <w:rPr>
                <w:sz w:val="22"/>
                <w:szCs w:val="22"/>
              </w:rPr>
            </w:pPr>
            <w:r w:rsidRPr="00235F3F">
              <w:rPr>
                <w:sz w:val="22"/>
                <w:szCs w:val="22"/>
              </w:rPr>
              <w:t>NBRMALF</w:t>
            </w:r>
          </w:p>
        </w:tc>
        <w:tc>
          <w:tcPr>
            <w:tcW w:w="4934" w:type="dxa"/>
            <w:shd w:val="clear" w:color="auto" w:fill="DEEAF6" w:themeFill="accent1" w:themeFillTint="33"/>
          </w:tcPr>
          <w:p w14:paraId="6F80A96C" w14:textId="77777777" w:rsidR="001B70F2" w:rsidRPr="00235F3F" w:rsidRDefault="001B70F2" w:rsidP="004C43C3">
            <w:pPr>
              <w:pStyle w:val="Default"/>
              <w:rPr>
                <w:sz w:val="22"/>
                <w:szCs w:val="22"/>
              </w:rPr>
            </w:pPr>
            <w:r w:rsidRPr="00235F3F">
              <w:rPr>
                <w:sz w:val="22"/>
                <w:szCs w:val="22"/>
              </w:rPr>
              <w:t>Number of malformed in multiple set</w:t>
            </w:r>
          </w:p>
        </w:tc>
      </w:tr>
      <w:tr w:rsidR="001B70F2" w:rsidRPr="00235F3F" w14:paraId="386EDD5A" w14:textId="77777777" w:rsidTr="004C43C3">
        <w:tc>
          <w:tcPr>
            <w:tcW w:w="813" w:type="dxa"/>
            <w:shd w:val="clear" w:color="auto" w:fill="DEEAF6" w:themeFill="accent1" w:themeFillTint="33"/>
          </w:tcPr>
          <w:p w14:paraId="66A6FF06" w14:textId="77777777" w:rsidR="001B70F2" w:rsidRPr="00235F3F" w:rsidRDefault="001B70F2" w:rsidP="004C43C3">
            <w:pPr>
              <w:pStyle w:val="Default"/>
              <w:rPr>
                <w:sz w:val="22"/>
                <w:szCs w:val="22"/>
              </w:rPr>
            </w:pPr>
            <w:r w:rsidRPr="00235F3F">
              <w:rPr>
                <w:sz w:val="22"/>
                <w:szCs w:val="22"/>
              </w:rPr>
              <w:t>8</w:t>
            </w:r>
          </w:p>
        </w:tc>
        <w:tc>
          <w:tcPr>
            <w:tcW w:w="3269" w:type="dxa"/>
            <w:shd w:val="clear" w:color="auto" w:fill="DEEAF6" w:themeFill="accent1" w:themeFillTint="33"/>
          </w:tcPr>
          <w:p w14:paraId="2F926C3C" w14:textId="77777777" w:rsidR="001B70F2" w:rsidRPr="00235F3F" w:rsidRDefault="001B70F2" w:rsidP="004C43C3">
            <w:pPr>
              <w:pStyle w:val="Default"/>
              <w:rPr>
                <w:sz w:val="22"/>
                <w:szCs w:val="22"/>
              </w:rPr>
            </w:pPr>
            <w:r w:rsidRPr="00235F3F">
              <w:rPr>
                <w:sz w:val="22"/>
                <w:szCs w:val="22"/>
              </w:rPr>
              <w:t>TYPE</w:t>
            </w:r>
          </w:p>
        </w:tc>
        <w:tc>
          <w:tcPr>
            <w:tcW w:w="4934" w:type="dxa"/>
            <w:shd w:val="clear" w:color="auto" w:fill="DEEAF6" w:themeFill="accent1" w:themeFillTint="33"/>
          </w:tcPr>
          <w:p w14:paraId="1F4F1895" w14:textId="77777777" w:rsidR="001B70F2" w:rsidRPr="00235F3F" w:rsidRDefault="001B70F2" w:rsidP="004C43C3">
            <w:pPr>
              <w:pStyle w:val="Default"/>
              <w:rPr>
                <w:sz w:val="22"/>
                <w:szCs w:val="22"/>
              </w:rPr>
            </w:pPr>
            <w:r w:rsidRPr="00235F3F">
              <w:rPr>
                <w:sz w:val="22"/>
                <w:szCs w:val="22"/>
              </w:rPr>
              <w:t>Type of birth</w:t>
            </w:r>
          </w:p>
        </w:tc>
      </w:tr>
      <w:tr w:rsidR="001B70F2" w:rsidRPr="00235F3F" w14:paraId="522416BB" w14:textId="77777777" w:rsidTr="004C43C3">
        <w:tc>
          <w:tcPr>
            <w:tcW w:w="813" w:type="dxa"/>
            <w:shd w:val="clear" w:color="auto" w:fill="DEEAF6" w:themeFill="accent1" w:themeFillTint="33"/>
          </w:tcPr>
          <w:p w14:paraId="102E9BA4" w14:textId="77777777" w:rsidR="001B70F2" w:rsidRPr="00235F3F" w:rsidRDefault="001B70F2" w:rsidP="004C43C3">
            <w:pPr>
              <w:pStyle w:val="Default"/>
              <w:rPr>
                <w:sz w:val="22"/>
                <w:szCs w:val="22"/>
              </w:rPr>
            </w:pPr>
            <w:r w:rsidRPr="00235F3F">
              <w:rPr>
                <w:sz w:val="22"/>
                <w:szCs w:val="22"/>
              </w:rPr>
              <w:t>9</w:t>
            </w:r>
          </w:p>
        </w:tc>
        <w:tc>
          <w:tcPr>
            <w:tcW w:w="3269" w:type="dxa"/>
            <w:shd w:val="clear" w:color="auto" w:fill="DEEAF6" w:themeFill="accent1" w:themeFillTint="33"/>
          </w:tcPr>
          <w:p w14:paraId="6715A32A" w14:textId="77777777" w:rsidR="001B70F2" w:rsidRPr="00235F3F" w:rsidRDefault="001B70F2" w:rsidP="004C43C3">
            <w:pPr>
              <w:pStyle w:val="Default"/>
              <w:rPr>
                <w:sz w:val="22"/>
                <w:szCs w:val="22"/>
              </w:rPr>
            </w:pPr>
            <w:r w:rsidRPr="00235F3F">
              <w:rPr>
                <w:sz w:val="22"/>
                <w:szCs w:val="22"/>
              </w:rPr>
              <w:t>CIVREG</w:t>
            </w:r>
          </w:p>
        </w:tc>
        <w:tc>
          <w:tcPr>
            <w:tcW w:w="4934" w:type="dxa"/>
            <w:shd w:val="clear" w:color="auto" w:fill="DEEAF6" w:themeFill="accent1" w:themeFillTint="33"/>
          </w:tcPr>
          <w:p w14:paraId="44217220" w14:textId="77777777" w:rsidR="001B70F2" w:rsidRPr="00235F3F" w:rsidRDefault="001B70F2" w:rsidP="004C43C3">
            <w:pPr>
              <w:pStyle w:val="Default"/>
              <w:rPr>
                <w:sz w:val="22"/>
                <w:szCs w:val="22"/>
              </w:rPr>
            </w:pPr>
            <w:r w:rsidRPr="00235F3F">
              <w:rPr>
                <w:sz w:val="22"/>
                <w:szCs w:val="22"/>
              </w:rPr>
              <w:t>Civil registration status</w:t>
            </w:r>
          </w:p>
        </w:tc>
      </w:tr>
      <w:tr w:rsidR="001B70F2" w:rsidRPr="00235F3F" w14:paraId="074F6AA6" w14:textId="77777777" w:rsidTr="004C43C3">
        <w:tc>
          <w:tcPr>
            <w:tcW w:w="813" w:type="dxa"/>
            <w:shd w:val="clear" w:color="auto" w:fill="DEEAF6" w:themeFill="accent1" w:themeFillTint="33"/>
          </w:tcPr>
          <w:p w14:paraId="4D88ED5B" w14:textId="77777777" w:rsidR="001B70F2" w:rsidRPr="00235F3F" w:rsidRDefault="001B70F2" w:rsidP="004C43C3">
            <w:pPr>
              <w:pStyle w:val="Default"/>
              <w:rPr>
                <w:sz w:val="22"/>
                <w:szCs w:val="22"/>
              </w:rPr>
            </w:pPr>
            <w:r w:rsidRPr="00235F3F">
              <w:rPr>
                <w:sz w:val="22"/>
                <w:szCs w:val="22"/>
              </w:rPr>
              <w:t>10</w:t>
            </w:r>
          </w:p>
        </w:tc>
        <w:tc>
          <w:tcPr>
            <w:tcW w:w="3269" w:type="dxa"/>
            <w:shd w:val="clear" w:color="auto" w:fill="DEEAF6" w:themeFill="accent1" w:themeFillTint="33"/>
          </w:tcPr>
          <w:p w14:paraId="1906ABB4" w14:textId="77777777" w:rsidR="001B70F2" w:rsidRPr="00235F3F" w:rsidRDefault="001B70F2" w:rsidP="004C43C3">
            <w:pPr>
              <w:pStyle w:val="Default"/>
              <w:rPr>
                <w:sz w:val="22"/>
                <w:szCs w:val="22"/>
              </w:rPr>
            </w:pPr>
            <w:r w:rsidRPr="00235F3F">
              <w:rPr>
                <w:sz w:val="22"/>
                <w:szCs w:val="22"/>
              </w:rPr>
              <w:t>WEIGHT</w:t>
            </w:r>
          </w:p>
        </w:tc>
        <w:tc>
          <w:tcPr>
            <w:tcW w:w="4934" w:type="dxa"/>
            <w:shd w:val="clear" w:color="auto" w:fill="DEEAF6" w:themeFill="accent1" w:themeFillTint="33"/>
          </w:tcPr>
          <w:p w14:paraId="2FF5E498" w14:textId="77777777" w:rsidR="001B70F2" w:rsidRPr="00235F3F" w:rsidRDefault="001B70F2" w:rsidP="004C43C3">
            <w:pPr>
              <w:pStyle w:val="Default"/>
              <w:rPr>
                <w:sz w:val="22"/>
                <w:szCs w:val="22"/>
              </w:rPr>
            </w:pPr>
            <w:r w:rsidRPr="00235F3F">
              <w:rPr>
                <w:sz w:val="22"/>
                <w:szCs w:val="22"/>
              </w:rPr>
              <w:t>Birth weight</w:t>
            </w:r>
          </w:p>
        </w:tc>
      </w:tr>
      <w:tr w:rsidR="001B70F2" w:rsidRPr="00D42D24" w14:paraId="0856F8BB" w14:textId="77777777" w:rsidTr="004C43C3">
        <w:tc>
          <w:tcPr>
            <w:tcW w:w="813" w:type="dxa"/>
            <w:shd w:val="clear" w:color="auto" w:fill="DEEAF6" w:themeFill="accent1" w:themeFillTint="33"/>
          </w:tcPr>
          <w:p w14:paraId="0CBB041A" w14:textId="77777777" w:rsidR="001B70F2" w:rsidRPr="00235F3F" w:rsidRDefault="001B70F2" w:rsidP="004C43C3">
            <w:pPr>
              <w:pStyle w:val="Default"/>
              <w:rPr>
                <w:sz w:val="22"/>
                <w:szCs w:val="22"/>
              </w:rPr>
            </w:pPr>
            <w:r w:rsidRPr="00235F3F">
              <w:rPr>
                <w:sz w:val="22"/>
                <w:szCs w:val="22"/>
              </w:rPr>
              <w:t>11</w:t>
            </w:r>
          </w:p>
        </w:tc>
        <w:tc>
          <w:tcPr>
            <w:tcW w:w="3269" w:type="dxa"/>
            <w:shd w:val="clear" w:color="auto" w:fill="DEEAF6" w:themeFill="accent1" w:themeFillTint="33"/>
          </w:tcPr>
          <w:p w14:paraId="7D9909D8" w14:textId="77777777" w:rsidR="001B70F2" w:rsidRPr="00235F3F" w:rsidRDefault="001B70F2" w:rsidP="004C43C3">
            <w:pPr>
              <w:pStyle w:val="Default"/>
              <w:rPr>
                <w:sz w:val="22"/>
                <w:szCs w:val="22"/>
              </w:rPr>
            </w:pPr>
            <w:r w:rsidRPr="00235F3F">
              <w:rPr>
                <w:sz w:val="22"/>
                <w:szCs w:val="22"/>
              </w:rPr>
              <w:t>GESTLENGTH</w:t>
            </w:r>
          </w:p>
        </w:tc>
        <w:tc>
          <w:tcPr>
            <w:tcW w:w="4934" w:type="dxa"/>
            <w:shd w:val="clear" w:color="auto" w:fill="DEEAF6" w:themeFill="accent1" w:themeFillTint="33"/>
          </w:tcPr>
          <w:p w14:paraId="731BB0B5" w14:textId="77777777" w:rsidR="001B70F2" w:rsidRPr="00235F3F" w:rsidRDefault="001B70F2" w:rsidP="004C43C3">
            <w:pPr>
              <w:pStyle w:val="Default"/>
              <w:rPr>
                <w:sz w:val="22"/>
                <w:szCs w:val="22"/>
              </w:rPr>
            </w:pPr>
            <w:r w:rsidRPr="00235F3F">
              <w:rPr>
                <w:sz w:val="22"/>
                <w:szCs w:val="22"/>
              </w:rPr>
              <w:t>Length of gestation in completed weeks</w:t>
            </w:r>
          </w:p>
        </w:tc>
      </w:tr>
      <w:tr w:rsidR="001B70F2" w:rsidRPr="00D42D24" w14:paraId="647B6C88" w14:textId="77777777" w:rsidTr="004C43C3">
        <w:tc>
          <w:tcPr>
            <w:tcW w:w="813" w:type="dxa"/>
            <w:tcBorders>
              <w:bottom w:val="single" w:sz="4" w:space="0" w:color="auto"/>
            </w:tcBorders>
            <w:shd w:val="clear" w:color="auto" w:fill="DEEAF6" w:themeFill="accent1" w:themeFillTint="33"/>
          </w:tcPr>
          <w:p w14:paraId="0B90E3D8" w14:textId="77777777" w:rsidR="001B70F2" w:rsidRPr="00235F3F" w:rsidRDefault="001B70F2" w:rsidP="004C43C3">
            <w:pPr>
              <w:pStyle w:val="Default"/>
              <w:rPr>
                <w:sz w:val="22"/>
                <w:szCs w:val="22"/>
              </w:rPr>
            </w:pPr>
            <w:r w:rsidRPr="00235F3F">
              <w:rPr>
                <w:sz w:val="22"/>
                <w:szCs w:val="22"/>
              </w:rPr>
              <w:t>12</w:t>
            </w:r>
          </w:p>
        </w:tc>
        <w:tc>
          <w:tcPr>
            <w:tcW w:w="3269" w:type="dxa"/>
            <w:tcBorders>
              <w:bottom w:val="single" w:sz="4" w:space="0" w:color="auto"/>
            </w:tcBorders>
            <w:shd w:val="clear" w:color="auto" w:fill="DEEAF6" w:themeFill="accent1" w:themeFillTint="33"/>
          </w:tcPr>
          <w:p w14:paraId="50819B00" w14:textId="77777777" w:rsidR="001B70F2" w:rsidRPr="00235F3F" w:rsidRDefault="001B70F2" w:rsidP="004C43C3">
            <w:pPr>
              <w:pStyle w:val="Default"/>
              <w:rPr>
                <w:sz w:val="22"/>
                <w:szCs w:val="22"/>
              </w:rPr>
            </w:pPr>
            <w:r w:rsidRPr="00235F3F">
              <w:rPr>
                <w:sz w:val="22"/>
                <w:szCs w:val="22"/>
              </w:rPr>
              <w:t>SURVIVAL</w:t>
            </w:r>
          </w:p>
        </w:tc>
        <w:tc>
          <w:tcPr>
            <w:tcW w:w="4934" w:type="dxa"/>
            <w:tcBorders>
              <w:bottom w:val="single" w:sz="4" w:space="0" w:color="auto"/>
            </w:tcBorders>
            <w:shd w:val="clear" w:color="auto" w:fill="DEEAF6" w:themeFill="accent1" w:themeFillTint="33"/>
          </w:tcPr>
          <w:p w14:paraId="17243E6C" w14:textId="77777777" w:rsidR="001B70F2" w:rsidRPr="00235F3F" w:rsidRDefault="001B70F2" w:rsidP="004C43C3">
            <w:pPr>
              <w:pStyle w:val="Default"/>
              <w:rPr>
                <w:sz w:val="22"/>
                <w:szCs w:val="22"/>
              </w:rPr>
            </w:pPr>
            <w:r w:rsidRPr="00235F3F">
              <w:rPr>
                <w:sz w:val="22"/>
                <w:szCs w:val="22"/>
              </w:rPr>
              <w:t>Survival beyond one week of age</w:t>
            </w:r>
          </w:p>
        </w:tc>
      </w:tr>
      <w:tr w:rsidR="001B70F2" w:rsidRPr="00235F3F" w14:paraId="2400ED2E" w14:textId="77777777" w:rsidTr="004C43C3">
        <w:trPr>
          <w:trHeight w:val="241"/>
        </w:trPr>
        <w:tc>
          <w:tcPr>
            <w:tcW w:w="813" w:type="dxa"/>
            <w:shd w:val="clear" w:color="auto" w:fill="auto"/>
          </w:tcPr>
          <w:p w14:paraId="6DFF7931" w14:textId="77777777" w:rsidR="001B70F2" w:rsidRPr="00235F3F" w:rsidRDefault="001B70F2" w:rsidP="004C43C3">
            <w:pPr>
              <w:pStyle w:val="Default"/>
              <w:rPr>
                <w:sz w:val="22"/>
                <w:szCs w:val="22"/>
              </w:rPr>
            </w:pPr>
            <w:r>
              <w:rPr>
                <w:sz w:val="22"/>
                <w:szCs w:val="22"/>
              </w:rPr>
              <w:t>13</w:t>
            </w:r>
          </w:p>
        </w:tc>
        <w:tc>
          <w:tcPr>
            <w:tcW w:w="3269" w:type="dxa"/>
            <w:shd w:val="clear" w:color="auto" w:fill="auto"/>
          </w:tcPr>
          <w:p w14:paraId="7CD93A31" w14:textId="77777777" w:rsidR="001B70F2" w:rsidRPr="00235F3F" w:rsidRDefault="001B70F2" w:rsidP="004C43C3">
            <w:pPr>
              <w:pStyle w:val="Default"/>
              <w:rPr>
                <w:sz w:val="22"/>
                <w:szCs w:val="22"/>
              </w:rPr>
            </w:pPr>
            <w:r w:rsidRPr="00235F3F">
              <w:rPr>
                <w:sz w:val="22"/>
                <w:szCs w:val="22"/>
              </w:rPr>
              <w:t>DEATH_DAT</w:t>
            </w:r>
            <w:r>
              <w:rPr>
                <w:sz w:val="22"/>
                <w:szCs w:val="22"/>
              </w:rPr>
              <w:t>E</w:t>
            </w:r>
          </w:p>
        </w:tc>
        <w:tc>
          <w:tcPr>
            <w:tcW w:w="4934" w:type="dxa"/>
            <w:shd w:val="clear" w:color="auto" w:fill="auto"/>
          </w:tcPr>
          <w:p w14:paraId="349A717F" w14:textId="77777777" w:rsidR="001B70F2" w:rsidRPr="00235F3F" w:rsidRDefault="001B70F2" w:rsidP="004C43C3">
            <w:pPr>
              <w:pStyle w:val="Default"/>
              <w:rPr>
                <w:sz w:val="22"/>
                <w:szCs w:val="22"/>
              </w:rPr>
            </w:pPr>
            <w:r w:rsidRPr="00235F3F">
              <w:rPr>
                <w:sz w:val="22"/>
                <w:szCs w:val="22"/>
              </w:rPr>
              <w:t>Date of death</w:t>
            </w:r>
          </w:p>
        </w:tc>
      </w:tr>
      <w:tr w:rsidR="001B70F2" w:rsidRPr="00D42D24" w14:paraId="1269CDF2" w14:textId="77777777" w:rsidTr="004C43C3">
        <w:tc>
          <w:tcPr>
            <w:tcW w:w="813" w:type="dxa"/>
            <w:shd w:val="clear" w:color="auto" w:fill="auto"/>
          </w:tcPr>
          <w:p w14:paraId="5297C198" w14:textId="77777777" w:rsidR="001B70F2" w:rsidRPr="00235F3F" w:rsidRDefault="001B70F2" w:rsidP="004C43C3">
            <w:pPr>
              <w:pStyle w:val="Default"/>
              <w:rPr>
                <w:sz w:val="22"/>
                <w:szCs w:val="22"/>
              </w:rPr>
            </w:pPr>
            <w:r w:rsidRPr="00E46029">
              <w:rPr>
                <w:sz w:val="22"/>
                <w:szCs w:val="20"/>
              </w:rPr>
              <w:t xml:space="preserve">14 </w:t>
            </w:r>
          </w:p>
        </w:tc>
        <w:tc>
          <w:tcPr>
            <w:tcW w:w="3269" w:type="dxa"/>
            <w:shd w:val="clear" w:color="auto" w:fill="auto"/>
          </w:tcPr>
          <w:p w14:paraId="22EAD3CA" w14:textId="77777777" w:rsidR="001B70F2" w:rsidRPr="00235F3F" w:rsidRDefault="001B70F2" w:rsidP="004C43C3">
            <w:pPr>
              <w:pStyle w:val="Default"/>
              <w:rPr>
                <w:sz w:val="22"/>
                <w:szCs w:val="22"/>
              </w:rPr>
            </w:pPr>
            <w:r w:rsidRPr="00E46029">
              <w:rPr>
                <w:sz w:val="22"/>
                <w:szCs w:val="20"/>
              </w:rPr>
              <w:t xml:space="preserve">DATEMO </w:t>
            </w:r>
          </w:p>
        </w:tc>
        <w:tc>
          <w:tcPr>
            <w:tcW w:w="4934" w:type="dxa"/>
            <w:shd w:val="clear" w:color="auto" w:fill="auto"/>
          </w:tcPr>
          <w:p w14:paraId="25CBB19E" w14:textId="77777777" w:rsidR="001B70F2" w:rsidRPr="00235F3F" w:rsidRDefault="001B70F2" w:rsidP="004C43C3">
            <w:pPr>
              <w:pStyle w:val="Default"/>
              <w:rPr>
                <w:sz w:val="22"/>
                <w:szCs w:val="22"/>
              </w:rPr>
            </w:pPr>
            <w:r w:rsidRPr="00E46029">
              <w:rPr>
                <w:sz w:val="22"/>
                <w:szCs w:val="20"/>
              </w:rPr>
              <w:t xml:space="preserve">Date of birth of mother </w:t>
            </w:r>
          </w:p>
        </w:tc>
      </w:tr>
      <w:tr w:rsidR="001B70F2" w:rsidRPr="00D42D24" w14:paraId="6E788223" w14:textId="77777777" w:rsidTr="004C43C3">
        <w:tc>
          <w:tcPr>
            <w:tcW w:w="813" w:type="dxa"/>
            <w:tcBorders>
              <w:bottom w:val="single" w:sz="4" w:space="0" w:color="auto"/>
            </w:tcBorders>
            <w:shd w:val="clear" w:color="auto" w:fill="DEEAF6" w:themeFill="accent1" w:themeFillTint="33"/>
          </w:tcPr>
          <w:p w14:paraId="000E84B3" w14:textId="77777777" w:rsidR="001B70F2" w:rsidRPr="00235F3F" w:rsidRDefault="001B70F2" w:rsidP="004C43C3">
            <w:pPr>
              <w:pStyle w:val="Default"/>
              <w:rPr>
                <w:sz w:val="22"/>
                <w:szCs w:val="22"/>
              </w:rPr>
            </w:pPr>
            <w:r w:rsidRPr="00235F3F">
              <w:rPr>
                <w:sz w:val="22"/>
                <w:szCs w:val="22"/>
              </w:rPr>
              <w:t>15</w:t>
            </w:r>
          </w:p>
        </w:tc>
        <w:tc>
          <w:tcPr>
            <w:tcW w:w="3269" w:type="dxa"/>
            <w:tcBorders>
              <w:bottom w:val="single" w:sz="4" w:space="0" w:color="auto"/>
            </w:tcBorders>
            <w:shd w:val="clear" w:color="auto" w:fill="DEEAF6" w:themeFill="accent1" w:themeFillTint="33"/>
          </w:tcPr>
          <w:p w14:paraId="48057AF4" w14:textId="77777777" w:rsidR="001B70F2" w:rsidRPr="00235F3F" w:rsidRDefault="001B70F2" w:rsidP="004C43C3">
            <w:pPr>
              <w:pStyle w:val="Default"/>
              <w:rPr>
                <w:sz w:val="22"/>
                <w:szCs w:val="22"/>
              </w:rPr>
            </w:pPr>
            <w:r w:rsidRPr="00235F3F">
              <w:rPr>
                <w:sz w:val="22"/>
                <w:szCs w:val="22"/>
              </w:rPr>
              <w:t>AGEMO</w:t>
            </w:r>
          </w:p>
        </w:tc>
        <w:tc>
          <w:tcPr>
            <w:tcW w:w="4934" w:type="dxa"/>
            <w:tcBorders>
              <w:bottom w:val="single" w:sz="4" w:space="0" w:color="auto"/>
            </w:tcBorders>
            <w:shd w:val="clear" w:color="auto" w:fill="DEEAF6" w:themeFill="accent1" w:themeFillTint="33"/>
          </w:tcPr>
          <w:p w14:paraId="154AB7C3" w14:textId="77777777" w:rsidR="001B70F2" w:rsidRPr="00235F3F" w:rsidRDefault="001B70F2" w:rsidP="004C43C3">
            <w:pPr>
              <w:pStyle w:val="Default"/>
              <w:rPr>
                <w:sz w:val="22"/>
                <w:szCs w:val="22"/>
              </w:rPr>
            </w:pPr>
            <w:r w:rsidRPr="00235F3F">
              <w:rPr>
                <w:sz w:val="22"/>
                <w:szCs w:val="22"/>
              </w:rPr>
              <w:t xml:space="preserve">Age </w:t>
            </w:r>
            <w:r>
              <w:rPr>
                <w:sz w:val="22"/>
                <w:szCs w:val="22"/>
              </w:rPr>
              <w:t xml:space="preserve">of </w:t>
            </w:r>
            <w:r w:rsidRPr="00235F3F">
              <w:rPr>
                <w:sz w:val="22"/>
                <w:szCs w:val="22"/>
              </w:rPr>
              <w:t>mother at delivery</w:t>
            </w:r>
          </w:p>
        </w:tc>
      </w:tr>
      <w:tr w:rsidR="001B70F2" w:rsidRPr="00235F3F" w14:paraId="31BF6CEE" w14:textId="77777777" w:rsidTr="004C43C3">
        <w:tc>
          <w:tcPr>
            <w:tcW w:w="813" w:type="dxa"/>
            <w:shd w:val="clear" w:color="auto" w:fill="auto"/>
          </w:tcPr>
          <w:p w14:paraId="202571CD" w14:textId="77777777" w:rsidR="001B70F2" w:rsidRPr="00235F3F" w:rsidRDefault="001B70F2" w:rsidP="004C43C3">
            <w:pPr>
              <w:pStyle w:val="Default"/>
              <w:rPr>
                <w:sz w:val="22"/>
                <w:szCs w:val="22"/>
              </w:rPr>
            </w:pPr>
            <w:r>
              <w:rPr>
                <w:sz w:val="22"/>
                <w:szCs w:val="22"/>
              </w:rPr>
              <w:t>16*</w:t>
            </w:r>
          </w:p>
        </w:tc>
        <w:tc>
          <w:tcPr>
            <w:tcW w:w="3269" w:type="dxa"/>
            <w:shd w:val="clear" w:color="auto" w:fill="auto"/>
          </w:tcPr>
          <w:p w14:paraId="578B8D54" w14:textId="77777777" w:rsidR="001B70F2" w:rsidRPr="00235F3F" w:rsidRDefault="001B70F2" w:rsidP="004C43C3">
            <w:pPr>
              <w:pStyle w:val="Default"/>
              <w:rPr>
                <w:sz w:val="22"/>
                <w:szCs w:val="22"/>
              </w:rPr>
            </w:pPr>
            <w:r w:rsidRPr="003F7F6F">
              <w:rPr>
                <w:sz w:val="22"/>
                <w:szCs w:val="20"/>
              </w:rPr>
              <w:t xml:space="preserve">BMI </w:t>
            </w:r>
          </w:p>
        </w:tc>
        <w:tc>
          <w:tcPr>
            <w:tcW w:w="4934" w:type="dxa"/>
            <w:shd w:val="clear" w:color="auto" w:fill="auto"/>
          </w:tcPr>
          <w:p w14:paraId="1FB9B0C6" w14:textId="77777777" w:rsidR="001B70F2" w:rsidRPr="00235F3F" w:rsidRDefault="001B70F2" w:rsidP="004C43C3">
            <w:pPr>
              <w:pStyle w:val="Default"/>
              <w:rPr>
                <w:sz w:val="22"/>
                <w:szCs w:val="22"/>
              </w:rPr>
            </w:pPr>
            <w:r w:rsidRPr="003F7F6F">
              <w:rPr>
                <w:sz w:val="22"/>
                <w:szCs w:val="20"/>
              </w:rPr>
              <w:t xml:space="preserve">Maternal Body Mass Index </w:t>
            </w:r>
          </w:p>
        </w:tc>
      </w:tr>
      <w:tr w:rsidR="001B70F2" w:rsidRPr="00235F3F" w14:paraId="4B0271FD" w14:textId="77777777" w:rsidTr="004C43C3">
        <w:tc>
          <w:tcPr>
            <w:tcW w:w="813" w:type="dxa"/>
            <w:shd w:val="clear" w:color="auto" w:fill="auto"/>
          </w:tcPr>
          <w:p w14:paraId="17C2A780" w14:textId="77777777" w:rsidR="001B70F2" w:rsidRPr="00235F3F" w:rsidRDefault="001B70F2" w:rsidP="004C43C3">
            <w:pPr>
              <w:pStyle w:val="Default"/>
              <w:rPr>
                <w:sz w:val="22"/>
                <w:szCs w:val="22"/>
              </w:rPr>
            </w:pPr>
            <w:r w:rsidRPr="00E46029">
              <w:rPr>
                <w:sz w:val="22"/>
                <w:szCs w:val="20"/>
              </w:rPr>
              <w:t xml:space="preserve">17 </w:t>
            </w:r>
          </w:p>
        </w:tc>
        <w:tc>
          <w:tcPr>
            <w:tcW w:w="3269" w:type="dxa"/>
            <w:shd w:val="clear" w:color="auto" w:fill="auto"/>
          </w:tcPr>
          <w:p w14:paraId="21A0A674" w14:textId="77777777" w:rsidR="001B70F2" w:rsidRPr="00235F3F" w:rsidRDefault="001B70F2" w:rsidP="004C43C3">
            <w:pPr>
              <w:pStyle w:val="Default"/>
              <w:rPr>
                <w:sz w:val="22"/>
                <w:szCs w:val="22"/>
              </w:rPr>
            </w:pPr>
            <w:r w:rsidRPr="00E46029">
              <w:rPr>
                <w:sz w:val="22"/>
                <w:szCs w:val="20"/>
              </w:rPr>
              <w:t xml:space="preserve">RESIDMO </w:t>
            </w:r>
          </w:p>
        </w:tc>
        <w:tc>
          <w:tcPr>
            <w:tcW w:w="4934" w:type="dxa"/>
            <w:shd w:val="clear" w:color="auto" w:fill="auto"/>
          </w:tcPr>
          <w:p w14:paraId="2B1E7886" w14:textId="77777777" w:rsidR="001B70F2" w:rsidRPr="00235F3F" w:rsidRDefault="001B70F2" w:rsidP="004C43C3">
            <w:pPr>
              <w:pStyle w:val="Default"/>
              <w:rPr>
                <w:sz w:val="22"/>
                <w:szCs w:val="22"/>
              </w:rPr>
            </w:pPr>
            <w:r w:rsidRPr="00E46029">
              <w:rPr>
                <w:sz w:val="22"/>
                <w:szCs w:val="20"/>
              </w:rPr>
              <w:t xml:space="preserve">Mother’s residence code </w:t>
            </w:r>
          </w:p>
        </w:tc>
      </w:tr>
      <w:tr w:rsidR="001B70F2" w:rsidRPr="00B11DCD" w14:paraId="06FE0643" w14:textId="77777777" w:rsidTr="004C43C3">
        <w:tc>
          <w:tcPr>
            <w:tcW w:w="9016" w:type="dxa"/>
            <w:gridSpan w:val="3"/>
            <w:tcBorders>
              <w:bottom w:val="single" w:sz="4" w:space="0" w:color="auto"/>
            </w:tcBorders>
            <w:shd w:val="clear" w:color="auto" w:fill="BDD6EE" w:themeFill="accent1" w:themeFillTint="66"/>
          </w:tcPr>
          <w:p w14:paraId="37DBD16D" w14:textId="77777777" w:rsidR="001B70F2" w:rsidRPr="00B11DCD" w:rsidRDefault="001B70F2" w:rsidP="004C43C3">
            <w:pPr>
              <w:pStyle w:val="Default"/>
              <w:rPr>
                <w:b/>
              </w:rPr>
            </w:pPr>
            <w:r>
              <w:rPr>
                <w:b/>
                <w:bCs/>
                <w:szCs w:val="20"/>
              </w:rPr>
              <w:t>Diagnosis</w:t>
            </w:r>
            <w:r w:rsidRPr="00B11DCD">
              <w:rPr>
                <w:b/>
                <w:bCs/>
                <w:szCs w:val="20"/>
              </w:rPr>
              <w:t xml:space="preserve"> – Variables 1</w:t>
            </w:r>
            <w:r>
              <w:rPr>
                <w:b/>
                <w:bCs/>
                <w:szCs w:val="20"/>
              </w:rPr>
              <w:t>9 to 57</w:t>
            </w:r>
            <w:r w:rsidRPr="00B11DCD">
              <w:rPr>
                <w:b/>
                <w:bCs/>
                <w:szCs w:val="20"/>
              </w:rPr>
              <w:t xml:space="preserve"> </w:t>
            </w:r>
          </w:p>
        </w:tc>
      </w:tr>
      <w:tr w:rsidR="001B70F2" w:rsidRPr="00235F3F" w14:paraId="2F4190EA" w14:textId="77777777" w:rsidTr="004C43C3">
        <w:tc>
          <w:tcPr>
            <w:tcW w:w="813" w:type="dxa"/>
            <w:tcBorders>
              <w:bottom w:val="single" w:sz="4" w:space="0" w:color="auto"/>
            </w:tcBorders>
            <w:shd w:val="clear" w:color="auto" w:fill="DEEAF6" w:themeFill="accent1" w:themeFillTint="33"/>
          </w:tcPr>
          <w:p w14:paraId="5A42ECA3" w14:textId="77777777" w:rsidR="001B70F2" w:rsidRPr="00235F3F" w:rsidRDefault="002D28B8" w:rsidP="004C43C3">
            <w:pPr>
              <w:pStyle w:val="Default"/>
              <w:rPr>
                <w:sz w:val="22"/>
                <w:szCs w:val="22"/>
              </w:rPr>
            </w:pPr>
            <w:r>
              <w:rPr>
                <w:sz w:val="22"/>
                <w:szCs w:val="22"/>
              </w:rPr>
              <w:t>19</w:t>
            </w:r>
            <w:r w:rsidR="001B70F2">
              <w:rPr>
                <w:sz w:val="22"/>
                <w:szCs w:val="22"/>
              </w:rPr>
              <w:t>**</w:t>
            </w:r>
          </w:p>
        </w:tc>
        <w:tc>
          <w:tcPr>
            <w:tcW w:w="3269" w:type="dxa"/>
            <w:tcBorders>
              <w:bottom w:val="single" w:sz="4" w:space="0" w:color="auto"/>
            </w:tcBorders>
            <w:shd w:val="clear" w:color="auto" w:fill="DEEAF6" w:themeFill="accent1" w:themeFillTint="33"/>
          </w:tcPr>
          <w:p w14:paraId="547D212D" w14:textId="77777777" w:rsidR="001B70F2" w:rsidRPr="00235F3F" w:rsidRDefault="001B70F2" w:rsidP="004C43C3">
            <w:pPr>
              <w:pStyle w:val="Default"/>
              <w:rPr>
                <w:sz w:val="22"/>
                <w:szCs w:val="22"/>
              </w:rPr>
            </w:pPr>
            <w:r w:rsidRPr="00235F3F">
              <w:rPr>
                <w:sz w:val="22"/>
                <w:szCs w:val="22"/>
              </w:rPr>
              <w:t xml:space="preserve">WHENDISC </w:t>
            </w:r>
          </w:p>
        </w:tc>
        <w:tc>
          <w:tcPr>
            <w:tcW w:w="4934" w:type="dxa"/>
            <w:tcBorders>
              <w:bottom w:val="single" w:sz="4" w:space="0" w:color="auto"/>
            </w:tcBorders>
            <w:shd w:val="clear" w:color="auto" w:fill="DEEAF6" w:themeFill="accent1" w:themeFillTint="33"/>
          </w:tcPr>
          <w:p w14:paraId="5F6E8DC4" w14:textId="77777777" w:rsidR="001B70F2" w:rsidRPr="00235F3F" w:rsidRDefault="001B70F2" w:rsidP="004C43C3">
            <w:pPr>
              <w:pStyle w:val="Default"/>
              <w:rPr>
                <w:sz w:val="22"/>
                <w:szCs w:val="22"/>
              </w:rPr>
            </w:pPr>
            <w:r w:rsidRPr="00235F3F">
              <w:rPr>
                <w:sz w:val="22"/>
                <w:szCs w:val="22"/>
              </w:rPr>
              <w:t>When discovered</w:t>
            </w:r>
          </w:p>
        </w:tc>
      </w:tr>
      <w:tr w:rsidR="001B70F2" w:rsidRPr="00235F3F" w14:paraId="035F7E36" w14:textId="77777777" w:rsidTr="004C43C3">
        <w:tc>
          <w:tcPr>
            <w:tcW w:w="813" w:type="dxa"/>
            <w:shd w:val="clear" w:color="auto" w:fill="auto"/>
          </w:tcPr>
          <w:p w14:paraId="01612C64" w14:textId="77777777" w:rsidR="001B70F2" w:rsidRPr="000108AD" w:rsidRDefault="002D28B8" w:rsidP="004C43C3">
            <w:pPr>
              <w:pStyle w:val="Default"/>
              <w:rPr>
                <w:sz w:val="22"/>
                <w:szCs w:val="22"/>
              </w:rPr>
            </w:pPr>
            <w:r>
              <w:rPr>
                <w:sz w:val="22"/>
                <w:szCs w:val="22"/>
              </w:rPr>
              <w:t>20</w:t>
            </w:r>
          </w:p>
        </w:tc>
        <w:tc>
          <w:tcPr>
            <w:tcW w:w="3269" w:type="dxa"/>
            <w:shd w:val="clear" w:color="auto" w:fill="auto"/>
          </w:tcPr>
          <w:p w14:paraId="07F0A178" w14:textId="77777777" w:rsidR="001B70F2" w:rsidRPr="000108AD" w:rsidRDefault="001B70F2" w:rsidP="004C43C3">
            <w:pPr>
              <w:pStyle w:val="Default"/>
              <w:rPr>
                <w:sz w:val="22"/>
                <w:szCs w:val="22"/>
              </w:rPr>
            </w:pPr>
            <w:r w:rsidRPr="000108AD">
              <w:rPr>
                <w:sz w:val="22"/>
                <w:szCs w:val="22"/>
              </w:rPr>
              <w:t>CONDISC</w:t>
            </w:r>
          </w:p>
        </w:tc>
        <w:tc>
          <w:tcPr>
            <w:tcW w:w="4934" w:type="dxa"/>
            <w:shd w:val="clear" w:color="auto" w:fill="auto"/>
          </w:tcPr>
          <w:p w14:paraId="356F215B" w14:textId="77777777" w:rsidR="001B70F2" w:rsidRPr="00235F3F" w:rsidRDefault="001B70F2" w:rsidP="004C43C3">
            <w:pPr>
              <w:pStyle w:val="Default"/>
              <w:rPr>
                <w:sz w:val="22"/>
                <w:szCs w:val="22"/>
              </w:rPr>
            </w:pPr>
            <w:r w:rsidRPr="000108AD">
              <w:rPr>
                <w:sz w:val="22"/>
                <w:szCs w:val="20"/>
              </w:rPr>
              <w:t>Condition at discovery</w:t>
            </w:r>
            <w:r w:rsidRPr="00FE4B2C">
              <w:rPr>
                <w:sz w:val="22"/>
                <w:szCs w:val="20"/>
              </w:rPr>
              <w:t xml:space="preserve"> </w:t>
            </w:r>
          </w:p>
        </w:tc>
      </w:tr>
      <w:tr w:rsidR="001B70F2" w:rsidRPr="00D42D24" w14:paraId="49D8F0CB" w14:textId="77777777" w:rsidTr="004C43C3">
        <w:tc>
          <w:tcPr>
            <w:tcW w:w="813" w:type="dxa"/>
            <w:tcBorders>
              <w:bottom w:val="single" w:sz="4" w:space="0" w:color="auto"/>
            </w:tcBorders>
            <w:shd w:val="clear" w:color="auto" w:fill="DEEAF6" w:themeFill="accent1" w:themeFillTint="33"/>
          </w:tcPr>
          <w:p w14:paraId="017986D5" w14:textId="77777777" w:rsidR="001B70F2" w:rsidRPr="00235F3F" w:rsidRDefault="002D28B8" w:rsidP="004C43C3">
            <w:pPr>
              <w:pStyle w:val="Default"/>
              <w:rPr>
                <w:sz w:val="22"/>
                <w:szCs w:val="22"/>
              </w:rPr>
            </w:pPr>
            <w:r>
              <w:rPr>
                <w:sz w:val="22"/>
                <w:szCs w:val="22"/>
              </w:rPr>
              <w:t>21</w:t>
            </w:r>
          </w:p>
        </w:tc>
        <w:tc>
          <w:tcPr>
            <w:tcW w:w="3269" w:type="dxa"/>
            <w:tcBorders>
              <w:bottom w:val="single" w:sz="4" w:space="0" w:color="auto"/>
            </w:tcBorders>
            <w:shd w:val="clear" w:color="auto" w:fill="DEEAF6" w:themeFill="accent1" w:themeFillTint="33"/>
          </w:tcPr>
          <w:p w14:paraId="2E36491C" w14:textId="77777777" w:rsidR="001B70F2" w:rsidRPr="00235F3F" w:rsidRDefault="001B70F2" w:rsidP="004C43C3">
            <w:pPr>
              <w:pStyle w:val="Default"/>
              <w:rPr>
                <w:sz w:val="22"/>
                <w:szCs w:val="22"/>
              </w:rPr>
            </w:pPr>
            <w:r w:rsidRPr="00235F3F">
              <w:rPr>
                <w:sz w:val="22"/>
                <w:szCs w:val="22"/>
              </w:rPr>
              <w:t xml:space="preserve">AGEDISC </w:t>
            </w:r>
          </w:p>
        </w:tc>
        <w:tc>
          <w:tcPr>
            <w:tcW w:w="4934" w:type="dxa"/>
            <w:tcBorders>
              <w:bottom w:val="single" w:sz="4" w:space="0" w:color="auto"/>
            </w:tcBorders>
            <w:shd w:val="clear" w:color="auto" w:fill="DEEAF6" w:themeFill="accent1" w:themeFillTint="33"/>
          </w:tcPr>
          <w:p w14:paraId="739F85B2" w14:textId="77777777" w:rsidR="001B70F2" w:rsidRPr="00235F3F" w:rsidRDefault="001B70F2" w:rsidP="004C43C3">
            <w:pPr>
              <w:pStyle w:val="Default"/>
              <w:rPr>
                <w:sz w:val="22"/>
                <w:szCs w:val="22"/>
              </w:rPr>
            </w:pPr>
            <w:r w:rsidRPr="00235F3F">
              <w:rPr>
                <w:sz w:val="22"/>
                <w:szCs w:val="22"/>
              </w:rPr>
              <w:t>I</w:t>
            </w:r>
            <w:r>
              <w:rPr>
                <w:sz w:val="22"/>
                <w:szCs w:val="22"/>
              </w:rPr>
              <w:t>f prenatally diagnosed</w:t>
            </w:r>
            <w:r w:rsidRPr="00235F3F">
              <w:rPr>
                <w:sz w:val="22"/>
                <w:szCs w:val="22"/>
              </w:rPr>
              <w:t>, gestational age at discovery</w:t>
            </w:r>
          </w:p>
        </w:tc>
      </w:tr>
      <w:tr w:rsidR="002D28B8" w:rsidRPr="001B70F2" w14:paraId="73AF8D5A" w14:textId="77777777" w:rsidTr="004C43C3">
        <w:tc>
          <w:tcPr>
            <w:tcW w:w="813" w:type="dxa"/>
            <w:tcBorders>
              <w:bottom w:val="single" w:sz="4" w:space="0" w:color="auto"/>
            </w:tcBorders>
            <w:shd w:val="clear" w:color="auto" w:fill="DEEAF6" w:themeFill="accent1" w:themeFillTint="33"/>
          </w:tcPr>
          <w:p w14:paraId="229A6601" w14:textId="77777777" w:rsidR="002D28B8" w:rsidRDefault="002D28B8" w:rsidP="004C43C3">
            <w:pPr>
              <w:pStyle w:val="Default"/>
              <w:rPr>
                <w:sz w:val="22"/>
                <w:szCs w:val="22"/>
              </w:rPr>
            </w:pPr>
            <w:r>
              <w:rPr>
                <w:sz w:val="22"/>
                <w:szCs w:val="22"/>
              </w:rPr>
              <w:t>22</w:t>
            </w:r>
          </w:p>
        </w:tc>
        <w:tc>
          <w:tcPr>
            <w:tcW w:w="3269" w:type="dxa"/>
            <w:tcBorders>
              <w:bottom w:val="single" w:sz="4" w:space="0" w:color="auto"/>
            </w:tcBorders>
            <w:shd w:val="clear" w:color="auto" w:fill="DEEAF6" w:themeFill="accent1" w:themeFillTint="33"/>
          </w:tcPr>
          <w:p w14:paraId="1847E811" w14:textId="77777777" w:rsidR="002D28B8" w:rsidRPr="00235F3F" w:rsidRDefault="002D28B8" w:rsidP="004C43C3">
            <w:pPr>
              <w:pStyle w:val="Default"/>
              <w:rPr>
                <w:sz w:val="22"/>
                <w:szCs w:val="22"/>
              </w:rPr>
            </w:pPr>
            <w:r>
              <w:rPr>
                <w:sz w:val="22"/>
                <w:szCs w:val="22"/>
              </w:rPr>
              <w:t>FIRST PRE</w:t>
            </w:r>
          </w:p>
        </w:tc>
        <w:tc>
          <w:tcPr>
            <w:tcW w:w="4934" w:type="dxa"/>
            <w:tcBorders>
              <w:bottom w:val="single" w:sz="4" w:space="0" w:color="auto"/>
            </w:tcBorders>
            <w:shd w:val="clear" w:color="auto" w:fill="DEEAF6" w:themeFill="accent1" w:themeFillTint="33"/>
          </w:tcPr>
          <w:p w14:paraId="199E9464" w14:textId="77777777" w:rsidR="002D28B8" w:rsidRPr="00235F3F" w:rsidRDefault="002D28B8" w:rsidP="004C43C3">
            <w:pPr>
              <w:pStyle w:val="Default"/>
              <w:rPr>
                <w:sz w:val="22"/>
                <w:szCs w:val="22"/>
              </w:rPr>
            </w:pPr>
            <w:r>
              <w:rPr>
                <w:sz w:val="22"/>
                <w:szCs w:val="22"/>
              </w:rPr>
              <w:t>First positive prenatal test</w:t>
            </w:r>
          </w:p>
        </w:tc>
      </w:tr>
      <w:tr w:rsidR="001B70F2" w:rsidRPr="00235F3F" w14:paraId="1D6F0699" w14:textId="77777777" w:rsidTr="004C43C3">
        <w:tc>
          <w:tcPr>
            <w:tcW w:w="813" w:type="dxa"/>
            <w:shd w:val="clear" w:color="auto" w:fill="auto"/>
          </w:tcPr>
          <w:p w14:paraId="30CEAB69" w14:textId="77777777" w:rsidR="001B70F2" w:rsidRDefault="002D28B8" w:rsidP="004C43C3">
            <w:pPr>
              <w:pStyle w:val="Default"/>
              <w:rPr>
                <w:sz w:val="22"/>
                <w:szCs w:val="22"/>
              </w:rPr>
            </w:pPr>
            <w:r>
              <w:rPr>
                <w:sz w:val="22"/>
                <w:szCs w:val="22"/>
              </w:rPr>
              <w:t>24</w:t>
            </w:r>
          </w:p>
        </w:tc>
        <w:tc>
          <w:tcPr>
            <w:tcW w:w="3269" w:type="dxa"/>
            <w:shd w:val="clear" w:color="auto" w:fill="auto"/>
          </w:tcPr>
          <w:p w14:paraId="03929C69" w14:textId="77777777" w:rsidR="001B70F2" w:rsidRPr="00235F3F" w:rsidRDefault="001B70F2" w:rsidP="004C43C3">
            <w:pPr>
              <w:pStyle w:val="Default"/>
              <w:rPr>
                <w:sz w:val="22"/>
                <w:szCs w:val="22"/>
              </w:rPr>
            </w:pPr>
            <w:r w:rsidRPr="00235F3F">
              <w:rPr>
                <w:sz w:val="22"/>
                <w:szCs w:val="22"/>
              </w:rPr>
              <w:t xml:space="preserve">KARYO </w:t>
            </w:r>
          </w:p>
        </w:tc>
        <w:tc>
          <w:tcPr>
            <w:tcW w:w="4934" w:type="dxa"/>
            <w:shd w:val="clear" w:color="auto" w:fill="auto"/>
          </w:tcPr>
          <w:p w14:paraId="2A8723A4" w14:textId="77777777" w:rsidR="001B70F2" w:rsidRPr="00235F3F" w:rsidRDefault="001B70F2" w:rsidP="004C43C3">
            <w:pPr>
              <w:pStyle w:val="Default"/>
              <w:rPr>
                <w:sz w:val="22"/>
                <w:szCs w:val="22"/>
              </w:rPr>
            </w:pPr>
            <w:r w:rsidRPr="00235F3F">
              <w:rPr>
                <w:sz w:val="22"/>
                <w:szCs w:val="22"/>
              </w:rPr>
              <w:t xml:space="preserve">Karyotype of infant/fetus </w:t>
            </w:r>
          </w:p>
        </w:tc>
      </w:tr>
      <w:tr w:rsidR="001B70F2" w:rsidRPr="00235F3F" w14:paraId="5C894231" w14:textId="77777777" w:rsidTr="004C43C3">
        <w:tc>
          <w:tcPr>
            <w:tcW w:w="813" w:type="dxa"/>
            <w:shd w:val="clear" w:color="auto" w:fill="auto"/>
          </w:tcPr>
          <w:p w14:paraId="475CE204" w14:textId="77777777" w:rsidR="001B70F2" w:rsidRDefault="002D28B8" w:rsidP="004C43C3">
            <w:pPr>
              <w:pStyle w:val="Default"/>
              <w:rPr>
                <w:sz w:val="22"/>
                <w:szCs w:val="22"/>
              </w:rPr>
            </w:pPr>
            <w:r>
              <w:rPr>
                <w:sz w:val="22"/>
                <w:szCs w:val="22"/>
              </w:rPr>
              <w:t>25</w:t>
            </w:r>
          </w:p>
        </w:tc>
        <w:tc>
          <w:tcPr>
            <w:tcW w:w="3269" w:type="dxa"/>
            <w:shd w:val="clear" w:color="auto" w:fill="auto"/>
          </w:tcPr>
          <w:p w14:paraId="51578367" w14:textId="77777777" w:rsidR="001B70F2" w:rsidRPr="00235F3F" w:rsidRDefault="001B70F2" w:rsidP="004C43C3">
            <w:pPr>
              <w:pStyle w:val="Default"/>
              <w:rPr>
                <w:sz w:val="22"/>
                <w:szCs w:val="22"/>
              </w:rPr>
            </w:pPr>
            <w:r w:rsidRPr="00235F3F">
              <w:rPr>
                <w:sz w:val="22"/>
                <w:szCs w:val="22"/>
              </w:rPr>
              <w:t xml:space="preserve">SP_KARYO </w:t>
            </w:r>
          </w:p>
        </w:tc>
        <w:tc>
          <w:tcPr>
            <w:tcW w:w="4934" w:type="dxa"/>
            <w:shd w:val="clear" w:color="auto" w:fill="auto"/>
          </w:tcPr>
          <w:p w14:paraId="2558D8FE" w14:textId="77777777" w:rsidR="001B70F2" w:rsidRPr="00235F3F" w:rsidRDefault="001B70F2" w:rsidP="004C43C3">
            <w:pPr>
              <w:pStyle w:val="Default"/>
              <w:rPr>
                <w:sz w:val="22"/>
                <w:szCs w:val="22"/>
              </w:rPr>
            </w:pPr>
            <w:r w:rsidRPr="00235F3F">
              <w:rPr>
                <w:sz w:val="22"/>
                <w:szCs w:val="22"/>
              </w:rPr>
              <w:t xml:space="preserve">Specify karyotype </w:t>
            </w:r>
          </w:p>
        </w:tc>
      </w:tr>
      <w:tr w:rsidR="001B70F2" w:rsidRPr="00235F3F" w14:paraId="7570B02E" w14:textId="77777777" w:rsidTr="004C43C3">
        <w:tc>
          <w:tcPr>
            <w:tcW w:w="813" w:type="dxa"/>
            <w:shd w:val="clear" w:color="auto" w:fill="auto"/>
          </w:tcPr>
          <w:p w14:paraId="18BD3B4D" w14:textId="77777777" w:rsidR="001B70F2" w:rsidRDefault="002D28B8" w:rsidP="004C43C3">
            <w:pPr>
              <w:pStyle w:val="Default"/>
              <w:rPr>
                <w:sz w:val="22"/>
                <w:szCs w:val="22"/>
              </w:rPr>
            </w:pPr>
            <w:r>
              <w:rPr>
                <w:sz w:val="22"/>
                <w:szCs w:val="22"/>
              </w:rPr>
              <w:t>26</w:t>
            </w:r>
            <w:r w:rsidR="001B70F2">
              <w:rPr>
                <w:sz w:val="22"/>
                <w:szCs w:val="22"/>
              </w:rPr>
              <w:t>*</w:t>
            </w:r>
          </w:p>
        </w:tc>
        <w:tc>
          <w:tcPr>
            <w:tcW w:w="3269" w:type="dxa"/>
            <w:shd w:val="clear" w:color="auto" w:fill="auto"/>
          </w:tcPr>
          <w:p w14:paraId="2E98C939" w14:textId="77777777" w:rsidR="001B70F2" w:rsidRPr="00235F3F" w:rsidRDefault="001B70F2" w:rsidP="004C43C3">
            <w:pPr>
              <w:pStyle w:val="Default"/>
              <w:rPr>
                <w:sz w:val="22"/>
                <w:szCs w:val="22"/>
              </w:rPr>
            </w:pPr>
            <w:r w:rsidRPr="002F5846">
              <w:rPr>
                <w:sz w:val="22"/>
                <w:szCs w:val="20"/>
              </w:rPr>
              <w:t xml:space="preserve">GENTEST </w:t>
            </w:r>
          </w:p>
        </w:tc>
        <w:tc>
          <w:tcPr>
            <w:tcW w:w="4934" w:type="dxa"/>
            <w:shd w:val="clear" w:color="auto" w:fill="auto"/>
          </w:tcPr>
          <w:p w14:paraId="366C57CA" w14:textId="77777777" w:rsidR="001B70F2" w:rsidRPr="00235F3F" w:rsidRDefault="001B70F2" w:rsidP="004C43C3">
            <w:pPr>
              <w:pStyle w:val="Default"/>
              <w:rPr>
                <w:sz w:val="22"/>
                <w:szCs w:val="22"/>
              </w:rPr>
            </w:pPr>
            <w:r w:rsidRPr="002F5846">
              <w:rPr>
                <w:sz w:val="22"/>
                <w:szCs w:val="20"/>
              </w:rPr>
              <w:t xml:space="preserve">Genetic Test </w:t>
            </w:r>
          </w:p>
        </w:tc>
      </w:tr>
      <w:tr w:rsidR="001B70F2" w:rsidRPr="00235F3F" w14:paraId="1FBB6AA9" w14:textId="77777777" w:rsidTr="004C43C3">
        <w:tc>
          <w:tcPr>
            <w:tcW w:w="813" w:type="dxa"/>
            <w:shd w:val="clear" w:color="auto" w:fill="auto"/>
          </w:tcPr>
          <w:p w14:paraId="7F23BFB4" w14:textId="77777777" w:rsidR="001B70F2" w:rsidRDefault="002D28B8" w:rsidP="004C43C3">
            <w:pPr>
              <w:pStyle w:val="Default"/>
              <w:rPr>
                <w:sz w:val="22"/>
                <w:szCs w:val="22"/>
              </w:rPr>
            </w:pPr>
            <w:r>
              <w:rPr>
                <w:sz w:val="22"/>
                <w:szCs w:val="22"/>
              </w:rPr>
              <w:t>27</w:t>
            </w:r>
            <w:r w:rsidR="001B70F2">
              <w:rPr>
                <w:sz w:val="22"/>
                <w:szCs w:val="22"/>
              </w:rPr>
              <w:t>*</w:t>
            </w:r>
          </w:p>
        </w:tc>
        <w:tc>
          <w:tcPr>
            <w:tcW w:w="3269" w:type="dxa"/>
            <w:shd w:val="clear" w:color="auto" w:fill="auto"/>
          </w:tcPr>
          <w:p w14:paraId="197E6B48" w14:textId="77777777" w:rsidR="001B70F2" w:rsidRPr="00235F3F" w:rsidRDefault="001B70F2" w:rsidP="004C43C3">
            <w:pPr>
              <w:pStyle w:val="Default"/>
              <w:rPr>
                <w:sz w:val="22"/>
                <w:szCs w:val="22"/>
              </w:rPr>
            </w:pPr>
            <w:r w:rsidRPr="002F5846">
              <w:rPr>
                <w:sz w:val="22"/>
                <w:szCs w:val="20"/>
              </w:rPr>
              <w:t xml:space="preserve">SP_GENTEST </w:t>
            </w:r>
          </w:p>
        </w:tc>
        <w:tc>
          <w:tcPr>
            <w:tcW w:w="4934" w:type="dxa"/>
            <w:shd w:val="clear" w:color="auto" w:fill="auto"/>
          </w:tcPr>
          <w:p w14:paraId="21E66B9F" w14:textId="77777777" w:rsidR="001B70F2" w:rsidRPr="00235F3F" w:rsidRDefault="001B70F2" w:rsidP="004C43C3">
            <w:pPr>
              <w:pStyle w:val="Default"/>
              <w:rPr>
                <w:sz w:val="22"/>
                <w:szCs w:val="22"/>
              </w:rPr>
            </w:pPr>
            <w:r w:rsidRPr="002F5846">
              <w:rPr>
                <w:sz w:val="22"/>
                <w:szCs w:val="20"/>
              </w:rPr>
              <w:t xml:space="preserve">Specify genetic test </w:t>
            </w:r>
          </w:p>
        </w:tc>
      </w:tr>
      <w:tr w:rsidR="001B70F2" w:rsidRPr="000108AD" w14:paraId="13A6F459" w14:textId="77777777" w:rsidTr="004C43C3">
        <w:tc>
          <w:tcPr>
            <w:tcW w:w="813" w:type="dxa"/>
            <w:shd w:val="clear" w:color="auto" w:fill="auto"/>
          </w:tcPr>
          <w:p w14:paraId="73F79C33" w14:textId="77777777" w:rsidR="001B70F2" w:rsidRDefault="002D28B8" w:rsidP="004C43C3">
            <w:pPr>
              <w:pStyle w:val="Default"/>
              <w:rPr>
                <w:sz w:val="22"/>
                <w:szCs w:val="22"/>
              </w:rPr>
            </w:pPr>
            <w:r>
              <w:rPr>
                <w:sz w:val="22"/>
                <w:szCs w:val="22"/>
              </w:rPr>
              <w:t>28</w:t>
            </w:r>
          </w:p>
        </w:tc>
        <w:tc>
          <w:tcPr>
            <w:tcW w:w="3269" w:type="dxa"/>
            <w:shd w:val="clear" w:color="auto" w:fill="auto"/>
          </w:tcPr>
          <w:p w14:paraId="7D304350" w14:textId="77777777" w:rsidR="001B70F2" w:rsidRPr="000108AD" w:rsidRDefault="001B70F2" w:rsidP="004C43C3">
            <w:pPr>
              <w:pStyle w:val="Default"/>
              <w:rPr>
                <w:sz w:val="22"/>
                <w:szCs w:val="20"/>
              </w:rPr>
            </w:pPr>
            <w:r w:rsidRPr="000108AD">
              <w:rPr>
                <w:sz w:val="22"/>
                <w:szCs w:val="20"/>
              </w:rPr>
              <w:t xml:space="preserve">PM </w:t>
            </w:r>
          </w:p>
        </w:tc>
        <w:tc>
          <w:tcPr>
            <w:tcW w:w="4934" w:type="dxa"/>
            <w:shd w:val="clear" w:color="auto" w:fill="auto"/>
          </w:tcPr>
          <w:p w14:paraId="3F935EC1" w14:textId="77777777" w:rsidR="001B70F2" w:rsidRPr="000108AD" w:rsidRDefault="001B70F2" w:rsidP="004C43C3">
            <w:pPr>
              <w:pStyle w:val="Default"/>
              <w:rPr>
                <w:sz w:val="22"/>
                <w:szCs w:val="20"/>
              </w:rPr>
            </w:pPr>
            <w:r w:rsidRPr="000108AD">
              <w:rPr>
                <w:sz w:val="22"/>
                <w:szCs w:val="20"/>
              </w:rPr>
              <w:t xml:space="preserve">Post mortem examination </w:t>
            </w:r>
          </w:p>
        </w:tc>
      </w:tr>
      <w:tr w:rsidR="001B70F2" w:rsidRPr="00D42D24" w14:paraId="1368563B" w14:textId="77777777" w:rsidTr="004C43C3">
        <w:tc>
          <w:tcPr>
            <w:tcW w:w="813" w:type="dxa"/>
            <w:shd w:val="clear" w:color="auto" w:fill="DEEAF6" w:themeFill="accent1" w:themeFillTint="33"/>
          </w:tcPr>
          <w:p w14:paraId="06F8B2D5" w14:textId="77777777" w:rsidR="001B70F2" w:rsidRDefault="001B70F2" w:rsidP="004C43C3">
            <w:pPr>
              <w:pStyle w:val="Default"/>
              <w:rPr>
                <w:sz w:val="22"/>
                <w:szCs w:val="22"/>
              </w:rPr>
            </w:pPr>
            <w:r>
              <w:rPr>
                <w:sz w:val="22"/>
                <w:szCs w:val="22"/>
              </w:rPr>
              <w:t>29**</w:t>
            </w:r>
          </w:p>
        </w:tc>
        <w:tc>
          <w:tcPr>
            <w:tcW w:w="3269" w:type="dxa"/>
            <w:shd w:val="clear" w:color="auto" w:fill="DEEAF6" w:themeFill="accent1" w:themeFillTint="33"/>
          </w:tcPr>
          <w:p w14:paraId="0DF14736" w14:textId="77777777" w:rsidR="001B70F2" w:rsidRPr="00235F3F" w:rsidRDefault="001B70F2" w:rsidP="004C43C3">
            <w:pPr>
              <w:pStyle w:val="Default"/>
              <w:rPr>
                <w:sz w:val="22"/>
                <w:szCs w:val="22"/>
              </w:rPr>
            </w:pPr>
            <w:r w:rsidRPr="00235F3F">
              <w:rPr>
                <w:sz w:val="22"/>
                <w:szCs w:val="22"/>
              </w:rPr>
              <w:t xml:space="preserve">SURGERY </w:t>
            </w:r>
          </w:p>
        </w:tc>
        <w:tc>
          <w:tcPr>
            <w:tcW w:w="4934" w:type="dxa"/>
            <w:shd w:val="clear" w:color="auto" w:fill="DEEAF6" w:themeFill="accent1" w:themeFillTint="33"/>
          </w:tcPr>
          <w:p w14:paraId="7C458E12" w14:textId="77777777" w:rsidR="001B70F2" w:rsidRPr="00235F3F" w:rsidRDefault="001B70F2" w:rsidP="004C43C3">
            <w:pPr>
              <w:pStyle w:val="Default"/>
              <w:rPr>
                <w:sz w:val="22"/>
                <w:szCs w:val="22"/>
              </w:rPr>
            </w:pPr>
            <w:r w:rsidRPr="00235F3F">
              <w:rPr>
                <w:sz w:val="22"/>
                <w:szCs w:val="22"/>
              </w:rPr>
              <w:t xml:space="preserve">First surgery for malformation performed or planned </w:t>
            </w:r>
          </w:p>
        </w:tc>
      </w:tr>
      <w:tr w:rsidR="001B70F2" w:rsidRPr="00235F3F" w14:paraId="60DFE26F" w14:textId="77777777" w:rsidTr="004C43C3">
        <w:tc>
          <w:tcPr>
            <w:tcW w:w="813" w:type="dxa"/>
            <w:shd w:val="clear" w:color="auto" w:fill="DEEAF6" w:themeFill="accent1" w:themeFillTint="33"/>
          </w:tcPr>
          <w:p w14:paraId="24C0DB7E" w14:textId="77777777" w:rsidR="001B70F2" w:rsidRPr="00235F3F" w:rsidRDefault="001B70F2" w:rsidP="004C43C3">
            <w:pPr>
              <w:pStyle w:val="Default"/>
              <w:rPr>
                <w:sz w:val="22"/>
                <w:szCs w:val="22"/>
              </w:rPr>
            </w:pPr>
            <w:r>
              <w:rPr>
                <w:sz w:val="22"/>
                <w:szCs w:val="22"/>
              </w:rPr>
              <w:t>30</w:t>
            </w:r>
          </w:p>
        </w:tc>
        <w:tc>
          <w:tcPr>
            <w:tcW w:w="3269" w:type="dxa"/>
            <w:shd w:val="clear" w:color="auto" w:fill="DEEAF6" w:themeFill="accent1" w:themeFillTint="33"/>
          </w:tcPr>
          <w:p w14:paraId="15B1443F" w14:textId="77777777" w:rsidR="001B70F2" w:rsidRPr="00235F3F" w:rsidRDefault="001B70F2" w:rsidP="004C43C3">
            <w:pPr>
              <w:pStyle w:val="Default"/>
              <w:rPr>
                <w:sz w:val="22"/>
                <w:szCs w:val="22"/>
              </w:rPr>
            </w:pPr>
            <w:r w:rsidRPr="00235F3F">
              <w:rPr>
                <w:sz w:val="22"/>
                <w:szCs w:val="22"/>
              </w:rPr>
              <w:t xml:space="preserve">SYNDROME </w:t>
            </w:r>
          </w:p>
        </w:tc>
        <w:tc>
          <w:tcPr>
            <w:tcW w:w="4934" w:type="dxa"/>
            <w:shd w:val="clear" w:color="auto" w:fill="DEEAF6" w:themeFill="accent1" w:themeFillTint="33"/>
          </w:tcPr>
          <w:p w14:paraId="4C93E5B3" w14:textId="77777777" w:rsidR="001B70F2" w:rsidRPr="00235F3F" w:rsidRDefault="001B70F2" w:rsidP="004C43C3">
            <w:pPr>
              <w:pStyle w:val="Default"/>
              <w:rPr>
                <w:sz w:val="22"/>
                <w:szCs w:val="22"/>
              </w:rPr>
            </w:pPr>
            <w:r w:rsidRPr="00235F3F">
              <w:rPr>
                <w:sz w:val="22"/>
                <w:szCs w:val="22"/>
              </w:rPr>
              <w:t>Syndrome</w:t>
            </w:r>
          </w:p>
        </w:tc>
      </w:tr>
      <w:tr w:rsidR="001B70F2" w:rsidRPr="00235F3F" w14:paraId="58701473" w14:textId="77777777" w:rsidTr="004C43C3">
        <w:tc>
          <w:tcPr>
            <w:tcW w:w="813" w:type="dxa"/>
            <w:shd w:val="clear" w:color="auto" w:fill="DEEAF6" w:themeFill="accent1" w:themeFillTint="33"/>
          </w:tcPr>
          <w:p w14:paraId="07FEB76F" w14:textId="77777777" w:rsidR="001B70F2" w:rsidRPr="00235F3F" w:rsidRDefault="001B70F2" w:rsidP="004C43C3">
            <w:pPr>
              <w:pStyle w:val="Default"/>
              <w:rPr>
                <w:sz w:val="22"/>
                <w:szCs w:val="22"/>
              </w:rPr>
            </w:pPr>
            <w:r>
              <w:rPr>
                <w:sz w:val="22"/>
                <w:szCs w:val="22"/>
              </w:rPr>
              <w:t>31</w:t>
            </w:r>
          </w:p>
        </w:tc>
        <w:tc>
          <w:tcPr>
            <w:tcW w:w="3269" w:type="dxa"/>
            <w:shd w:val="clear" w:color="auto" w:fill="DEEAF6" w:themeFill="accent1" w:themeFillTint="33"/>
          </w:tcPr>
          <w:p w14:paraId="51CFE182" w14:textId="77777777" w:rsidR="001B70F2" w:rsidRPr="00235F3F" w:rsidRDefault="001B70F2" w:rsidP="004C43C3">
            <w:pPr>
              <w:pStyle w:val="Default"/>
              <w:rPr>
                <w:sz w:val="22"/>
                <w:szCs w:val="22"/>
              </w:rPr>
            </w:pPr>
            <w:r w:rsidRPr="00235F3F">
              <w:rPr>
                <w:sz w:val="22"/>
                <w:szCs w:val="22"/>
              </w:rPr>
              <w:t xml:space="preserve">SP_SYNDROME </w:t>
            </w:r>
          </w:p>
        </w:tc>
        <w:tc>
          <w:tcPr>
            <w:tcW w:w="4934" w:type="dxa"/>
            <w:shd w:val="clear" w:color="auto" w:fill="DEEAF6" w:themeFill="accent1" w:themeFillTint="33"/>
          </w:tcPr>
          <w:p w14:paraId="2F0B1D4E" w14:textId="77777777" w:rsidR="001B70F2" w:rsidRPr="00235F3F" w:rsidRDefault="001B70F2" w:rsidP="004C43C3">
            <w:pPr>
              <w:pStyle w:val="Default"/>
              <w:rPr>
                <w:sz w:val="22"/>
                <w:szCs w:val="22"/>
              </w:rPr>
            </w:pPr>
            <w:r w:rsidRPr="00235F3F">
              <w:rPr>
                <w:sz w:val="22"/>
                <w:szCs w:val="22"/>
              </w:rPr>
              <w:t xml:space="preserve">Specify Syndrome </w:t>
            </w:r>
          </w:p>
        </w:tc>
      </w:tr>
      <w:tr w:rsidR="001B70F2" w:rsidRPr="00235F3F" w14:paraId="10595EB6" w14:textId="77777777" w:rsidTr="004C43C3">
        <w:tc>
          <w:tcPr>
            <w:tcW w:w="813" w:type="dxa"/>
            <w:shd w:val="clear" w:color="auto" w:fill="DEEAF6" w:themeFill="accent1" w:themeFillTint="33"/>
          </w:tcPr>
          <w:p w14:paraId="5ECD54D2" w14:textId="77777777" w:rsidR="001B70F2" w:rsidRPr="00235F3F" w:rsidRDefault="001B70F2" w:rsidP="004C43C3">
            <w:pPr>
              <w:pStyle w:val="Default"/>
              <w:rPr>
                <w:sz w:val="22"/>
                <w:szCs w:val="22"/>
              </w:rPr>
            </w:pPr>
            <w:r>
              <w:rPr>
                <w:sz w:val="22"/>
                <w:szCs w:val="22"/>
              </w:rPr>
              <w:t>32</w:t>
            </w:r>
          </w:p>
        </w:tc>
        <w:tc>
          <w:tcPr>
            <w:tcW w:w="3269" w:type="dxa"/>
            <w:shd w:val="clear" w:color="auto" w:fill="DEEAF6" w:themeFill="accent1" w:themeFillTint="33"/>
          </w:tcPr>
          <w:p w14:paraId="063BDC5A" w14:textId="77777777" w:rsidR="001B70F2" w:rsidRPr="00235F3F" w:rsidRDefault="001B70F2" w:rsidP="004C43C3">
            <w:pPr>
              <w:pStyle w:val="Default"/>
              <w:rPr>
                <w:sz w:val="22"/>
                <w:szCs w:val="22"/>
              </w:rPr>
            </w:pPr>
            <w:r w:rsidRPr="00235F3F">
              <w:rPr>
                <w:sz w:val="22"/>
                <w:szCs w:val="22"/>
              </w:rPr>
              <w:t xml:space="preserve">MALFO1 </w:t>
            </w:r>
          </w:p>
        </w:tc>
        <w:tc>
          <w:tcPr>
            <w:tcW w:w="4934" w:type="dxa"/>
            <w:shd w:val="clear" w:color="auto" w:fill="DEEAF6" w:themeFill="accent1" w:themeFillTint="33"/>
          </w:tcPr>
          <w:p w14:paraId="418116ED" w14:textId="77777777" w:rsidR="001B70F2" w:rsidRPr="00235F3F" w:rsidRDefault="001B70F2" w:rsidP="004C43C3">
            <w:pPr>
              <w:pStyle w:val="Default"/>
              <w:rPr>
                <w:sz w:val="22"/>
                <w:szCs w:val="22"/>
              </w:rPr>
            </w:pPr>
            <w:r w:rsidRPr="00235F3F">
              <w:rPr>
                <w:sz w:val="22"/>
                <w:szCs w:val="22"/>
              </w:rPr>
              <w:t>malformation</w:t>
            </w:r>
          </w:p>
        </w:tc>
      </w:tr>
      <w:tr w:rsidR="001B70F2" w:rsidRPr="00235F3F" w14:paraId="58850E49" w14:textId="77777777" w:rsidTr="004C43C3">
        <w:tc>
          <w:tcPr>
            <w:tcW w:w="813" w:type="dxa"/>
            <w:shd w:val="clear" w:color="auto" w:fill="DEEAF6" w:themeFill="accent1" w:themeFillTint="33"/>
          </w:tcPr>
          <w:p w14:paraId="4F933313" w14:textId="77777777" w:rsidR="001B70F2" w:rsidRPr="00235F3F" w:rsidRDefault="001B70F2" w:rsidP="004C43C3">
            <w:pPr>
              <w:pStyle w:val="Default"/>
              <w:rPr>
                <w:sz w:val="22"/>
                <w:szCs w:val="22"/>
              </w:rPr>
            </w:pPr>
            <w:r>
              <w:rPr>
                <w:sz w:val="22"/>
                <w:szCs w:val="22"/>
              </w:rPr>
              <w:t>33</w:t>
            </w:r>
            <w:r w:rsidRPr="00235F3F">
              <w:rPr>
                <w:sz w:val="22"/>
                <w:szCs w:val="22"/>
              </w:rPr>
              <w:t xml:space="preserve"> </w:t>
            </w:r>
          </w:p>
        </w:tc>
        <w:tc>
          <w:tcPr>
            <w:tcW w:w="3269" w:type="dxa"/>
            <w:shd w:val="clear" w:color="auto" w:fill="DEEAF6" w:themeFill="accent1" w:themeFillTint="33"/>
          </w:tcPr>
          <w:p w14:paraId="5D1B3A44" w14:textId="77777777" w:rsidR="001B70F2" w:rsidRPr="00235F3F" w:rsidRDefault="001B70F2" w:rsidP="004C43C3">
            <w:pPr>
              <w:pStyle w:val="Default"/>
              <w:rPr>
                <w:sz w:val="22"/>
                <w:szCs w:val="22"/>
              </w:rPr>
            </w:pPr>
            <w:r w:rsidRPr="00235F3F">
              <w:rPr>
                <w:sz w:val="22"/>
                <w:szCs w:val="22"/>
              </w:rPr>
              <w:t xml:space="preserve">SP_MALFO1 </w:t>
            </w:r>
          </w:p>
        </w:tc>
        <w:tc>
          <w:tcPr>
            <w:tcW w:w="4934" w:type="dxa"/>
            <w:shd w:val="clear" w:color="auto" w:fill="DEEAF6" w:themeFill="accent1" w:themeFillTint="33"/>
          </w:tcPr>
          <w:p w14:paraId="78971EC9" w14:textId="77777777" w:rsidR="001B70F2" w:rsidRPr="00235F3F" w:rsidRDefault="001B70F2" w:rsidP="004C43C3">
            <w:pPr>
              <w:pStyle w:val="Default"/>
              <w:rPr>
                <w:sz w:val="22"/>
                <w:szCs w:val="22"/>
              </w:rPr>
            </w:pPr>
            <w:r w:rsidRPr="00235F3F">
              <w:rPr>
                <w:sz w:val="22"/>
                <w:szCs w:val="22"/>
              </w:rPr>
              <w:t xml:space="preserve">Specify malformation </w:t>
            </w:r>
          </w:p>
        </w:tc>
      </w:tr>
      <w:tr w:rsidR="001B70F2" w:rsidRPr="00235F3F" w14:paraId="27AD4CE2" w14:textId="77777777" w:rsidTr="004C43C3">
        <w:tc>
          <w:tcPr>
            <w:tcW w:w="813" w:type="dxa"/>
            <w:shd w:val="clear" w:color="auto" w:fill="DEEAF6" w:themeFill="accent1" w:themeFillTint="33"/>
          </w:tcPr>
          <w:p w14:paraId="0381FDBC" w14:textId="77777777" w:rsidR="001B70F2" w:rsidRPr="00235F3F" w:rsidRDefault="001B70F2" w:rsidP="004C43C3">
            <w:pPr>
              <w:pStyle w:val="Default"/>
              <w:rPr>
                <w:sz w:val="22"/>
                <w:szCs w:val="22"/>
              </w:rPr>
            </w:pPr>
            <w:r>
              <w:rPr>
                <w:sz w:val="22"/>
                <w:szCs w:val="22"/>
              </w:rPr>
              <w:t>34</w:t>
            </w:r>
            <w:r w:rsidRPr="00235F3F">
              <w:rPr>
                <w:sz w:val="22"/>
                <w:szCs w:val="22"/>
              </w:rPr>
              <w:t xml:space="preserve"> </w:t>
            </w:r>
          </w:p>
        </w:tc>
        <w:tc>
          <w:tcPr>
            <w:tcW w:w="3269" w:type="dxa"/>
            <w:shd w:val="clear" w:color="auto" w:fill="DEEAF6" w:themeFill="accent1" w:themeFillTint="33"/>
          </w:tcPr>
          <w:p w14:paraId="2CEFC866" w14:textId="77777777" w:rsidR="001B70F2" w:rsidRPr="00235F3F" w:rsidRDefault="001B70F2" w:rsidP="004C43C3">
            <w:pPr>
              <w:pStyle w:val="Default"/>
              <w:rPr>
                <w:sz w:val="22"/>
                <w:szCs w:val="22"/>
              </w:rPr>
            </w:pPr>
            <w:r w:rsidRPr="00235F3F">
              <w:rPr>
                <w:sz w:val="22"/>
                <w:szCs w:val="22"/>
              </w:rPr>
              <w:t xml:space="preserve">MALFO2 </w:t>
            </w:r>
          </w:p>
        </w:tc>
        <w:tc>
          <w:tcPr>
            <w:tcW w:w="4934" w:type="dxa"/>
            <w:shd w:val="clear" w:color="auto" w:fill="DEEAF6" w:themeFill="accent1" w:themeFillTint="33"/>
          </w:tcPr>
          <w:p w14:paraId="05E7C641" w14:textId="77777777" w:rsidR="001B70F2" w:rsidRPr="00235F3F" w:rsidRDefault="001B70F2" w:rsidP="004C43C3">
            <w:pPr>
              <w:pStyle w:val="Default"/>
              <w:rPr>
                <w:sz w:val="22"/>
                <w:szCs w:val="22"/>
              </w:rPr>
            </w:pPr>
            <w:r w:rsidRPr="00235F3F">
              <w:rPr>
                <w:sz w:val="22"/>
                <w:szCs w:val="22"/>
              </w:rPr>
              <w:t xml:space="preserve">As MALFO1 </w:t>
            </w:r>
          </w:p>
        </w:tc>
      </w:tr>
      <w:tr w:rsidR="001B70F2" w:rsidRPr="00235F3F" w14:paraId="11D4C2D0" w14:textId="77777777" w:rsidTr="004C43C3">
        <w:tc>
          <w:tcPr>
            <w:tcW w:w="813" w:type="dxa"/>
            <w:shd w:val="clear" w:color="auto" w:fill="DEEAF6" w:themeFill="accent1" w:themeFillTint="33"/>
          </w:tcPr>
          <w:p w14:paraId="3E6B4674" w14:textId="77777777" w:rsidR="001B70F2" w:rsidRPr="00235F3F" w:rsidRDefault="001B70F2" w:rsidP="004C43C3">
            <w:pPr>
              <w:pStyle w:val="Default"/>
              <w:rPr>
                <w:sz w:val="22"/>
                <w:szCs w:val="22"/>
              </w:rPr>
            </w:pPr>
            <w:r>
              <w:rPr>
                <w:sz w:val="22"/>
                <w:szCs w:val="22"/>
              </w:rPr>
              <w:t>35</w:t>
            </w:r>
            <w:r w:rsidRPr="00235F3F">
              <w:rPr>
                <w:sz w:val="22"/>
                <w:szCs w:val="22"/>
              </w:rPr>
              <w:t xml:space="preserve"> </w:t>
            </w:r>
          </w:p>
        </w:tc>
        <w:tc>
          <w:tcPr>
            <w:tcW w:w="3269" w:type="dxa"/>
            <w:shd w:val="clear" w:color="auto" w:fill="DEEAF6" w:themeFill="accent1" w:themeFillTint="33"/>
          </w:tcPr>
          <w:p w14:paraId="347AAD81" w14:textId="77777777" w:rsidR="001B70F2" w:rsidRPr="00235F3F" w:rsidRDefault="001B70F2" w:rsidP="004C43C3">
            <w:pPr>
              <w:pStyle w:val="Default"/>
              <w:rPr>
                <w:sz w:val="22"/>
                <w:szCs w:val="22"/>
              </w:rPr>
            </w:pPr>
            <w:r w:rsidRPr="00235F3F">
              <w:rPr>
                <w:sz w:val="22"/>
                <w:szCs w:val="22"/>
              </w:rPr>
              <w:t xml:space="preserve">SP_MALFO2 </w:t>
            </w:r>
          </w:p>
        </w:tc>
        <w:tc>
          <w:tcPr>
            <w:tcW w:w="4934" w:type="dxa"/>
            <w:shd w:val="clear" w:color="auto" w:fill="DEEAF6" w:themeFill="accent1" w:themeFillTint="33"/>
          </w:tcPr>
          <w:p w14:paraId="615EEDC7" w14:textId="77777777" w:rsidR="001B70F2" w:rsidRPr="00235F3F" w:rsidRDefault="001B70F2" w:rsidP="004C43C3">
            <w:pPr>
              <w:pStyle w:val="Default"/>
              <w:rPr>
                <w:sz w:val="22"/>
                <w:szCs w:val="22"/>
              </w:rPr>
            </w:pPr>
            <w:r w:rsidRPr="00235F3F">
              <w:rPr>
                <w:sz w:val="22"/>
                <w:szCs w:val="22"/>
              </w:rPr>
              <w:t xml:space="preserve">Specify malformation </w:t>
            </w:r>
          </w:p>
        </w:tc>
      </w:tr>
      <w:tr w:rsidR="001B70F2" w:rsidRPr="00235F3F" w14:paraId="621FD904" w14:textId="77777777" w:rsidTr="004C43C3">
        <w:tc>
          <w:tcPr>
            <w:tcW w:w="813" w:type="dxa"/>
            <w:shd w:val="clear" w:color="auto" w:fill="DEEAF6" w:themeFill="accent1" w:themeFillTint="33"/>
          </w:tcPr>
          <w:p w14:paraId="2A425F09" w14:textId="77777777" w:rsidR="001B70F2" w:rsidRPr="00235F3F" w:rsidRDefault="001B70F2" w:rsidP="004C43C3">
            <w:pPr>
              <w:pStyle w:val="Default"/>
              <w:rPr>
                <w:sz w:val="22"/>
                <w:szCs w:val="22"/>
              </w:rPr>
            </w:pPr>
            <w:r>
              <w:rPr>
                <w:sz w:val="22"/>
                <w:szCs w:val="22"/>
              </w:rPr>
              <w:t>36</w:t>
            </w:r>
            <w:r w:rsidRPr="00235F3F">
              <w:rPr>
                <w:sz w:val="22"/>
                <w:szCs w:val="22"/>
              </w:rPr>
              <w:t xml:space="preserve"> </w:t>
            </w:r>
          </w:p>
        </w:tc>
        <w:tc>
          <w:tcPr>
            <w:tcW w:w="3269" w:type="dxa"/>
            <w:shd w:val="clear" w:color="auto" w:fill="DEEAF6" w:themeFill="accent1" w:themeFillTint="33"/>
          </w:tcPr>
          <w:p w14:paraId="4F449BF5" w14:textId="77777777" w:rsidR="001B70F2" w:rsidRPr="00235F3F" w:rsidRDefault="001B70F2" w:rsidP="004C43C3">
            <w:pPr>
              <w:pStyle w:val="Default"/>
              <w:rPr>
                <w:sz w:val="22"/>
                <w:szCs w:val="22"/>
              </w:rPr>
            </w:pPr>
            <w:r w:rsidRPr="00235F3F">
              <w:rPr>
                <w:sz w:val="22"/>
                <w:szCs w:val="22"/>
              </w:rPr>
              <w:t xml:space="preserve">MALFO3 </w:t>
            </w:r>
          </w:p>
        </w:tc>
        <w:tc>
          <w:tcPr>
            <w:tcW w:w="4934" w:type="dxa"/>
            <w:shd w:val="clear" w:color="auto" w:fill="DEEAF6" w:themeFill="accent1" w:themeFillTint="33"/>
          </w:tcPr>
          <w:p w14:paraId="161FEEFB" w14:textId="77777777" w:rsidR="001B70F2" w:rsidRPr="00235F3F" w:rsidRDefault="001B70F2" w:rsidP="004C43C3">
            <w:pPr>
              <w:pStyle w:val="Default"/>
              <w:rPr>
                <w:sz w:val="22"/>
                <w:szCs w:val="22"/>
              </w:rPr>
            </w:pPr>
            <w:r w:rsidRPr="00235F3F">
              <w:rPr>
                <w:sz w:val="22"/>
                <w:szCs w:val="22"/>
              </w:rPr>
              <w:t xml:space="preserve">As MALFO1 </w:t>
            </w:r>
          </w:p>
        </w:tc>
      </w:tr>
      <w:tr w:rsidR="001B70F2" w:rsidRPr="00235F3F" w14:paraId="5EC75AD0" w14:textId="77777777" w:rsidTr="004C43C3">
        <w:tc>
          <w:tcPr>
            <w:tcW w:w="813" w:type="dxa"/>
            <w:shd w:val="clear" w:color="auto" w:fill="DEEAF6" w:themeFill="accent1" w:themeFillTint="33"/>
          </w:tcPr>
          <w:p w14:paraId="7AD55361" w14:textId="77777777" w:rsidR="001B70F2" w:rsidRPr="00235F3F" w:rsidRDefault="001B70F2" w:rsidP="004C43C3">
            <w:pPr>
              <w:pStyle w:val="Default"/>
              <w:rPr>
                <w:sz w:val="22"/>
                <w:szCs w:val="22"/>
              </w:rPr>
            </w:pPr>
            <w:r>
              <w:rPr>
                <w:sz w:val="22"/>
                <w:szCs w:val="22"/>
              </w:rPr>
              <w:t>37</w:t>
            </w:r>
            <w:r w:rsidRPr="00235F3F">
              <w:rPr>
                <w:sz w:val="22"/>
                <w:szCs w:val="22"/>
              </w:rPr>
              <w:t xml:space="preserve"> </w:t>
            </w:r>
          </w:p>
        </w:tc>
        <w:tc>
          <w:tcPr>
            <w:tcW w:w="3269" w:type="dxa"/>
            <w:shd w:val="clear" w:color="auto" w:fill="DEEAF6" w:themeFill="accent1" w:themeFillTint="33"/>
          </w:tcPr>
          <w:p w14:paraId="64ECA3C7" w14:textId="77777777" w:rsidR="001B70F2" w:rsidRPr="00235F3F" w:rsidRDefault="001B70F2" w:rsidP="004C43C3">
            <w:pPr>
              <w:pStyle w:val="Default"/>
              <w:rPr>
                <w:sz w:val="22"/>
                <w:szCs w:val="22"/>
              </w:rPr>
            </w:pPr>
            <w:r w:rsidRPr="00235F3F">
              <w:rPr>
                <w:sz w:val="22"/>
                <w:szCs w:val="22"/>
              </w:rPr>
              <w:t xml:space="preserve">SP_MALFO3 </w:t>
            </w:r>
          </w:p>
        </w:tc>
        <w:tc>
          <w:tcPr>
            <w:tcW w:w="4934" w:type="dxa"/>
            <w:shd w:val="clear" w:color="auto" w:fill="DEEAF6" w:themeFill="accent1" w:themeFillTint="33"/>
          </w:tcPr>
          <w:p w14:paraId="6553E6BA" w14:textId="77777777" w:rsidR="001B70F2" w:rsidRPr="00235F3F" w:rsidRDefault="001B70F2" w:rsidP="004C43C3">
            <w:pPr>
              <w:pStyle w:val="Default"/>
              <w:rPr>
                <w:sz w:val="22"/>
                <w:szCs w:val="22"/>
              </w:rPr>
            </w:pPr>
            <w:r w:rsidRPr="00235F3F">
              <w:rPr>
                <w:sz w:val="22"/>
                <w:szCs w:val="22"/>
              </w:rPr>
              <w:t xml:space="preserve">Specify malformation </w:t>
            </w:r>
          </w:p>
        </w:tc>
      </w:tr>
      <w:tr w:rsidR="001B70F2" w:rsidRPr="00235F3F" w14:paraId="5D1ABEFD" w14:textId="77777777" w:rsidTr="004C43C3">
        <w:tc>
          <w:tcPr>
            <w:tcW w:w="813" w:type="dxa"/>
            <w:shd w:val="clear" w:color="auto" w:fill="DEEAF6" w:themeFill="accent1" w:themeFillTint="33"/>
          </w:tcPr>
          <w:p w14:paraId="20F3D753" w14:textId="77777777" w:rsidR="001B70F2" w:rsidRPr="00235F3F" w:rsidRDefault="001B70F2" w:rsidP="004C43C3">
            <w:pPr>
              <w:pStyle w:val="Default"/>
              <w:rPr>
                <w:sz w:val="22"/>
                <w:szCs w:val="22"/>
              </w:rPr>
            </w:pPr>
            <w:r>
              <w:rPr>
                <w:sz w:val="22"/>
                <w:szCs w:val="22"/>
              </w:rPr>
              <w:t>38</w:t>
            </w:r>
            <w:r w:rsidRPr="00235F3F">
              <w:rPr>
                <w:sz w:val="22"/>
                <w:szCs w:val="22"/>
              </w:rPr>
              <w:t xml:space="preserve"> </w:t>
            </w:r>
          </w:p>
        </w:tc>
        <w:tc>
          <w:tcPr>
            <w:tcW w:w="3269" w:type="dxa"/>
            <w:shd w:val="clear" w:color="auto" w:fill="DEEAF6" w:themeFill="accent1" w:themeFillTint="33"/>
          </w:tcPr>
          <w:p w14:paraId="459844FF" w14:textId="77777777" w:rsidR="001B70F2" w:rsidRPr="00235F3F" w:rsidRDefault="001B70F2" w:rsidP="004C43C3">
            <w:pPr>
              <w:pStyle w:val="Default"/>
              <w:rPr>
                <w:sz w:val="22"/>
                <w:szCs w:val="22"/>
              </w:rPr>
            </w:pPr>
            <w:r w:rsidRPr="00235F3F">
              <w:rPr>
                <w:sz w:val="22"/>
                <w:szCs w:val="22"/>
              </w:rPr>
              <w:t xml:space="preserve">MALFO4 </w:t>
            </w:r>
          </w:p>
        </w:tc>
        <w:tc>
          <w:tcPr>
            <w:tcW w:w="4934" w:type="dxa"/>
            <w:shd w:val="clear" w:color="auto" w:fill="DEEAF6" w:themeFill="accent1" w:themeFillTint="33"/>
          </w:tcPr>
          <w:p w14:paraId="7D9BCD2A" w14:textId="77777777" w:rsidR="001B70F2" w:rsidRPr="00235F3F" w:rsidRDefault="001B70F2" w:rsidP="004C43C3">
            <w:pPr>
              <w:pStyle w:val="Default"/>
              <w:rPr>
                <w:sz w:val="22"/>
                <w:szCs w:val="22"/>
              </w:rPr>
            </w:pPr>
            <w:r w:rsidRPr="00235F3F">
              <w:rPr>
                <w:sz w:val="22"/>
                <w:szCs w:val="22"/>
              </w:rPr>
              <w:t xml:space="preserve">As MALFO1 </w:t>
            </w:r>
          </w:p>
        </w:tc>
      </w:tr>
      <w:tr w:rsidR="001B70F2" w:rsidRPr="00235F3F" w14:paraId="64B56380" w14:textId="77777777" w:rsidTr="004C43C3">
        <w:tc>
          <w:tcPr>
            <w:tcW w:w="813" w:type="dxa"/>
            <w:shd w:val="clear" w:color="auto" w:fill="DEEAF6" w:themeFill="accent1" w:themeFillTint="33"/>
          </w:tcPr>
          <w:p w14:paraId="661DDE21" w14:textId="77777777" w:rsidR="001B70F2" w:rsidRPr="00235F3F" w:rsidRDefault="001B70F2" w:rsidP="004C43C3">
            <w:pPr>
              <w:pStyle w:val="Default"/>
              <w:rPr>
                <w:sz w:val="22"/>
                <w:szCs w:val="22"/>
              </w:rPr>
            </w:pPr>
            <w:r>
              <w:rPr>
                <w:sz w:val="22"/>
                <w:szCs w:val="22"/>
              </w:rPr>
              <w:t>39</w:t>
            </w:r>
            <w:r w:rsidRPr="00235F3F">
              <w:rPr>
                <w:sz w:val="22"/>
                <w:szCs w:val="22"/>
              </w:rPr>
              <w:t xml:space="preserve"> </w:t>
            </w:r>
          </w:p>
        </w:tc>
        <w:tc>
          <w:tcPr>
            <w:tcW w:w="3269" w:type="dxa"/>
            <w:shd w:val="clear" w:color="auto" w:fill="DEEAF6" w:themeFill="accent1" w:themeFillTint="33"/>
          </w:tcPr>
          <w:p w14:paraId="22DF793F" w14:textId="77777777" w:rsidR="001B70F2" w:rsidRPr="00235F3F" w:rsidRDefault="001B70F2" w:rsidP="004C43C3">
            <w:pPr>
              <w:pStyle w:val="Default"/>
              <w:rPr>
                <w:sz w:val="22"/>
                <w:szCs w:val="22"/>
              </w:rPr>
            </w:pPr>
            <w:r w:rsidRPr="00235F3F">
              <w:rPr>
                <w:sz w:val="22"/>
                <w:szCs w:val="22"/>
              </w:rPr>
              <w:t xml:space="preserve">SP_MALFO4 </w:t>
            </w:r>
          </w:p>
        </w:tc>
        <w:tc>
          <w:tcPr>
            <w:tcW w:w="4934" w:type="dxa"/>
            <w:shd w:val="clear" w:color="auto" w:fill="DEEAF6" w:themeFill="accent1" w:themeFillTint="33"/>
          </w:tcPr>
          <w:p w14:paraId="723B36E2" w14:textId="77777777" w:rsidR="001B70F2" w:rsidRPr="00235F3F" w:rsidRDefault="001B70F2" w:rsidP="004C43C3">
            <w:pPr>
              <w:pStyle w:val="Default"/>
              <w:rPr>
                <w:sz w:val="22"/>
                <w:szCs w:val="22"/>
              </w:rPr>
            </w:pPr>
            <w:r w:rsidRPr="00235F3F">
              <w:rPr>
                <w:sz w:val="22"/>
                <w:szCs w:val="22"/>
              </w:rPr>
              <w:t xml:space="preserve">Specify malformation </w:t>
            </w:r>
          </w:p>
        </w:tc>
      </w:tr>
      <w:tr w:rsidR="001B70F2" w:rsidRPr="00235F3F" w14:paraId="4C4BB53D" w14:textId="77777777" w:rsidTr="004C43C3">
        <w:tc>
          <w:tcPr>
            <w:tcW w:w="813" w:type="dxa"/>
            <w:shd w:val="clear" w:color="auto" w:fill="DEEAF6" w:themeFill="accent1" w:themeFillTint="33"/>
          </w:tcPr>
          <w:p w14:paraId="1DB718D1" w14:textId="77777777" w:rsidR="001B70F2" w:rsidRPr="00235F3F" w:rsidRDefault="001B70F2" w:rsidP="004C43C3">
            <w:pPr>
              <w:pStyle w:val="Default"/>
              <w:rPr>
                <w:sz w:val="22"/>
                <w:szCs w:val="22"/>
              </w:rPr>
            </w:pPr>
            <w:r>
              <w:rPr>
                <w:sz w:val="22"/>
                <w:szCs w:val="22"/>
              </w:rPr>
              <w:t>40</w:t>
            </w:r>
            <w:r w:rsidRPr="00235F3F">
              <w:rPr>
                <w:sz w:val="22"/>
                <w:szCs w:val="22"/>
              </w:rPr>
              <w:t xml:space="preserve"> </w:t>
            </w:r>
          </w:p>
        </w:tc>
        <w:tc>
          <w:tcPr>
            <w:tcW w:w="3269" w:type="dxa"/>
            <w:shd w:val="clear" w:color="auto" w:fill="DEEAF6" w:themeFill="accent1" w:themeFillTint="33"/>
          </w:tcPr>
          <w:p w14:paraId="143FD24F" w14:textId="77777777" w:rsidR="001B70F2" w:rsidRPr="00235F3F" w:rsidRDefault="001B70F2" w:rsidP="004C43C3">
            <w:pPr>
              <w:pStyle w:val="Default"/>
              <w:rPr>
                <w:sz w:val="22"/>
                <w:szCs w:val="22"/>
              </w:rPr>
            </w:pPr>
            <w:r w:rsidRPr="00235F3F">
              <w:rPr>
                <w:sz w:val="22"/>
                <w:szCs w:val="22"/>
              </w:rPr>
              <w:t xml:space="preserve">MALFO5 </w:t>
            </w:r>
          </w:p>
        </w:tc>
        <w:tc>
          <w:tcPr>
            <w:tcW w:w="4934" w:type="dxa"/>
            <w:shd w:val="clear" w:color="auto" w:fill="DEEAF6" w:themeFill="accent1" w:themeFillTint="33"/>
          </w:tcPr>
          <w:p w14:paraId="6F73E601" w14:textId="77777777" w:rsidR="001B70F2" w:rsidRPr="00235F3F" w:rsidRDefault="001B70F2" w:rsidP="004C43C3">
            <w:pPr>
              <w:pStyle w:val="Default"/>
              <w:rPr>
                <w:sz w:val="22"/>
                <w:szCs w:val="22"/>
              </w:rPr>
            </w:pPr>
            <w:r w:rsidRPr="00235F3F">
              <w:rPr>
                <w:sz w:val="22"/>
                <w:szCs w:val="22"/>
              </w:rPr>
              <w:t xml:space="preserve">As MALFO1 </w:t>
            </w:r>
          </w:p>
        </w:tc>
      </w:tr>
      <w:tr w:rsidR="001B70F2" w:rsidRPr="00235F3F" w14:paraId="0E10A267" w14:textId="77777777" w:rsidTr="004C43C3">
        <w:tc>
          <w:tcPr>
            <w:tcW w:w="813" w:type="dxa"/>
            <w:shd w:val="clear" w:color="auto" w:fill="DEEAF6" w:themeFill="accent1" w:themeFillTint="33"/>
          </w:tcPr>
          <w:p w14:paraId="0F74CF30" w14:textId="77777777" w:rsidR="001B70F2" w:rsidRPr="00235F3F" w:rsidRDefault="001B70F2" w:rsidP="004C43C3">
            <w:pPr>
              <w:pStyle w:val="Default"/>
              <w:rPr>
                <w:sz w:val="22"/>
                <w:szCs w:val="22"/>
              </w:rPr>
            </w:pPr>
            <w:r>
              <w:rPr>
                <w:sz w:val="22"/>
                <w:szCs w:val="22"/>
              </w:rPr>
              <w:t>41</w:t>
            </w:r>
            <w:r w:rsidRPr="00235F3F">
              <w:rPr>
                <w:sz w:val="22"/>
                <w:szCs w:val="22"/>
              </w:rPr>
              <w:t xml:space="preserve"> </w:t>
            </w:r>
          </w:p>
        </w:tc>
        <w:tc>
          <w:tcPr>
            <w:tcW w:w="3269" w:type="dxa"/>
            <w:shd w:val="clear" w:color="auto" w:fill="DEEAF6" w:themeFill="accent1" w:themeFillTint="33"/>
          </w:tcPr>
          <w:p w14:paraId="0F3D18BE" w14:textId="77777777" w:rsidR="001B70F2" w:rsidRPr="00235F3F" w:rsidRDefault="001B70F2" w:rsidP="004C43C3">
            <w:pPr>
              <w:pStyle w:val="Default"/>
              <w:rPr>
                <w:sz w:val="22"/>
                <w:szCs w:val="22"/>
              </w:rPr>
            </w:pPr>
            <w:r w:rsidRPr="00235F3F">
              <w:rPr>
                <w:sz w:val="22"/>
                <w:szCs w:val="22"/>
              </w:rPr>
              <w:t xml:space="preserve">SP_MALFO5 </w:t>
            </w:r>
          </w:p>
        </w:tc>
        <w:tc>
          <w:tcPr>
            <w:tcW w:w="4934" w:type="dxa"/>
            <w:shd w:val="clear" w:color="auto" w:fill="DEEAF6" w:themeFill="accent1" w:themeFillTint="33"/>
          </w:tcPr>
          <w:p w14:paraId="35EADC42" w14:textId="77777777" w:rsidR="001B70F2" w:rsidRPr="00235F3F" w:rsidRDefault="001B70F2" w:rsidP="004C43C3">
            <w:pPr>
              <w:pStyle w:val="Default"/>
              <w:rPr>
                <w:sz w:val="22"/>
                <w:szCs w:val="22"/>
              </w:rPr>
            </w:pPr>
            <w:r w:rsidRPr="00235F3F">
              <w:rPr>
                <w:sz w:val="22"/>
                <w:szCs w:val="22"/>
              </w:rPr>
              <w:t xml:space="preserve">Specify malformation </w:t>
            </w:r>
          </w:p>
        </w:tc>
      </w:tr>
      <w:tr w:rsidR="001B70F2" w:rsidRPr="00235F3F" w14:paraId="7AAEBFCB" w14:textId="77777777" w:rsidTr="004C43C3">
        <w:tc>
          <w:tcPr>
            <w:tcW w:w="813" w:type="dxa"/>
            <w:shd w:val="clear" w:color="auto" w:fill="DEEAF6" w:themeFill="accent1" w:themeFillTint="33"/>
          </w:tcPr>
          <w:p w14:paraId="2F32F567" w14:textId="77777777" w:rsidR="001B70F2" w:rsidRPr="00235F3F" w:rsidRDefault="001B70F2" w:rsidP="004C43C3">
            <w:pPr>
              <w:pStyle w:val="Default"/>
              <w:rPr>
                <w:sz w:val="22"/>
                <w:szCs w:val="22"/>
              </w:rPr>
            </w:pPr>
            <w:r>
              <w:rPr>
                <w:sz w:val="22"/>
                <w:szCs w:val="22"/>
              </w:rPr>
              <w:t>42</w:t>
            </w:r>
          </w:p>
        </w:tc>
        <w:tc>
          <w:tcPr>
            <w:tcW w:w="3269" w:type="dxa"/>
            <w:shd w:val="clear" w:color="auto" w:fill="DEEAF6" w:themeFill="accent1" w:themeFillTint="33"/>
          </w:tcPr>
          <w:p w14:paraId="50FD3BCC" w14:textId="77777777" w:rsidR="001B70F2" w:rsidRPr="00235F3F" w:rsidRDefault="001B70F2" w:rsidP="004C43C3">
            <w:pPr>
              <w:pStyle w:val="Default"/>
              <w:rPr>
                <w:sz w:val="22"/>
                <w:szCs w:val="22"/>
              </w:rPr>
            </w:pPr>
            <w:r w:rsidRPr="00235F3F">
              <w:rPr>
                <w:sz w:val="22"/>
                <w:szCs w:val="22"/>
              </w:rPr>
              <w:t xml:space="preserve">MALFO6 </w:t>
            </w:r>
          </w:p>
        </w:tc>
        <w:tc>
          <w:tcPr>
            <w:tcW w:w="4934" w:type="dxa"/>
            <w:shd w:val="clear" w:color="auto" w:fill="DEEAF6" w:themeFill="accent1" w:themeFillTint="33"/>
          </w:tcPr>
          <w:p w14:paraId="1DEBD09C" w14:textId="77777777" w:rsidR="001B70F2" w:rsidRPr="00235F3F" w:rsidRDefault="001B70F2" w:rsidP="004C43C3">
            <w:pPr>
              <w:pStyle w:val="Default"/>
              <w:rPr>
                <w:sz w:val="22"/>
                <w:szCs w:val="22"/>
              </w:rPr>
            </w:pPr>
            <w:r w:rsidRPr="00235F3F">
              <w:rPr>
                <w:sz w:val="22"/>
                <w:szCs w:val="22"/>
              </w:rPr>
              <w:t xml:space="preserve">As MALFO1 </w:t>
            </w:r>
          </w:p>
        </w:tc>
      </w:tr>
      <w:tr w:rsidR="001B70F2" w:rsidRPr="00235F3F" w14:paraId="30D074C6" w14:textId="77777777" w:rsidTr="004C43C3">
        <w:tc>
          <w:tcPr>
            <w:tcW w:w="813" w:type="dxa"/>
            <w:shd w:val="clear" w:color="auto" w:fill="DEEAF6" w:themeFill="accent1" w:themeFillTint="33"/>
          </w:tcPr>
          <w:p w14:paraId="1D00C7C2" w14:textId="77777777" w:rsidR="001B70F2" w:rsidRPr="00235F3F" w:rsidRDefault="001B70F2" w:rsidP="004C43C3">
            <w:pPr>
              <w:pStyle w:val="Default"/>
              <w:rPr>
                <w:sz w:val="22"/>
                <w:szCs w:val="22"/>
              </w:rPr>
            </w:pPr>
            <w:r>
              <w:rPr>
                <w:sz w:val="22"/>
                <w:szCs w:val="22"/>
              </w:rPr>
              <w:t>43</w:t>
            </w:r>
            <w:r w:rsidRPr="00235F3F">
              <w:rPr>
                <w:sz w:val="22"/>
                <w:szCs w:val="22"/>
              </w:rPr>
              <w:t xml:space="preserve"> </w:t>
            </w:r>
          </w:p>
        </w:tc>
        <w:tc>
          <w:tcPr>
            <w:tcW w:w="3269" w:type="dxa"/>
            <w:shd w:val="clear" w:color="auto" w:fill="DEEAF6" w:themeFill="accent1" w:themeFillTint="33"/>
          </w:tcPr>
          <w:p w14:paraId="41FC1E71" w14:textId="77777777" w:rsidR="001B70F2" w:rsidRPr="00235F3F" w:rsidRDefault="001B70F2" w:rsidP="004C43C3">
            <w:pPr>
              <w:pStyle w:val="Default"/>
              <w:rPr>
                <w:sz w:val="22"/>
                <w:szCs w:val="22"/>
              </w:rPr>
            </w:pPr>
            <w:r w:rsidRPr="00235F3F">
              <w:rPr>
                <w:sz w:val="22"/>
                <w:szCs w:val="22"/>
              </w:rPr>
              <w:t xml:space="preserve">SP_MALFO6 </w:t>
            </w:r>
          </w:p>
        </w:tc>
        <w:tc>
          <w:tcPr>
            <w:tcW w:w="4934" w:type="dxa"/>
            <w:shd w:val="clear" w:color="auto" w:fill="DEEAF6" w:themeFill="accent1" w:themeFillTint="33"/>
          </w:tcPr>
          <w:p w14:paraId="00289B0A" w14:textId="77777777" w:rsidR="001B70F2" w:rsidRPr="00235F3F" w:rsidRDefault="001B70F2" w:rsidP="004C43C3">
            <w:pPr>
              <w:pStyle w:val="Default"/>
              <w:rPr>
                <w:sz w:val="22"/>
                <w:szCs w:val="22"/>
              </w:rPr>
            </w:pPr>
            <w:r w:rsidRPr="00235F3F">
              <w:rPr>
                <w:sz w:val="22"/>
                <w:szCs w:val="22"/>
              </w:rPr>
              <w:t xml:space="preserve">Specify malformation </w:t>
            </w:r>
          </w:p>
        </w:tc>
      </w:tr>
      <w:tr w:rsidR="001B70F2" w:rsidRPr="00235F3F" w14:paraId="696176E2" w14:textId="77777777" w:rsidTr="004C43C3">
        <w:tc>
          <w:tcPr>
            <w:tcW w:w="813" w:type="dxa"/>
            <w:shd w:val="clear" w:color="auto" w:fill="DEEAF6" w:themeFill="accent1" w:themeFillTint="33"/>
          </w:tcPr>
          <w:p w14:paraId="481C94DD" w14:textId="77777777" w:rsidR="001B70F2" w:rsidRPr="00235F3F" w:rsidRDefault="001B70F2" w:rsidP="004C43C3">
            <w:pPr>
              <w:pStyle w:val="Default"/>
              <w:rPr>
                <w:sz w:val="22"/>
                <w:szCs w:val="22"/>
              </w:rPr>
            </w:pPr>
            <w:r>
              <w:rPr>
                <w:sz w:val="22"/>
                <w:szCs w:val="22"/>
              </w:rPr>
              <w:t>44</w:t>
            </w:r>
            <w:r w:rsidRPr="00235F3F">
              <w:rPr>
                <w:sz w:val="22"/>
                <w:szCs w:val="22"/>
              </w:rPr>
              <w:t xml:space="preserve"> </w:t>
            </w:r>
          </w:p>
        </w:tc>
        <w:tc>
          <w:tcPr>
            <w:tcW w:w="3269" w:type="dxa"/>
            <w:shd w:val="clear" w:color="auto" w:fill="DEEAF6" w:themeFill="accent1" w:themeFillTint="33"/>
          </w:tcPr>
          <w:p w14:paraId="0B87CEB6" w14:textId="77777777" w:rsidR="001B70F2" w:rsidRPr="00235F3F" w:rsidRDefault="001B70F2" w:rsidP="004C43C3">
            <w:pPr>
              <w:pStyle w:val="Default"/>
              <w:rPr>
                <w:sz w:val="22"/>
                <w:szCs w:val="22"/>
              </w:rPr>
            </w:pPr>
            <w:r w:rsidRPr="00235F3F">
              <w:rPr>
                <w:sz w:val="22"/>
                <w:szCs w:val="22"/>
              </w:rPr>
              <w:t xml:space="preserve">MALFO7 </w:t>
            </w:r>
          </w:p>
        </w:tc>
        <w:tc>
          <w:tcPr>
            <w:tcW w:w="4934" w:type="dxa"/>
            <w:shd w:val="clear" w:color="auto" w:fill="DEEAF6" w:themeFill="accent1" w:themeFillTint="33"/>
          </w:tcPr>
          <w:p w14:paraId="7411C939" w14:textId="77777777" w:rsidR="001B70F2" w:rsidRPr="00235F3F" w:rsidRDefault="001B70F2" w:rsidP="004C43C3">
            <w:pPr>
              <w:pStyle w:val="Default"/>
              <w:rPr>
                <w:sz w:val="22"/>
                <w:szCs w:val="22"/>
              </w:rPr>
            </w:pPr>
            <w:r w:rsidRPr="00235F3F">
              <w:rPr>
                <w:sz w:val="22"/>
                <w:szCs w:val="22"/>
              </w:rPr>
              <w:t xml:space="preserve">As MALFO1 </w:t>
            </w:r>
          </w:p>
        </w:tc>
      </w:tr>
      <w:tr w:rsidR="001B70F2" w:rsidRPr="00235F3F" w14:paraId="10F4DDE2" w14:textId="77777777" w:rsidTr="004C43C3">
        <w:tc>
          <w:tcPr>
            <w:tcW w:w="813" w:type="dxa"/>
            <w:shd w:val="clear" w:color="auto" w:fill="DEEAF6" w:themeFill="accent1" w:themeFillTint="33"/>
          </w:tcPr>
          <w:p w14:paraId="5B1A9A96" w14:textId="77777777" w:rsidR="001B70F2" w:rsidRPr="00235F3F" w:rsidRDefault="001B70F2" w:rsidP="004C43C3">
            <w:pPr>
              <w:pStyle w:val="Default"/>
              <w:rPr>
                <w:sz w:val="22"/>
                <w:szCs w:val="22"/>
              </w:rPr>
            </w:pPr>
            <w:r>
              <w:rPr>
                <w:sz w:val="22"/>
                <w:szCs w:val="22"/>
              </w:rPr>
              <w:t>45</w:t>
            </w:r>
            <w:r w:rsidRPr="00235F3F">
              <w:rPr>
                <w:sz w:val="22"/>
                <w:szCs w:val="22"/>
              </w:rPr>
              <w:t xml:space="preserve"> </w:t>
            </w:r>
          </w:p>
        </w:tc>
        <w:tc>
          <w:tcPr>
            <w:tcW w:w="3269" w:type="dxa"/>
            <w:shd w:val="clear" w:color="auto" w:fill="DEEAF6" w:themeFill="accent1" w:themeFillTint="33"/>
          </w:tcPr>
          <w:p w14:paraId="26A94835" w14:textId="77777777" w:rsidR="001B70F2" w:rsidRPr="00235F3F" w:rsidRDefault="001B70F2" w:rsidP="004C43C3">
            <w:pPr>
              <w:pStyle w:val="Default"/>
              <w:rPr>
                <w:sz w:val="22"/>
                <w:szCs w:val="22"/>
              </w:rPr>
            </w:pPr>
            <w:r w:rsidRPr="00235F3F">
              <w:rPr>
                <w:sz w:val="22"/>
                <w:szCs w:val="22"/>
              </w:rPr>
              <w:t xml:space="preserve">SP_MALFO7 </w:t>
            </w:r>
          </w:p>
        </w:tc>
        <w:tc>
          <w:tcPr>
            <w:tcW w:w="4934" w:type="dxa"/>
            <w:shd w:val="clear" w:color="auto" w:fill="DEEAF6" w:themeFill="accent1" w:themeFillTint="33"/>
          </w:tcPr>
          <w:p w14:paraId="4743D951" w14:textId="77777777" w:rsidR="001B70F2" w:rsidRPr="00235F3F" w:rsidRDefault="001B70F2" w:rsidP="004C43C3">
            <w:pPr>
              <w:pStyle w:val="Default"/>
              <w:rPr>
                <w:sz w:val="22"/>
                <w:szCs w:val="22"/>
              </w:rPr>
            </w:pPr>
            <w:r w:rsidRPr="00235F3F">
              <w:rPr>
                <w:sz w:val="22"/>
                <w:szCs w:val="22"/>
              </w:rPr>
              <w:t xml:space="preserve">Specify malformation </w:t>
            </w:r>
          </w:p>
        </w:tc>
      </w:tr>
      <w:tr w:rsidR="001B70F2" w:rsidRPr="00235F3F" w14:paraId="46AFBA68" w14:textId="77777777" w:rsidTr="004C43C3">
        <w:tc>
          <w:tcPr>
            <w:tcW w:w="813" w:type="dxa"/>
            <w:shd w:val="clear" w:color="auto" w:fill="DEEAF6" w:themeFill="accent1" w:themeFillTint="33"/>
          </w:tcPr>
          <w:p w14:paraId="1CF0D855" w14:textId="77777777" w:rsidR="001B70F2" w:rsidRPr="00235F3F" w:rsidRDefault="001B70F2" w:rsidP="004C43C3">
            <w:pPr>
              <w:pStyle w:val="Default"/>
              <w:rPr>
                <w:sz w:val="22"/>
                <w:szCs w:val="22"/>
              </w:rPr>
            </w:pPr>
            <w:r>
              <w:rPr>
                <w:sz w:val="22"/>
                <w:szCs w:val="22"/>
              </w:rPr>
              <w:t>46</w:t>
            </w:r>
            <w:r w:rsidRPr="00235F3F">
              <w:rPr>
                <w:sz w:val="22"/>
                <w:szCs w:val="22"/>
              </w:rPr>
              <w:t xml:space="preserve"> </w:t>
            </w:r>
          </w:p>
        </w:tc>
        <w:tc>
          <w:tcPr>
            <w:tcW w:w="3269" w:type="dxa"/>
            <w:shd w:val="clear" w:color="auto" w:fill="DEEAF6" w:themeFill="accent1" w:themeFillTint="33"/>
          </w:tcPr>
          <w:p w14:paraId="5EA7F551" w14:textId="77777777" w:rsidR="001B70F2" w:rsidRPr="00235F3F" w:rsidRDefault="001B70F2" w:rsidP="004C43C3">
            <w:pPr>
              <w:pStyle w:val="Default"/>
              <w:rPr>
                <w:sz w:val="22"/>
                <w:szCs w:val="22"/>
              </w:rPr>
            </w:pPr>
            <w:r w:rsidRPr="00235F3F">
              <w:rPr>
                <w:sz w:val="22"/>
                <w:szCs w:val="22"/>
              </w:rPr>
              <w:t xml:space="preserve">MALFO8 </w:t>
            </w:r>
          </w:p>
        </w:tc>
        <w:tc>
          <w:tcPr>
            <w:tcW w:w="4934" w:type="dxa"/>
            <w:shd w:val="clear" w:color="auto" w:fill="DEEAF6" w:themeFill="accent1" w:themeFillTint="33"/>
          </w:tcPr>
          <w:p w14:paraId="6C7B065B" w14:textId="77777777" w:rsidR="001B70F2" w:rsidRPr="00235F3F" w:rsidRDefault="001B70F2" w:rsidP="004C43C3">
            <w:pPr>
              <w:pStyle w:val="Default"/>
              <w:rPr>
                <w:sz w:val="22"/>
                <w:szCs w:val="22"/>
              </w:rPr>
            </w:pPr>
            <w:r w:rsidRPr="00235F3F">
              <w:rPr>
                <w:sz w:val="22"/>
                <w:szCs w:val="22"/>
              </w:rPr>
              <w:t xml:space="preserve">As MALFO1 </w:t>
            </w:r>
          </w:p>
        </w:tc>
      </w:tr>
      <w:tr w:rsidR="001B70F2" w:rsidRPr="00235F3F" w14:paraId="45E82442" w14:textId="77777777" w:rsidTr="004C43C3">
        <w:tc>
          <w:tcPr>
            <w:tcW w:w="813" w:type="dxa"/>
            <w:shd w:val="clear" w:color="auto" w:fill="DEEAF6" w:themeFill="accent1" w:themeFillTint="33"/>
          </w:tcPr>
          <w:p w14:paraId="5E8F109B" w14:textId="77777777" w:rsidR="001B70F2" w:rsidRPr="00235F3F" w:rsidRDefault="001B70F2" w:rsidP="004C43C3">
            <w:pPr>
              <w:pStyle w:val="Default"/>
              <w:rPr>
                <w:sz w:val="22"/>
                <w:szCs w:val="22"/>
              </w:rPr>
            </w:pPr>
            <w:r>
              <w:rPr>
                <w:sz w:val="22"/>
                <w:szCs w:val="22"/>
              </w:rPr>
              <w:t>47</w:t>
            </w:r>
            <w:r w:rsidRPr="00235F3F">
              <w:rPr>
                <w:sz w:val="22"/>
                <w:szCs w:val="22"/>
              </w:rPr>
              <w:t xml:space="preserve"> </w:t>
            </w:r>
          </w:p>
        </w:tc>
        <w:tc>
          <w:tcPr>
            <w:tcW w:w="3269" w:type="dxa"/>
            <w:shd w:val="clear" w:color="auto" w:fill="DEEAF6" w:themeFill="accent1" w:themeFillTint="33"/>
          </w:tcPr>
          <w:p w14:paraId="317CE892" w14:textId="77777777" w:rsidR="001B70F2" w:rsidRPr="00235F3F" w:rsidRDefault="001B70F2" w:rsidP="004C43C3">
            <w:pPr>
              <w:pStyle w:val="Default"/>
              <w:rPr>
                <w:sz w:val="22"/>
                <w:szCs w:val="22"/>
              </w:rPr>
            </w:pPr>
            <w:r w:rsidRPr="00235F3F">
              <w:rPr>
                <w:sz w:val="22"/>
                <w:szCs w:val="22"/>
              </w:rPr>
              <w:t xml:space="preserve">SP_MALFO8 </w:t>
            </w:r>
          </w:p>
        </w:tc>
        <w:tc>
          <w:tcPr>
            <w:tcW w:w="4934" w:type="dxa"/>
            <w:shd w:val="clear" w:color="auto" w:fill="DEEAF6" w:themeFill="accent1" w:themeFillTint="33"/>
          </w:tcPr>
          <w:p w14:paraId="1FF2EFD9" w14:textId="77777777" w:rsidR="001B70F2" w:rsidRPr="00235F3F" w:rsidRDefault="001B70F2" w:rsidP="004C43C3">
            <w:pPr>
              <w:pStyle w:val="Default"/>
              <w:rPr>
                <w:sz w:val="22"/>
                <w:szCs w:val="22"/>
              </w:rPr>
            </w:pPr>
            <w:r w:rsidRPr="00235F3F">
              <w:rPr>
                <w:sz w:val="22"/>
                <w:szCs w:val="22"/>
              </w:rPr>
              <w:t xml:space="preserve">Specify malformation </w:t>
            </w:r>
          </w:p>
        </w:tc>
      </w:tr>
      <w:tr w:rsidR="001B70F2" w:rsidRPr="00D42D24" w14:paraId="27F038E3" w14:textId="77777777" w:rsidTr="004C43C3">
        <w:tc>
          <w:tcPr>
            <w:tcW w:w="813" w:type="dxa"/>
            <w:tcBorders>
              <w:bottom w:val="single" w:sz="4" w:space="0" w:color="auto"/>
            </w:tcBorders>
            <w:shd w:val="clear" w:color="auto" w:fill="auto"/>
          </w:tcPr>
          <w:p w14:paraId="75C3DC4D" w14:textId="77777777" w:rsidR="001B70F2" w:rsidRPr="00B11DCD" w:rsidRDefault="001B70F2" w:rsidP="004C43C3">
            <w:pPr>
              <w:pStyle w:val="Default"/>
              <w:rPr>
                <w:sz w:val="22"/>
                <w:szCs w:val="22"/>
              </w:rPr>
            </w:pPr>
            <w:r w:rsidRPr="00B11DCD">
              <w:rPr>
                <w:sz w:val="22"/>
                <w:szCs w:val="20"/>
              </w:rPr>
              <w:t>57</w:t>
            </w:r>
            <w:r>
              <w:rPr>
                <w:sz w:val="20"/>
                <w:szCs w:val="20"/>
              </w:rPr>
              <w:t>#</w:t>
            </w:r>
          </w:p>
        </w:tc>
        <w:tc>
          <w:tcPr>
            <w:tcW w:w="3269" w:type="dxa"/>
            <w:tcBorders>
              <w:bottom w:val="single" w:sz="4" w:space="0" w:color="auto"/>
            </w:tcBorders>
          </w:tcPr>
          <w:p w14:paraId="75E77E7D" w14:textId="77777777" w:rsidR="001B70F2" w:rsidRPr="00B11DCD" w:rsidRDefault="001B70F2" w:rsidP="004C43C3">
            <w:pPr>
              <w:pStyle w:val="Default"/>
              <w:rPr>
                <w:sz w:val="22"/>
                <w:szCs w:val="22"/>
              </w:rPr>
            </w:pPr>
            <w:r w:rsidRPr="00B11DCD">
              <w:rPr>
                <w:sz w:val="22"/>
                <w:szCs w:val="20"/>
              </w:rPr>
              <w:t xml:space="preserve">OMIM </w:t>
            </w:r>
          </w:p>
        </w:tc>
        <w:tc>
          <w:tcPr>
            <w:tcW w:w="4934" w:type="dxa"/>
            <w:tcBorders>
              <w:bottom w:val="single" w:sz="4" w:space="0" w:color="auto"/>
            </w:tcBorders>
            <w:shd w:val="clear" w:color="auto" w:fill="auto"/>
          </w:tcPr>
          <w:p w14:paraId="4CEC7FD0" w14:textId="77777777" w:rsidR="001B70F2" w:rsidRPr="00B11DCD" w:rsidRDefault="001B70F2" w:rsidP="004C43C3">
            <w:pPr>
              <w:pStyle w:val="Default"/>
              <w:rPr>
                <w:sz w:val="22"/>
                <w:szCs w:val="22"/>
              </w:rPr>
            </w:pPr>
            <w:r w:rsidRPr="00B11DCD">
              <w:rPr>
                <w:sz w:val="22"/>
                <w:szCs w:val="20"/>
              </w:rPr>
              <w:t xml:space="preserve">OMIM code / Type of Mendelian Inheritance </w:t>
            </w:r>
          </w:p>
        </w:tc>
      </w:tr>
      <w:tr w:rsidR="001B70F2" w:rsidRPr="00D42D24" w14:paraId="6B9450B0" w14:textId="77777777" w:rsidTr="004C43C3">
        <w:tc>
          <w:tcPr>
            <w:tcW w:w="9016" w:type="dxa"/>
            <w:gridSpan w:val="3"/>
            <w:shd w:val="clear" w:color="auto" w:fill="BDD6EE" w:themeFill="accent1" w:themeFillTint="66"/>
          </w:tcPr>
          <w:p w14:paraId="45C32CA3" w14:textId="77777777" w:rsidR="001B70F2" w:rsidRPr="00D97651" w:rsidRDefault="001B70F2" w:rsidP="004C43C3">
            <w:pPr>
              <w:pStyle w:val="Default"/>
              <w:rPr>
                <w:b/>
                <w:sz w:val="22"/>
                <w:szCs w:val="20"/>
              </w:rPr>
            </w:pPr>
            <w:r w:rsidRPr="00D97651">
              <w:rPr>
                <w:b/>
                <w:sz w:val="22"/>
                <w:szCs w:val="20"/>
              </w:rPr>
              <w:t>Exposure</w:t>
            </w:r>
            <w:r w:rsidR="00B405FC">
              <w:rPr>
                <w:b/>
                <w:sz w:val="22"/>
                <w:szCs w:val="20"/>
              </w:rPr>
              <w:t xml:space="preserve"> and family history – variables 58 to 89</w:t>
            </w:r>
          </w:p>
        </w:tc>
      </w:tr>
      <w:tr w:rsidR="001B70F2" w:rsidRPr="00FE0A78" w14:paraId="0A72CC70" w14:textId="77777777" w:rsidTr="004C43C3">
        <w:tc>
          <w:tcPr>
            <w:tcW w:w="813" w:type="dxa"/>
            <w:tcBorders>
              <w:bottom w:val="single" w:sz="4" w:space="0" w:color="auto"/>
            </w:tcBorders>
            <w:shd w:val="clear" w:color="auto" w:fill="auto"/>
          </w:tcPr>
          <w:p w14:paraId="33E86A39" w14:textId="77777777" w:rsidR="001B70F2" w:rsidRPr="00FE0A78" w:rsidRDefault="001B70F2" w:rsidP="004C43C3">
            <w:pPr>
              <w:pStyle w:val="Default"/>
              <w:rPr>
                <w:sz w:val="22"/>
                <w:szCs w:val="22"/>
              </w:rPr>
            </w:pPr>
            <w:r w:rsidRPr="00FE0A78">
              <w:rPr>
                <w:sz w:val="22"/>
                <w:szCs w:val="22"/>
              </w:rPr>
              <w:t>58**</w:t>
            </w:r>
          </w:p>
        </w:tc>
        <w:tc>
          <w:tcPr>
            <w:tcW w:w="3269" w:type="dxa"/>
            <w:tcBorders>
              <w:bottom w:val="single" w:sz="4" w:space="0" w:color="auto"/>
            </w:tcBorders>
          </w:tcPr>
          <w:p w14:paraId="763FD0F7" w14:textId="77777777" w:rsidR="001B70F2" w:rsidRPr="00FE0A78" w:rsidRDefault="001B70F2" w:rsidP="004C43C3">
            <w:pPr>
              <w:pStyle w:val="Default"/>
              <w:rPr>
                <w:sz w:val="22"/>
                <w:szCs w:val="20"/>
              </w:rPr>
            </w:pPr>
            <w:r w:rsidRPr="00FE0A78">
              <w:rPr>
                <w:sz w:val="22"/>
                <w:szCs w:val="20"/>
              </w:rPr>
              <w:t>ASSCONCEPT</w:t>
            </w:r>
          </w:p>
        </w:tc>
        <w:tc>
          <w:tcPr>
            <w:tcW w:w="4934" w:type="dxa"/>
            <w:tcBorders>
              <w:bottom w:val="single" w:sz="4" w:space="0" w:color="auto"/>
            </w:tcBorders>
            <w:shd w:val="clear" w:color="auto" w:fill="auto"/>
          </w:tcPr>
          <w:p w14:paraId="09407FC8" w14:textId="77777777" w:rsidR="001B70F2" w:rsidRPr="00FE0A78" w:rsidRDefault="001B70F2" w:rsidP="004C43C3">
            <w:pPr>
              <w:pStyle w:val="Default"/>
              <w:rPr>
                <w:sz w:val="22"/>
                <w:szCs w:val="20"/>
              </w:rPr>
            </w:pPr>
            <w:r w:rsidRPr="00FE0A78">
              <w:t>Assisted conception</w:t>
            </w:r>
            <w:r>
              <w:t xml:space="preserve"> (where available)</w:t>
            </w:r>
          </w:p>
        </w:tc>
      </w:tr>
      <w:tr w:rsidR="001B70F2" w:rsidRPr="00D42D24" w14:paraId="100AAE1F" w14:textId="77777777" w:rsidTr="004C43C3">
        <w:tc>
          <w:tcPr>
            <w:tcW w:w="813" w:type="dxa"/>
            <w:tcBorders>
              <w:bottom w:val="single" w:sz="4" w:space="0" w:color="auto"/>
            </w:tcBorders>
            <w:shd w:val="clear" w:color="auto" w:fill="auto"/>
          </w:tcPr>
          <w:p w14:paraId="7119A1AD" w14:textId="77777777" w:rsidR="001B70F2" w:rsidRPr="00FE0A78" w:rsidRDefault="001B70F2" w:rsidP="004C43C3">
            <w:pPr>
              <w:pStyle w:val="Default"/>
              <w:rPr>
                <w:sz w:val="22"/>
                <w:szCs w:val="22"/>
              </w:rPr>
            </w:pPr>
            <w:r w:rsidRPr="00FE0A78">
              <w:rPr>
                <w:sz w:val="22"/>
                <w:szCs w:val="22"/>
              </w:rPr>
              <w:t>59</w:t>
            </w:r>
            <w:r w:rsidRPr="00FE0A78">
              <w:rPr>
                <w:sz w:val="22"/>
                <w:szCs w:val="20"/>
              </w:rPr>
              <w:t xml:space="preserve">## </w:t>
            </w:r>
          </w:p>
        </w:tc>
        <w:tc>
          <w:tcPr>
            <w:tcW w:w="3269" w:type="dxa"/>
            <w:tcBorders>
              <w:bottom w:val="single" w:sz="4" w:space="0" w:color="auto"/>
            </w:tcBorders>
          </w:tcPr>
          <w:p w14:paraId="7F5C6480" w14:textId="77777777" w:rsidR="001B70F2" w:rsidRPr="00FE0A78" w:rsidRDefault="001B70F2" w:rsidP="004C43C3">
            <w:pPr>
              <w:pStyle w:val="Default"/>
              <w:rPr>
                <w:sz w:val="22"/>
                <w:szCs w:val="22"/>
              </w:rPr>
            </w:pPr>
            <w:r w:rsidRPr="00FE0A78">
              <w:rPr>
                <w:sz w:val="22"/>
                <w:szCs w:val="20"/>
              </w:rPr>
              <w:t xml:space="preserve">OCCUPMO </w:t>
            </w:r>
          </w:p>
        </w:tc>
        <w:tc>
          <w:tcPr>
            <w:tcW w:w="4934" w:type="dxa"/>
            <w:tcBorders>
              <w:bottom w:val="single" w:sz="4" w:space="0" w:color="auto"/>
            </w:tcBorders>
            <w:shd w:val="clear" w:color="auto" w:fill="auto"/>
          </w:tcPr>
          <w:p w14:paraId="1688900B" w14:textId="77777777" w:rsidR="001B70F2" w:rsidRPr="00FE0A78" w:rsidRDefault="001B70F2" w:rsidP="004C43C3">
            <w:pPr>
              <w:pStyle w:val="Default"/>
              <w:rPr>
                <w:sz w:val="22"/>
                <w:szCs w:val="22"/>
              </w:rPr>
            </w:pPr>
            <w:r w:rsidRPr="00FE0A78">
              <w:rPr>
                <w:sz w:val="22"/>
                <w:szCs w:val="20"/>
              </w:rPr>
              <w:t xml:space="preserve">Mother’s occupation at time of conception </w:t>
            </w:r>
          </w:p>
        </w:tc>
      </w:tr>
      <w:tr w:rsidR="002D28B8" w:rsidRPr="001B70F2" w14:paraId="61CC825C" w14:textId="77777777" w:rsidTr="004C43C3">
        <w:tc>
          <w:tcPr>
            <w:tcW w:w="813" w:type="dxa"/>
            <w:tcBorders>
              <w:bottom w:val="single" w:sz="4" w:space="0" w:color="auto"/>
            </w:tcBorders>
            <w:shd w:val="clear" w:color="auto" w:fill="auto"/>
          </w:tcPr>
          <w:p w14:paraId="04C6909D" w14:textId="77777777" w:rsidR="002D28B8" w:rsidRPr="00FE0A78" w:rsidRDefault="002D28B8" w:rsidP="004C43C3">
            <w:pPr>
              <w:pStyle w:val="Default"/>
              <w:rPr>
                <w:sz w:val="22"/>
                <w:szCs w:val="22"/>
              </w:rPr>
            </w:pPr>
            <w:r>
              <w:rPr>
                <w:sz w:val="22"/>
                <w:szCs w:val="22"/>
              </w:rPr>
              <w:t>60</w:t>
            </w:r>
          </w:p>
        </w:tc>
        <w:tc>
          <w:tcPr>
            <w:tcW w:w="3269" w:type="dxa"/>
            <w:tcBorders>
              <w:bottom w:val="single" w:sz="4" w:space="0" w:color="auto"/>
            </w:tcBorders>
          </w:tcPr>
          <w:p w14:paraId="50A69719" w14:textId="77777777" w:rsidR="002D28B8" w:rsidRPr="00FE0A78" w:rsidRDefault="002D28B8" w:rsidP="004C43C3">
            <w:pPr>
              <w:pStyle w:val="Default"/>
              <w:rPr>
                <w:sz w:val="22"/>
                <w:szCs w:val="20"/>
              </w:rPr>
            </w:pPr>
            <w:r>
              <w:rPr>
                <w:sz w:val="22"/>
                <w:szCs w:val="20"/>
              </w:rPr>
              <w:t>ILLBEF1</w:t>
            </w:r>
          </w:p>
        </w:tc>
        <w:tc>
          <w:tcPr>
            <w:tcW w:w="4934" w:type="dxa"/>
            <w:tcBorders>
              <w:bottom w:val="single" w:sz="4" w:space="0" w:color="auto"/>
            </w:tcBorders>
            <w:shd w:val="clear" w:color="auto" w:fill="auto"/>
          </w:tcPr>
          <w:p w14:paraId="21FF7F89" w14:textId="77777777" w:rsidR="002D28B8" w:rsidRPr="00FE0A78" w:rsidRDefault="002D28B8" w:rsidP="004C43C3">
            <w:pPr>
              <w:pStyle w:val="Default"/>
              <w:rPr>
                <w:sz w:val="22"/>
                <w:szCs w:val="20"/>
              </w:rPr>
            </w:pPr>
            <w:r>
              <w:rPr>
                <w:sz w:val="22"/>
                <w:szCs w:val="20"/>
              </w:rPr>
              <w:t>Maternal illness before pregnancy 1</w:t>
            </w:r>
          </w:p>
        </w:tc>
      </w:tr>
      <w:tr w:rsidR="002D28B8" w:rsidRPr="001B70F2" w14:paraId="7C50F8DB" w14:textId="77777777" w:rsidTr="004C43C3">
        <w:tc>
          <w:tcPr>
            <w:tcW w:w="813" w:type="dxa"/>
            <w:tcBorders>
              <w:bottom w:val="single" w:sz="4" w:space="0" w:color="auto"/>
            </w:tcBorders>
            <w:shd w:val="clear" w:color="auto" w:fill="auto"/>
          </w:tcPr>
          <w:p w14:paraId="7DB1EA38" w14:textId="77777777" w:rsidR="002D28B8" w:rsidRPr="00FE0A78" w:rsidRDefault="002D28B8" w:rsidP="004C43C3">
            <w:pPr>
              <w:pStyle w:val="Default"/>
              <w:rPr>
                <w:sz w:val="22"/>
                <w:szCs w:val="22"/>
              </w:rPr>
            </w:pPr>
            <w:r>
              <w:rPr>
                <w:sz w:val="22"/>
                <w:szCs w:val="22"/>
              </w:rPr>
              <w:t>61</w:t>
            </w:r>
          </w:p>
        </w:tc>
        <w:tc>
          <w:tcPr>
            <w:tcW w:w="3269" w:type="dxa"/>
            <w:tcBorders>
              <w:bottom w:val="single" w:sz="4" w:space="0" w:color="auto"/>
            </w:tcBorders>
          </w:tcPr>
          <w:p w14:paraId="2D736EA4" w14:textId="77777777" w:rsidR="002D28B8" w:rsidRPr="00FE0A78" w:rsidRDefault="002D28B8" w:rsidP="004C43C3">
            <w:pPr>
              <w:pStyle w:val="Default"/>
              <w:rPr>
                <w:sz w:val="22"/>
                <w:szCs w:val="20"/>
              </w:rPr>
            </w:pPr>
            <w:r>
              <w:rPr>
                <w:sz w:val="22"/>
                <w:szCs w:val="20"/>
              </w:rPr>
              <w:t>ILLBEF2</w:t>
            </w:r>
          </w:p>
        </w:tc>
        <w:tc>
          <w:tcPr>
            <w:tcW w:w="4934" w:type="dxa"/>
            <w:tcBorders>
              <w:bottom w:val="single" w:sz="4" w:space="0" w:color="auto"/>
            </w:tcBorders>
            <w:shd w:val="clear" w:color="auto" w:fill="auto"/>
          </w:tcPr>
          <w:p w14:paraId="40684CA4" w14:textId="77777777" w:rsidR="002D28B8" w:rsidRPr="00FE0A78" w:rsidRDefault="002D28B8" w:rsidP="004C43C3">
            <w:pPr>
              <w:pStyle w:val="Default"/>
              <w:rPr>
                <w:sz w:val="22"/>
                <w:szCs w:val="20"/>
              </w:rPr>
            </w:pPr>
            <w:r>
              <w:rPr>
                <w:sz w:val="22"/>
                <w:szCs w:val="20"/>
              </w:rPr>
              <w:t>Maternal illness before pregnancy</w:t>
            </w:r>
            <w:r w:rsidR="007910E3">
              <w:rPr>
                <w:sz w:val="22"/>
                <w:szCs w:val="20"/>
              </w:rPr>
              <w:t xml:space="preserve"> 2</w:t>
            </w:r>
          </w:p>
        </w:tc>
      </w:tr>
      <w:tr w:rsidR="002D28B8" w:rsidRPr="001B70F2" w14:paraId="59938965" w14:textId="77777777" w:rsidTr="004C43C3">
        <w:tc>
          <w:tcPr>
            <w:tcW w:w="813" w:type="dxa"/>
            <w:tcBorders>
              <w:bottom w:val="single" w:sz="4" w:space="0" w:color="auto"/>
            </w:tcBorders>
            <w:shd w:val="clear" w:color="auto" w:fill="auto"/>
          </w:tcPr>
          <w:p w14:paraId="4967DC20" w14:textId="77777777" w:rsidR="002D28B8" w:rsidRPr="00FE0A78" w:rsidRDefault="002D28B8" w:rsidP="004C43C3">
            <w:pPr>
              <w:pStyle w:val="Default"/>
              <w:rPr>
                <w:sz w:val="22"/>
                <w:szCs w:val="22"/>
              </w:rPr>
            </w:pPr>
            <w:r>
              <w:rPr>
                <w:sz w:val="22"/>
                <w:szCs w:val="22"/>
              </w:rPr>
              <w:t>64</w:t>
            </w:r>
          </w:p>
        </w:tc>
        <w:tc>
          <w:tcPr>
            <w:tcW w:w="3269" w:type="dxa"/>
            <w:tcBorders>
              <w:bottom w:val="single" w:sz="4" w:space="0" w:color="auto"/>
            </w:tcBorders>
          </w:tcPr>
          <w:p w14:paraId="30748720" w14:textId="77777777" w:rsidR="002D28B8" w:rsidRPr="00FE0A78" w:rsidRDefault="002D28B8" w:rsidP="004C43C3">
            <w:pPr>
              <w:pStyle w:val="Default"/>
              <w:rPr>
                <w:sz w:val="22"/>
                <w:szCs w:val="20"/>
              </w:rPr>
            </w:pPr>
            <w:r>
              <w:rPr>
                <w:sz w:val="22"/>
                <w:szCs w:val="20"/>
              </w:rPr>
              <w:t>ILLDUR1</w:t>
            </w:r>
          </w:p>
        </w:tc>
        <w:tc>
          <w:tcPr>
            <w:tcW w:w="4934" w:type="dxa"/>
            <w:tcBorders>
              <w:bottom w:val="single" w:sz="4" w:space="0" w:color="auto"/>
            </w:tcBorders>
            <w:shd w:val="clear" w:color="auto" w:fill="auto"/>
          </w:tcPr>
          <w:p w14:paraId="0170A5C1" w14:textId="77777777" w:rsidR="002D28B8" w:rsidRPr="00FE0A78" w:rsidRDefault="002D28B8" w:rsidP="004C43C3">
            <w:pPr>
              <w:pStyle w:val="Default"/>
              <w:rPr>
                <w:sz w:val="22"/>
                <w:szCs w:val="20"/>
              </w:rPr>
            </w:pPr>
            <w:r>
              <w:rPr>
                <w:sz w:val="22"/>
                <w:szCs w:val="20"/>
              </w:rPr>
              <w:t>Maternal illness during pregnancy</w:t>
            </w:r>
            <w:r w:rsidR="007910E3">
              <w:rPr>
                <w:sz w:val="22"/>
                <w:szCs w:val="20"/>
              </w:rPr>
              <w:t xml:space="preserve"> 1</w:t>
            </w:r>
          </w:p>
        </w:tc>
      </w:tr>
      <w:tr w:rsidR="002D28B8" w:rsidRPr="001B70F2" w14:paraId="131EA0D3" w14:textId="77777777" w:rsidTr="004C43C3">
        <w:tc>
          <w:tcPr>
            <w:tcW w:w="813" w:type="dxa"/>
            <w:tcBorders>
              <w:bottom w:val="single" w:sz="4" w:space="0" w:color="auto"/>
            </w:tcBorders>
            <w:shd w:val="clear" w:color="auto" w:fill="auto"/>
          </w:tcPr>
          <w:p w14:paraId="0C0ACEF2" w14:textId="77777777" w:rsidR="002D28B8" w:rsidRPr="00FE0A78" w:rsidRDefault="002D28B8" w:rsidP="004C43C3">
            <w:pPr>
              <w:pStyle w:val="Default"/>
              <w:rPr>
                <w:sz w:val="22"/>
                <w:szCs w:val="22"/>
              </w:rPr>
            </w:pPr>
            <w:r>
              <w:rPr>
                <w:sz w:val="22"/>
                <w:szCs w:val="22"/>
              </w:rPr>
              <w:t>65</w:t>
            </w:r>
          </w:p>
        </w:tc>
        <w:tc>
          <w:tcPr>
            <w:tcW w:w="3269" w:type="dxa"/>
            <w:tcBorders>
              <w:bottom w:val="single" w:sz="4" w:space="0" w:color="auto"/>
            </w:tcBorders>
          </w:tcPr>
          <w:p w14:paraId="15B1E465" w14:textId="77777777" w:rsidR="002D28B8" w:rsidRPr="00FE0A78" w:rsidRDefault="002D28B8" w:rsidP="004C43C3">
            <w:pPr>
              <w:pStyle w:val="Default"/>
              <w:rPr>
                <w:sz w:val="22"/>
                <w:szCs w:val="20"/>
              </w:rPr>
            </w:pPr>
            <w:r>
              <w:rPr>
                <w:sz w:val="22"/>
                <w:szCs w:val="20"/>
              </w:rPr>
              <w:t>ILLDUR2</w:t>
            </w:r>
          </w:p>
        </w:tc>
        <w:tc>
          <w:tcPr>
            <w:tcW w:w="4934" w:type="dxa"/>
            <w:tcBorders>
              <w:bottom w:val="single" w:sz="4" w:space="0" w:color="auto"/>
            </w:tcBorders>
            <w:shd w:val="clear" w:color="auto" w:fill="auto"/>
          </w:tcPr>
          <w:p w14:paraId="6493BF4C" w14:textId="77777777" w:rsidR="002D28B8" w:rsidRPr="00FE0A78" w:rsidRDefault="002D28B8" w:rsidP="004C43C3">
            <w:pPr>
              <w:pStyle w:val="Default"/>
              <w:rPr>
                <w:sz w:val="22"/>
                <w:szCs w:val="20"/>
              </w:rPr>
            </w:pPr>
            <w:r>
              <w:rPr>
                <w:sz w:val="22"/>
                <w:szCs w:val="20"/>
              </w:rPr>
              <w:t>Maternal illness during pregnancy</w:t>
            </w:r>
            <w:r w:rsidR="007910E3">
              <w:rPr>
                <w:sz w:val="22"/>
                <w:szCs w:val="20"/>
              </w:rPr>
              <w:t xml:space="preserve"> 2</w:t>
            </w:r>
          </w:p>
        </w:tc>
      </w:tr>
      <w:tr w:rsidR="00D917DF" w:rsidRPr="001B70F2" w14:paraId="3FE7C66E" w14:textId="77777777" w:rsidTr="004C43C3">
        <w:tc>
          <w:tcPr>
            <w:tcW w:w="813" w:type="dxa"/>
            <w:tcBorders>
              <w:bottom w:val="single" w:sz="4" w:space="0" w:color="auto"/>
            </w:tcBorders>
            <w:shd w:val="clear" w:color="auto" w:fill="auto"/>
          </w:tcPr>
          <w:p w14:paraId="190C8CCE" w14:textId="77777777" w:rsidR="00D917DF" w:rsidRDefault="00D917DF" w:rsidP="004C43C3">
            <w:pPr>
              <w:pStyle w:val="Default"/>
              <w:rPr>
                <w:sz w:val="22"/>
                <w:szCs w:val="22"/>
              </w:rPr>
            </w:pPr>
            <w:r>
              <w:rPr>
                <w:sz w:val="22"/>
                <w:szCs w:val="22"/>
              </w:rPr>
              <w:t>79</w:t>
            </w:r>
          </w:p>
        </w:tc>
        <w:tc>
          <w:tcPr>
            <w:tcW w:w="3269" w:type="dxa"/>
            <w:tcBorders>
              <w:bottom w:val="single" w:sz="4" w:space="0" w:color="auto"/>
            </w:tcBorders>
          </w:tcPr>
          <w:p w14:paraId="11827FA0" w14:textId="77777777" w:rsidR="00D917DF" w:rsidRDefault="00D917DF" w:rsidP="004C43C3">
            <w:pPr>
              <w:pStyle w:val="Default"/>
              <w:rPr>
                <w:sz w:val="22"/>
                <w:szCs w:val="20"/>
              </w:rPr>
            </w:pPr>
            <w:r>
              <w:rPr>
                <w:sz w:val="22"/>
                <w:szCs w:val="20"/>
              </w:rPr>
              <w:t>CONSANG</w:t>
            </w:r>
          </w:p>
        </w:tc>
        <w:tc>
          <w:tcPr>
            <w:tcW w:w="4934" w:type="dxa"/>
            <w:tcBorders>
              <w:bottom w:val="single" w:sz="4" w:space="0" w:color="auto"/>
            </w:tcBorders>
            <w:shd w:val="clear" w:color="auto" w:fill="auto"/>
          </w:tcPr>
          <w:p w14:paraId="5666C6DC" w14:textId="77777777" w:rsidR="00D917DF" w:rsidRDefault="00D917DF" w:rsidP="004C43C3">
            <w:pPr>
              <w:pStyle w:val="Default"/>
              <w:rPr>
                <w:sz w:val="22"/>
                <w:szCs w:val="20"/>
              </w:rPr>
            </w:pPr>
            <w:r>
              <w:rPr>
                <w:sz w:val="22"/>
                <w:szCs w:val="20"/>
              </w:rPr>
              <w:t>Consanguinity</w:t>
            </w:r>
          </w:p>
        </w:tc>
      </w:tr>
      <w:tr w:rsidR="00D917DF" w:rsidRPr="001B70F2" w14:paraId="7A7A31BC" w14:textId="77777777" w:rsidTr="004C43C3">
        <w:tc>
          <w:tcPr>
            <w:tcW w:w="813" w:type="dxa"/>
            <w:tcBorders>
              <w:bottom w:val="single" w:sz="4" w:space="0" w:color="auto"/>
            </w:tcBorders>
            <w:shd w:val="clear" w:color="auto" w:fill="auto"/>
          </w:tcPr>
          <w:p w14:paraId="39B44201" w14:textId="77777777" w:rsidR="00D917DF" w:rsidRDefault="00D917DF" w:rsidP="004C43C3">
            <w:pPr>
              <w:pStyle w:val="Default"/>
              <w:rPr>
                <w:sz w:val="22"/>
                <w:szCs w:val="22"/>
              </w:rPr>
            </w:pPr>
            <w:r>
              <w:rPr>
                <w:sz w:val="22"/>
                <w:szCs w:val="22"/>
              </w:rPr>
              <w:t>81</w:t>
            </w:r>
          </w:p>
        </w:tc>
        <w:tc>
          <w:tcPr>
            <w:tcW w:w="3269" w:type="dxa"/>
            <w:tcBorders>
              <w:bottom w:val="single" w:sz="4" w:space="0" w:color="auto"/>
            </w:tcBorders>
          </w:tcPr>
          <w:p w14:paraId="5354E43F" w14:textId="77777777" w:rsidR="00D917DF" w:rsidRDefault="00D917DF" w:rsidP="004C43C3">
            <w:pPr>
              <w:pStyle w:val="Default"/>
              <w:rPr>
                <w:sz w:val="22"/>
                <w:szCs w:val="20"/>
              </w:rPr>
            </w:pPr>
            <w:r>
              <w:rPr>
                <w:sz w:val="22"/>
                <w:szCs w:val="20"/>
              </w:rPr>
              <w:t>SIBANOM</w:t>
            </w:r>
          </w:p>
        </w:tc>
        <w:tc>
          <w:tcPr>
            <w:tcW w:w="4934" w:type="dxa"/>
            <w:tcBorders>
              <w:bottom w:val="single" w:sz="4" w:space="0" w:color="auto"/>
            </w:tcBorders>
            <w:shd w:val="clear" w:color="auto" w:fill="auto"/>
          </w:tcPr>
          <w:p w14:paraId="7AC53474" w14:textId="77777777" w:rsidR="00D917DF" w:rsidRDefault="00D917DF" w:rsidP="004C43C3">
            <w:pPr>
              <w:pStyle w:val="Default"/>
              <w:rPr>
                <w:sz w:val="22"/>
                <w:szCs w:val="20"/>
              </w:rPr>
            </w:pPr>
            <w:r>
              <w:rPr>
                <w:sz w:val="22"/>
                <w:szCs w:val="20"/>
              </w:rPr>
              <w:t>Sibs with congenital anomalies</w:t>
            </w:r>
          </w:p>
        </w:tc>
      </w:tr>
      <w:tr w:rsidR="00D917DF" w:rsidRPr="001B70F2" w14:paraId="56F433F5" w14:textId="77777777" w:rsidTr="004C43C3">
        <w:tc>
          <w:tcPr>
            <w:tcW w:w="813" w:type="dxa"/>
            <w:tcBorders>
              <w:bottom w:val="single" w:sz="4" w:space="0" w:color="auto"/>
            </w:tcBorders>
            <w:shd w:val="clear" w:color="auto" w:fill="auto"/>
          </w:tcPr>
          <w:p w14:paraId="3CD2F335" w14:textId="77777777" w:rsidR="00D917DF" w:rsidRDefault="00D917DF" w:rsidP="004C43C3">
            <w:pPr>
              <w:pStyle w:val="Default"/>
              <w:rPr>
                <w:sz w:val="22"/>
                <w:szCs w:val="22"/>
              </w:rPr>
            </w:pPr>
            <w:r>
              <w:rPr>
                <w:sz w:val="22"/>
                <w:szCs w:val="22"/>
              </w:rPr>
              <w:t>87</w:t>
            </w:r>
          </w:p>
        </w:tc>
        <w:tc>
          <w:tcPr>
            <w:tcW w:w="3269" w:type="dxa"/>
            <w:tcBorders>
              <w:bottom w:val="single" w:sz="4" w:space="0" w:color="auto"/>
            </w:tcBorders>
          </w:tcPr>
          <w:p w14:paraId="03C9001D" w14:textId="77777777" w:rsidR="00D917DF" w:rsidRDefault="00D917DF" w:rsidP="004C43C3">
            <w:pPr>
              <w:pStyle w:val="Default"/>
              <w:rPr>
                <w:sz w:val="22"/>
                <w:szCs w:val="20"/>
              </w:rPr>
            </w:pPr>
            <w:r>
              <w:rPr>
                <w:sz w:val="22"/>
                <w:szCs w:val="20"/>
              </w:rPr>
              <w:t>MOANOM</w:t>
            </w:r>
          </w:p>
        </w:tc>
        <w:tc>
          <w:tcPr>
            <w:tcW w:w="4934" w:type="dxa"/>
            <w:tcBorders>
              <w:bottom w:val="single" w:sz="4" w:space="0" w:color="auto"/>
            </w:tcBorders>
            <w:shd w:val="clear" w:color="auto" w:fill="auto"/>
          </w:tcPr>
          <w:p w14:paraId="5116136E" w14:textId="77777777" w:rsidR="00D917DF" w:rsidRDefault="00D917DF" w:rsidP="004C43C3">
            <w:pPr>
              <w:pStyle w:val="Default"/>
              <w:rPr>
                <w:sz w:val="22"/>
                <w:szCs w:val="20"/>
              </w:rPr>
            </w:pPr>
            <w:r>
              <w:rPr>
                <w:sz w:val="22"/>
                <w:szCs w:val="20"/>
              </w:rPr>
              <w:t>Mothers family with anomalies</w:t>
            </w:r>
          </w:p>
        </w:tc>
      </w:tr>
      <w:tr w:rsidR="00D917DF" w:rsidRPr="001B70F2" w14:paraId="0C300778" w14:textId="77777777" w:rsidTr="004C43C3">
        <w:tc>
          <w:tcPr>
            <w:tcW w:w="813" w:type="dxa"/>
            <w:tcBorders>
              <w:bottom w:val="single" w:sz="4" w:space="0" w:color="auto"/>
            </w:tcBorders>
            <w:shd w:val="clear" w:color="auto" w:fill="auto"/>
          </w:tcPr>
          <w:p w14:paraId="717A2567" w14:textId="77777777" w:rsidR="00D917DF" w:rsidRDefault="00D917DF" w:rsidP="004C43C3">
            <w:pPr>
              <w:pStyle w:val="Default"/>
              <w:rPr>
                <w:sz w:val="22"/>
                <w:szCs w:val="22"/>
              </w:rPr>
            </w:pPr>
            <w:r>
              <w:rPr>
                <w:sz w:val="22"/>
                <w:szCs w:val="22"/>
              </w:rPr>
              <w:t>89</w:t>
            </w:r>
          </w:p>
        </w:tc>
        <w:tc>
          <w:tcPr>
            <w:tcW w:w="3269" w:type="dxa"/>
            <w:tcBorders>
              <w:bottom w:val="single" w:sz="4" w:space="0" w:color="auto"/>
            </w:tcBorders>
          </w:tcPr>
          <w:p w14:paraId="75F9D3BB" w14:textId="77777777" w:rsidR="00D917DF" w:rsidRDefault="00D917DF" w:rsidP="004C43C3">
            <w:pPr>
              <w:pStyle w:val="Default"/>
              <w:rPr>
                <w:sz w:val="22"/>
                <w:szCs w:val="20"/>
              </w:rPr>
            </w:pPr>
            <w:r>
              <w:rPr>
                <w:sz w:val="22"/>
                <w:szCs w:val="20"/>
              </w:rPr>
              <w:t>FAANOM</w:t>
            </w:r>
          </w:p>
        </w:tc>
        <w:tc>
          <w:tcPr>
            <w:tcW w:w="4934" w:type="dxa"/>
            <w:tcBorders>
              <w:bottom w:val="single" w:sz="4" w:space="0" w:color="auto"/>
            </w:tcBorders>
            <w:shd w:val="clear" w:color="auto" w:fill="auto"/>
          </w:tcPr>
          <w:p w14:paraId="0C3C9BC2" w14:textId="77777777" w:rsidR="00D917DF" w:rsidRDefault="00D917DF" w:rsidP="004C43C3">
            <w:pPr>
              <w:pStyle w:val="Default"/>
              <w:rPr>
                <w:sz w:val="22"/>
                <w:szCs w:val="20"/>
              </w:rPr>
            </w:pPr>
            <w:r>
              <w:rPr>
                <w:sz w:val="22"/>
                <w:szCs w:val="20"/>
              </w:rPr>
              <w:t>Fathers family with anomalies</w:t>
            </w:r>
          </w:p>
        </w:tc>
      </w:tr>
      <w:tr w:rsidR="001B70F2" w:rsidRPr="00B22851" w14:paraId="4396B022" w14:textId="77777777" w:rsidTr="004C43C3">
        <w:tc>
          <w:tcPr>
            <w:tcW w:w="9016" w:type="dxa"/>
            <w:gridSpan w:val="3"/>
            <w:shd w:val="clear" w:color="auto" w:fill="BDD6EE" w:themeFill="accent1" w:themeFillTint="66"/>
          </w:tcPr>
          <w:p w14:paraId="299B3D98" w14:textId="77777777" w:rsidR="001B70F2" w:rsidRPr="00B22851" w:rsidRDefault="001B70F2" w:rsidP="004C43C3">
            <w:pPr>
              <w:pStyle w:val="Default"/>
              <w:rPr>
                <w:sz w:val="22"/>
                <w:szCs w:val="20"/>
              </w:rPr>
            </w:pPr>
            <w:r w:rsidRPr="00B11DCD">
              <w:rPr>
                <w:b/>
                <w:bCs/>
                <w:sz w:val="22"/>
                <w:szCs w:val="20"/>
              </w:rPr>
              <w:t xml:space="preserve">Sociodemographic – Variables 91 to 94 </w:t>
            </w:r>
          </w:p>
        </w:tc>
      </w:tr>
      <w:tr w:rsidR="001B70F2" w:rsidRPr="00235F3F" w14:paraId="35B83846" w14:textId="77777777" w:rsidTr="004C43C3">
        <w:tc>
          <w:tcPr>
            <w:tcW w:w="813" w:type="dxa"/>
            <w:shd w:val="clear" w:color="auto" w:fill="auto"/>
          </w:tcPr>
          <w:p w14:paraId="06EFDFDF" w14:textId="77777777" w:rsidR="001B70F2" w:rsidRDefault="001B70F2" w:rsidP="004C43C3">
            <w:pPr>
              <w:pStyle w:val="Default"/>
            </w:pPr>
            <w:r>
              <w:t>91</w:t>
            </w:r>
          </w:p>
        </w:tc>
        <w:tc>
          <w:tcPr>
            <w:tcW w:w="3269" w:type="dxa"/>
          </w:tcPr>
          <w:p w14:paraId="3B6C277B" w14:textId="77777777" w:rsidR="001B70F2" w:rsidRPr="00235F3F" w:rsidRDefault="001B70F2" w:rsidP="004C43C3">
            <w:pPr>
              <w:pStyle w:val="Default"/>
              <w:rPr>
                <w:sz w:val="22"/>
                <w:szCs w:val="22"/>
              </w:rPr>
            </w:pPr>
            <w:r>
              <w:rPr>
                <w:sz w:val="22"/>
                <w:szCs w:val="22"/>
              </w:rPr>
              <w:t>MATEDU</w:t>
            </w:r>
          </w:p>
        </w:tc>
        <w:tc>
          <w:tcPr>
            <w:tcW w:w="4934" w:type="dxa"/>
            <w:shd w:val="clear" w:color="auto" w:fill="auto"/>
          </w:tcPr>
          <w:p w14:paraId="3F337FBC" w14:textId="77777777" w:rsidR="001B70F2" w:rsidRPr="00235F3F" w:rsidRDefault="001B70F2" w:rsidP="004C43C3">
            <w:pPr>
              <w:pStyle w:val="Default"/>
              <w:rPr>
                <w:sz w:val="22"/>
                <w:szCs w:val="22"/>
              </w:rPr>
            </w:pPr>
            <w:r w:rsidRPr="00217E04">
              <w:rPr>
                <w:sz w:val="22"/>
                <w:szCs w:val="20"/>
              </w:rPr>
              <w:t xml:space="preserve">Maternal education </w:t>
            </w:r>
          </w:p>
        </w:tc>
      </w:tr>
      <w:tr w:rsidR="001B70F2" w:rsidRPr="00235F3F" w14:paraId="4D07C9AE" w14:textId="77777777" w:rsidTr="004C43C3">
        <w:tc>
          <w:tcPr>
            <w:tcW w:w="813" w:type="dxa"/>
            <w:shd w:val="clear" w:color="auto" w:fill="auto"/>
          </w:tcPr>
          <w:p w14:paraId="77539B43" w14:textId="77777777" w:rsidR="001B70F2" w:rsidRPr="00235F3F" w:rsidRDefault="001B70F2" w:rsidP="004C43C3">
            <w:pPr>
              <w:pStyle w:val="Default"/>
              <w:rPr>
                <w:sz w:val="22"/>
                <w:szCs w:val="22"/>
              </w:rPr>
            </w:pPr>
            <w:r>
              <w:t>92</w:t>
            </w:r>
            <w:r w:rsidRPr="00235F3F">
              <w:t xml:space="preserve"> </w:t>
            </w:r>
          </w:p>
        </w:tc>
        <w:tc>
          <w:tcPr>
            <w:tcW w:w="3269" w:type="dxa"/>
          </w:tcPr>
          <w:p w14:paraId="5D783E44" w14:textId="77777777" w:rsidR="001B70F2" w:rsidRPr="00235F3F" w:rsidRDefault="001B70F2" w:rsidP="004C43C3">
            <w:pPr>
              <w:pStyle w:val="Default"/>
              <w:rPr>
                <w:sz w:val="22"/>
                <w:szCs w:val="22"/>
              </w:rPr>
            </w:pPr>
            <w:r w:rsidRPr="00235F3F">
              <w:rPr>
                <w:sz w:val="22"/>
                <w:szCs w:val="22"/>
              </w:rPr>
              <w:t xml:space="preserve">SOCM </w:t>
            </w:r>
          </w:p>
        </w:tc>
        <w:tc>
          <w:tcPr>
            <w:tcW w:w="4934" w:type="dxa"/>
            <w:shd w:val="clear" w:color="auto" w:fill="auto"/>
          </w:tcPr>
          <w:p w14:paraId="68F9AA51" w14:textId="77777777" w:rsidR="001B70F2" w:rsidRPr="00235F3F" w:rsidRDefault="001B70F2" w:rsidP="004C43C3">
            <w:pPr>
              <w:pStyle w:val="Default"/>
              <w:rPr>
                <w:sz w:val="22"/>
                <w:szCs w:val="22"/>
              </w:rPr>
            </w:pPr>
            <w:r w:rsidRPr="00235F3F">
              <w:rPr>
                <w:sz w:val="22"/>
                <w:szCs w:val="22"/>
              </w:rPr>
              <w:t xml:space="preserve">Socioeconomic status of mother </w:t>
            </w:r>
          </w:p>
        </w:tc>
      </w:tr>
      <w:tr w:rsidR="001B70F2" w:rsidRPr="00235F3F" w14:paraId="2570C195" w14:textId="77777777" w:rsidTr="004C43C3">
        <w:tc>
          <w:tcPr>
            <w:tcW w:w="813" w:type="dxa"/>
            <w:shd w:val="clear" w:color="auto" w:fill="auto"/>
          </w:tcPr>
          <w:p w14:paraId="3ED0F366" w14:textId="77777777" w:rsidR="001B70F2" w:rsidRPr="00235F3F" w:rsidRDefault="001B70F2" w:rsidP="004C43C3">
            <w:pPr>
              <w:pStyle w:val="Default"/>
              <w:rPr>
                <w:sz w:val="22"/>
                <w:szCs w:val="22"/>
              </w:rPr>
            </w:pPr>
            <w:r>
              <w:rPr>
                <w:sz w:val="22"/>
                <w:szCs w:val="20"/>
              </w:rPr>
              <w:t>93</w:t>
            </w:r>
            <w:r w:rsidRPr="00CF403E">
              <w:rPr>
                <w:sz w:val="22"/>
                <w:szCs w:val="20"/>
              </w:rPr>
              <w:t xml:space="preserve"> </w:t>
            </w:r>
          </w:p>
        </w:tc>
        <w:tc>
          <w:tcPr>
            <w:tcW w:w="3269" w:type="dxa"/>
          </w:tcPr>
          <w:p w14:paraId="71166C10" w14:textId="77777777" w:rsidR="001B70F2" w:rsidRPr="00235F3F" w:rsidRDefault="001B70F2" w:rsidP="004C43C3">
            <w:pPr>
              <w:pStyle w:val="Default"/>
              <w:rPr>
                <w:sz w:val="22"/>
                <w:szCs w:val="22"/>
              </w:rPr>
            </w:pPr>
            <w:r w:rsidRPr="00235F3F">
              <w:rPr>
                <w:sz w:val="22"/>
                <w:szCs w:val="22"/>
              </w:rPr>
              <w:t xml:space="preserve">SOCF </w:t>
            </w:r>
          </w:p>
        </w:tc>
        <w:tc>
          <w:tcPr>
            <w:tcW w:w="4934" w:type="dxa"/>
            <w:shd w:val="clear" w:color="auto" w:fill="auto"/>
          </w:tcPr>
          <w:p w14:paraId="043CA41E" w14:textId="77777777" w:rsidR="001B70F2" w:rsidRPr="00235F3F" w:rsidRDefault="001B70F2" w:rsidP="004C43C3">
            <w:pPr>
              <w:pStyle w:val="Default"/>
              <w:rPr>
                <w:sz w:val="22"/>
                <w:szCs w:val="22"/>
              </w:rPr>
            </w:pPr>
            <w:r w:rsidRPr="00235F3F">
              <w:rPr>
                <w:sz w:val="22"/>
                <w:szCs w:val="22"/>
              </w:rPr>
              <w:t xml:space="preserve">Socioeconomic status of father </w:t>
            </w:r>
          </w:p>
        </w:tc>
      </w:tr>
      <w:tr w:rsidR="001B70F2" w:rsidRPr="00235F3F" w14:paraId="6503EB53" w14:textId="77777777" w:rsidTr="004C43C3">
        <w:tc>
          <w:tcPr>
            <w:tcW w:w="813" w:type="dxa"/>
            <w:shd w:val="clear" w:color="auto" w:fill="auto"/>
          </w:tcPr>
          <w:p w14:paraId="71BF2AD2" w14:textId="77777777" w:rsidR="001B70F2" w:rsidRPr="00235F3F" w:rsidRDefault="001B70F2" w:rsidP="004C43C3">
            <w:pPr>
              <w:pStyle w:val="Default"/>
              <w:rPr>
                <w:sz w:val="22"/>
                <w:szCs w:val="22"/>
              </w:rPr>
            </w:pPr>
            <w:r>
              <w:rPr>
                <w:sz w:val="22"/>
                <w:szCs w:val="20"/>
              </w:rPr>
              <w:t>94</w:t>
            </w:r>
            <w:r w:rsidRPr="00CF403E">
              <w:rPr>
                <w:sz w:val="22"/>
                <w:szCs w:val="20"/>
              </w:rPr>
              <w:t xml:space="preserve"> </w:t>
            </w:r>
          </w:p>
        </w:tc>
        <w:tc>
          <w:tcPr>
            <w:tcW w:w="3269" w:type="dxa"/>
          </w:tcPr>
          <w:p w14:paraId="4DDAB53F" w14:textId="77777777" w:rsidR="001B70F2" w:rsidRPr="00235F3F" w:rsidRDefault="001B70F2" w:rsidP="004C43C3">
            <w:pPr>
              <w:pStyle w:val="Default"/>
              <w:rPr>
                <w:sz w:val="22"/>
                <w:szCs w:val="22"/>
              </w:rPr>
            </w:pPr>
            <w:r w:rsidRPr="00235F3F">
              <w:rPr>
                <w:sz w:val="22"/>
                <w:szCs w:val="22"/>
              </w:rPr>
              <w:t xml:space="preserve">MIGRANT </w:t>
            </w:r>
          </w:p>
        </w:tc>
        <w:tc>
          <w:tcPr>
            <w:tcW w:w="4934" w:type="dxa"/>
            <w:shd w:val="clear" w:color="auto" w:fill="auto"/>
          </w:tcPr>
          <w:p w14:paraId="5A680E92" w14:textId="77777777" w:rsidR="001B70F2" w:rsidRPr="00235F3F" w:rsidRDefault="001B70F2" w:rsidP="004C43C3">
            <w:pPr>
              <w:pStyle w:val="Default"/>
              <w:rPr>
                <w:sz w:val="22"/>
                <w:szCs w:val="22"/>
              </w:rPr>
            </w:pPr>
            <w:r w:rsidRPr="00235F3F">
              <w:rPr>
                <w:sz w:val="22"/>
                <w:szCs w:val="22"/>
              </w:rPr>
              <w:t xml:space="preserve">Migrant status </w:t>
            </w:r>
          </w:p>
        </w:tc>
      </w:tr>
      <w:tr w:rsidR="001B70F2" w:rsidRPr="00235F3F" w14:paraId="0C1DAF93" w14:textId="77777777" w:rsidTr="004C43C3">
        <w:tc>
          <w:tcPr>
            <w:tcW w:w="4082" w:type="dxa"/>
            <w:gridSpan w:val="2"/>
            <w:shd w:val="clear" w:color="auto" w:fill="auto"/>
          </w:tcPr>
          <w:p w14:paraId="6267CBC2" w14:textId="4F0A7BD9" w:rsidR="001B70F2" w:rsidRPr="00330822" w:rsidRDefault="00AC7199" w:rsidP="004C43C3">
            <w:pPr>
              <w:pStyle w:val="Default"/>
              <w:rPr>
                <w:b/>
                <w:sz w:val="22"/>
                <w:szCs w:val="22"/>
              </w:rPr>
            </w:pPr>
            <w:r>
              <w:rPr>
                <w:b/>
                <w:sz w:val="22"/>
                <w:szCs w:val="22"/>
              </w:rPr>
              <w:t>EDMP</w:t>
            </w:r>
            <w:r w:rsidR="001B70F2" w:rsidRPr="00330822">
              <w:rPr>
                <w:b/>
                <w:sz w:val="22"/>
                <w:szCs w:val="22"/>
              </w:rPr>
              <w:t>-derived variables</w:t>
            </w:r>
          </w:p>
        </w:tc>
        <w:tc>
          <w:tcPr>
            <w:tcW w:w="4934" w:type="dxa"/>
            <w:shd w:val="clear" w:color="auto" w:fill="auto"/>
          </w:tcPr>
          <w:p w14:paraId="4300ADF0" w14:textId="77777777" w:rsidR="001B70F2" w:rsidRPr="00235F3F" w:rsidRDefault="001B70F2" w:rsidP="004C43C3">
            <w:pPr>
              <w:pStyle w:val="Default"/>
              <w:rPr>
                <w:sz w:val="22"/>
                <w:szCs w:val="22"/>
              </w:rPr>
            </w:pPr>
          </w:p>
        </w:tc>
      </w:tr>
      <w:tr w:rsidR="001B70F2" w:rsidRPr="00E00774" w14:paraId="4AD330B8" w14:textId="77777777" w:rsidTr="004C43C3">
        <w:tc>
          <w:tcPr>
            <w:tcW w:w="813" w:type="dxa"/>
            <w:shd w:val="clear" w:color="auto" w:fill="auto"/>
          </w:tcPr>
          <w:p w14:paraId="69E556A4" w14:textId="77777777" w:rsidR="001B70F2" w:rsidRDefault="001B70F2" w:rsidP="004C43C3">
            <w:pPr>
              <w:pStyle w:val="Default"/>
              <w:rPr>
                <w:sz w:val="22"/>
                <w:szCs w:val="20"/>
              </w:rPr>
            </w:pPr>
          </w:p>
        </w:tc>
        <w:tc>
          <w:tcPr>
            <w:tcW w:w="3269" w:type="dxa"/>
          </w:tcPr>
          <w:p w14:paraId="1E39D348" w14:textId="77777777" w:rsidR="001B70F2" w:rsidRPr="00E00774" w:rsidRDefault="001B70F2" w:rsidP="004C43C3">
            <w:pPr>
              <w:pStyle w:val="Default"/>
              <w:rPr>
                <w:color w:val="auto"/>
                <w:sz w:val="22"/>
                <w:szCs w:val="22"/>
              </w:rPr>
            </w:pPr>
            <w:r w:rsidRPr="00E00774">
              <w:rPr>
                <w:color w:val="auto"/>
              </w:rPr>
              <w:t>Byear</w:t>
            </w:r>
          </w:p>
        </w:tc>
        <w:tc>
          <w:tcPr>
            <w:tcW w:w="4934" w:type="dxa"/>
            <w:shd w:val="clear" w:color="auto" w:fill="auto"/>
          </w:tcPr>
          <w:p w14:paraId="2B6B34BE" w14:textId="77777777" w:rsidR="001B70F2" w:rsidRPr="00E00774" w:rsidRDefault="001B70F2" w:rsidP="004C43C3">
            <w:pPr>
              <w:pStyle w:val="Default"/>
              <w:rPr>
                <w:color w:val="auto"/>
                <w:sz w:val="22"/>
                <w:szCs w:val="22"/>
              </w:rPr>
            </w:pPr>
            <w:r w:rsidRPr="00E00774">
              <w:rPr>
                <w:color w:val="auto"/>
              </w:rPr>
              <w:t>Year of birth</w:t>
            </w:r>
          </w:p>
        </w:tc>
      </w:tr>
      <w:tr w:rsidR="001B70F2" w:rsidRPr="00D42D24" w14:paraId="14720805" w14:textId="77777777" w:rsidTr="004C43C3">
        <w:tc>
          <w:tcPr>
            <w:tcW w:w="813" w:type="dxa"/>
            <w:shd w:val="clear" w:color="auto" w:fill="auto"/>
          </w:tcPr>
          <w:p w14:paraId="2300D890" w14:textId="77777777" w:rsidR="001B70F2" w:rsidRDefault="001B70F2" w:rsidP="004C43C3">
            <w:pPr>
              <w:pStyle w:val="Default"/>
              <w:rPr>
                <w:sz w:val="22"/>
                <w:szCs w:val="20"/>
              </w:rPr>
            </w:pPr>
          </w:p>
        </w:tc>
        <w:tc>
          <w:tcPr>
            <w:tcW w:w="3269" w:type="dxa"/>
          </w:tcPr>
          <w:p w14:paraId="7280DE5B" w14:textId="77777777" w:rsidR="001B70F2" w:rsidRPr="005464D0" w:rsidRDefault="001B70F2" w:rsidP="004C43C3">
            <w:pPr>
              <w:pStyle w:val="Default"/>
              <w:rPr>
                <w:color w:val="auto"/>
              </w:rPr>
            </w:pPr>
            <w:r w:rsidRPr="005464D0">
              <w:rPr>
                <w:color w:val="auto"/>
              </w:rPr>
              <w:t>birth_type</w:t>
            </w:r>
          </w:p>
        </w:tc>
        <w:tc>
          <w:tcPr>
            <w:tcW w:w="4934" w:type="dxa"/>
            <w:shd w:val="clear" w:color="auto" w:fill="auto"/>
          </w:tcPr>
          <w:p w14:paraId="54DF454A" w14:textId="77777777" w:rsidR="001B70F2" w:rsidRPr="005464D0" w:rsidRDefault="001B70F2" w:rsidP="004C43C3">
            <w:pPr>
              <w:pStyle w:val="Default"/>
              <w:rPr>
                <w:color w:val="auto"/>
              </w:rPr>
            </w:pPr>
            <w:r w:rsidRPr="005464D0">
              <w:rPr>
                <w:color w:val="auto"/>
              </w:rPr>
              <w:t>Definitions of stillbirths and spontaneous abortions vary between regions. This variable recodes birth type according to EUROCAT’s specifications: cases with gestational age ≥ 20 weeks are re-coded as “stillbirths” (irrespective of the local definition of stillbirth/spontaneous abortion).</w:t>
            </w:r>
          </w:p>
        </w:tc>
      </w:tr>
      <w:tr w:rsidR="001B70F2" w:rsidRPr="005464D0" w14:paraId="4882B099" w14:textId="77777777" w:rsidTr="004C43C3">
        <w:tc>
          <w:tcPr>
            <w:tcW w:w="813" w:type="dxa"/>
            <w:shd w:val="clear" w:color="auto" w:fill="auto"/>
          </w:tcPr>
          <w:p w14:paraId="75AA5D03" w14:textId="77777777" w:rsidR="001B70F2" w:rsidRDefault="001B70F2" w:rsidP="004C43C3">
            <w:pPr>
              <w:pStyle w:val="Default"/>
              <w:rPr>
                <w:sz w:val="22"/>
                <w:szCs w:val="20"/>
              </w:rPr>
            </w:pPr>
          </w:p>
        </w:tc>
        <w:tc>
          <w:tcPr>
            <w:tcW w:w="3269" w:type="dxa"/>
          </w:tcPr>
          <w:p w14:paraId="23BF3AF2" w14:textId="77777777" w:rsidR="001B70F2" w:rsidRPr="005464D0" w:rsidRDefault="001B70F2" w:rsidP="004C43C3">
            <w:pPr>
              <w:pStyle w:val="Default"/>
              <w:rPr>
                <w:color w:val="auto"/>
              </w:rPr>
            </w:pPr>
            <w:r w:rsidRPr="005464D0">
              <w:rPr>
                <w:color w:val="auto"/>
              </w:rPr>
              <w:t>casestatus</w:t>
            </w:r>
          </w:p>
        </w:tc>
        <w:tc>
          <w:tcPr>
            <w:tcW w:w="4934" w:type="dxa"/>
            <w:shd w:val="clear" w:color="auto" w:fill="auto"/>
          </w:tcPr>
          <w:p w14:paraId="7A451D51" w14:textId="77777777" w:rsidR="001B70F2" w:rsidRPr="005464D0" w:rsidRDefault="001B70F2" w:rsidP="004C43C3">
            <w:pPr>
              <w:pStyle w:val="Default"/>
              <w:rPr>
                <w:color w:val="auto"/>
              </w:rPr>
            </w:pPr>
            <w:r w:rsidRPr="005464D0">
              <w:rPr>
                <w:color w:val="auto"/>
              </w:rPr>
              <w:t>Only cases with casestatus = 1</w:t>
            </w:r>
          </w:p>
        </w:tc>
      </w:tr>
      <w:tr w:rsidR="001B70F2" w:rsidRPr="00D42D24" w14:paraId="42649BB2" w14:textId="77777777" w:rsidTr="004C43C3">
        <w:tc>
          <w:tcPr>
            <w:tcW w:w="813" w:type="dxa"/>
            <w:shd w:val="clear" w:color="auto" w:fill="auto"/>
          </w:tcPr>
          <w:p w14:paraId="58BDC74E" w14:textId="77777777" w:rsidR="001B70F2" w:rsidRDefault="001B70F2" w:rsidP="004C43C3">
            <w:pPr>
              <w:pStyle w:val="Default"/>
              <w:rPr>
                <w:sz w:val="22"/>
                <w:szCs w:val="20"/>
              </w:rPr>
            </w:pPr>
          </w:p>
        </w:tc>
        <w:tc>
          <w:tcPr>
            <w:tcW w:w="3269" w:type="dxa"/>
          </w:tcPr>
          <w:p w14:paraId="0393E07E" w14:textId="341C3068" w:rsidR="001B70F2" w:rsidRPr="005464D0" w:rsidRDefault="001B70F2" w:rsidP="00682E2B">
            <w:pPr>
              <w:pStyle w:val="Default"/>
              <w:rPr>
                <w:color w:val="auto"/>
              </w:rPr>
            </w:pPr>
            <w:r w:rsidRPr="005464D0">
              <w:rPr>
                <w:color w:val="auto"/>
              </w:rPr>
              <w:t>al1-al1</w:t>
            </w:r>
            <w:r w:rsidR="00682E2B">
              <w:rPr>
                <w:color w:val="auto"/>
              </w:rPr>
              <w:t>14</w:t>
            </w:r>
          </w:p>
        </w:tc>
        <w:tc>
          <w:tcPr>
            <w:tcW w:w="4934" w:type="dxa"/>
            <w:shd w:val="clear" w:color="auto" w:fill="auto"/>
          </w:tcPr>
          <w:p w14:paraId="5B17FD7D" w14:textId="77777777" w:rsidR="001B70F2" w:rsidRPr="005464D0" w:rsidRDefault="001B70F2" w:rsidP="004C43C3">
            <w:pPr>
              <w:pStyle w:val="Default"/>
              <w:rPr>
                <w:color w:val="auto"/>
              </w:rPr>
            </w:pPr>
            <w:r w:rsidRPr="005464D0">
              <w:rPr>
                <w:color w:val="auto"/>
              </w:rPr>
              <w:t>EUROCAT subgroups: (0 = No, 1 = Yes).  Based on EUROCAT coding in Guide 1.4</w:t>
            </w:r>
          </w:p>
        </w:tc>
      </w:tr>
      <w:tr w:rsidR="001B70F2" w:rsidRPr="00D42D24" w14:paraId="5815C0F6" w14:textId="77777777" w:rsidTr="004C43C3">
        <w:tc>
          <w:tcPr>
            <w:tcW w:w="813" w:type="dxa"/>
            <w:shd w:val="clear" w:color="auto" w:fill="auto"/>
          </w:tcPr>
          <w:p w14:paraId="28B5DC19" w14:textId="77777777" w:rsidR="001B70F2" w:rsidRDefault="001B70F2" w:rsidP="004C43C3">
            <w:pPr>
              <w:pStyle w:val="Default"/>
              <w:rPr>
                <w:sz w:val="22"/>
                <w:szCs w:val="20"/>
              </w:rPr>
            </w:pPr>
          </w:p>
        </w:tc>
        <w:tc>
          <w:tcPr>
            <w:tcW w:w="3269" w:type="dxa"/>
          </w:tcPr>
          <w:p w14:paraId="63C97C27" w14:textId="77777777" w:rsidR="001B70F2" w:rsidRPr="005464D0" w:rsidRDefault="001B70F2" w:rsidP="004C43C3">
            <w:pPr>
              <w:pStyle w:val="Default"/>
              <w:rPr>
                <w:color w:val="auto"/>
              </w:rPr>
            </w:pPr>
            <w:r w:rsidRPr="005464D0">
              <w:rPr>
                <w:color w:val="auto"/>
              </w:rPr>
              <w:t xml:space="preserve">mult_malf </w:t>
            </w:r>
          </w:p>
        </w:tc>
        <w:tc>
          <w:tcPr>
            <w:tcW w:w="4934" w:type="dxa"/>
            <w:shd w:val="clear" w:color="auto" w:fill="auto"/>
          </w:tcPr>
          <w:p w14:paraId="43ACD28A" w14:textId="77777777" w:rsidR="001B70F2" w:rsidRPr="005464D0" w:rsidRDefault="001B70F2" w:rsidP="004C43C3">
            <w:pPr>
              <w:pStyle w:val="Default"/>
              <w:rPr>
                <w:color w:val="auto"/>
              </w:rPr>
            </w:pPr>
            <w:r w:rsidRPr="005464D0">
              <w:rPr>
                <w:color w:val="auto"/>
              </w:rPr>
              <w:t>Algorithm for case classification into isolated and multiples</w:t>
            </w:r>
          </w:p>
        </w:tc>
      </w:tr>
    </w:tbl>
    <w:p w14:paraId="55988C7C" w14:textId="77777777" w:rsidR="00917783" w:rsidRPr="00DD7BE5" w:rsidRDefault="00917783" w:rsidP="002F0630">
      <w:pPr>
        <w:pStyle w:val="Default"/>
        <w:spacing w:line="360" w:lineRule="auto"/>
        <w:rPr>
          <w:sz w:val="22"/>
          <w:szCs w:val="22"/>
          <w:lang w:val="en-US"/>
        </w:rPr>
      </w:pPr>
    </w:p>
    <w:p w14:paraId="58525932" w14:textId="77777777" w:rsidR="001B70F2" w:rsidRPr="001B70F2" w:rsidRDefault="001B70F2" w:rsidP="001B70F2">
      <w:pPr>
        <w:pStyle w:val="Default"/>
        <w:spacing w:before="120"/>
        <w:rPr>
          <w:sz w:val="22"/>
          <w:szCs w:val="20"/>
          <w:lang w:val="en-US"/>
        </w:rPr>
      </w:pPr>
      <w:r w:rsidRPr="001B70F2">
        <w:rPr>
          <w:sz w:val="22"/>
          <w:szCs w:val="20"/>
          <w:lang w:val="en-US"/>
        </w:rPr>
        <w:t>*</w:t>
      </w:r>
      <w:r w:rsidRPr="001B70F2">
        <w:rPr>
          <w:sz w:val="22"/>
          <w:szCs w:val="20"/>
          <w:lang w:val="en-US"/>
        </w:rPr>
        <w:tab/>
        <w:t>New variable In Guide 1.4</w:t>
      </w:r>
      <w:r>
        <w:rPr>
          <w:sz w:val="22"/>
          <w:szCs w:val="20"/>
          <w:lang w:val="en-US"/>
        </w:rPr>
        <w:t xml:space="preserve"> from 2013</w:t>
      </w:r>
    </w:p>
    <w:p w14:paraId="6A34BF6F" w14:textId="77777777" w:rsidR="001B70F2" w:rsidRPr="001B70F2" w:rsidRDefault="001B70F2" w:rsidP="001B70F2">
      <w:pPr>
        <w:pStyle w:val="Default"/>
        <w:rPr>
          <w:sz w:val="22"/>
          <w:szCs w:val="20"/>
          <w:lang w:val="en-US"/>
        </w:rPr>
      </w:pPr>
      <w:r w:rsidRPr="001B70F2">
        <w:rPr>
          <w:sz w:val="22"/>
          <w:szCs w:val="20"/>
          <w:lang w:val="en-US"/>
        </w:rPr>
        <w:t>**</w:t>
      </w:r>
      <w:r w:rsidRPr="001B70F2">
        <w:rPr>
          <w:sz w:val="22"/>
          <w:szCs w:val="20"/>
          <w:lang w:val="en-US"/>
        </w:rPr>
        <w:tab/>
        <w:t xml:space="preserve">Variable </w:t>
      </w:r>
      <w:r>
        <w:rPr>
          <w:sz w:val="22"/>
          <w:szCs w:val="20"/>
          <w:lang w:val="en-US"/>
        </w:rPr>
        <w:t xml:space="preserve">compatible over time, </w:t>
      </w:r>
      <w:r w:rsidRPr="001B70F2">
        <w:rPr>
          <w:sz w:val="22"/>
          <w:szCs w:val="20"/>
          <w:lang w:val="en-US"/>
        </w:rPr>
        <w:t>but coding has been extended/modified</w:t>
      </w:r>
    </w:p>
    <w:p w14:paraId="04A0F13A" w14:textId="77777777" w:rsidR="001B70F2" w:rsidRPr="001B70F2" w:rsidRDefault="001B70F2" w:rsidP="001B70F2">
      <w:pPr>
        <w:pStyle w:val="Default"/>
        <w:rPr>
          <w:szCs w:val="20"/>
          <w:lang w:val="en-US"/>
        </w:rPr>
      </w:pPr>
      <w:r w:rsidRPr="001B70F2">
        <w:rPr>
          <w:sz w:val="22"/>
          <w:szCs w:val="20"/>
          <w:lang w:val="en-US"/>
        </w:rPr>
        <w:t>#</w:t>
      </w:r>
      <w:r w:rsidRPr="001B70F2">
        <w:rPr>
          <w:sz w:val="22"/>
          <w:szCs w:val="20"/>
          <w:lang w:val="en-US"/>
        </w:rPr>
        <w:tab/>
        <w:t>Variable name change only</w:t>
      </w:r>
    </w:p>
    <w:p w14:paraId="2D52E0C3" w14:textId="77777777" w:rsidR="001B70F2" w:rsidRPr="001B70F2" w:rsidRDefault="001B70F2" w:rsidP="001B70F2">
      <w:pPr>
        <w:pStyle w:val="Default"/>
        <w:rPr>
          <w:sz w:val="22"/>
          <w:szCs w:val="20"/>
          <w:lang w:val="en-US"/>
        </w:rPr>
      </w:pPr>
      <w:r w:rsidRPr="001B70F2">
        <w:rPr>
          <w:sz w:val="22"/>
          <w:szCs w:val="20"/>
          <w:lang w:val="en-US"/>
        </w:rPr>
        <w:t>##</w:t>
      </w:r>
      <w:r w:rsidRPr="001B70F2">
        <w:rPr>
          <w:sz w:val="22"/>
          <w:szCs w:val="20"/>
          <w:lang w:val="en-US"/>
        </w:rPr>
        <w:tab/>
        <w:t>Guide 1.4 use ISCO-08 classifications</w:t>
      </w:r>
    </w:p>
    <w:p w14:paraId="5F857680" w14:textId="77777777" w:rsidR="001B70F2" w:rsidRPr="001B70F2" w:rsidRDefault="001B70F2" w:rsidP="001B70F2">
      <w:pPr>
        <w:pStyle w:val="Default"/>
        <w:pageBreakBefore/>
        <w:rPr>
          <w:b/>
          <w:lang w:val="en-US"/>
        </w:rPr>
        <w:sectPr w:rsidR="001B70F2" w:rsidRPr="001B70F2">
          <w:footerReference w:type="default" r:id="rId8"/>
          <w:pgSz w:w="11906" w:h="16838"/>
          <w:pgMar w:top="1440" w:right="1440" w:bottom="1440" w:left="1440" w:header="708" w:footer="708" w:gutter="0"/>
          <w:cols w:space="708"/>
          <w:docGrid w:linePitch="360"/>
        </w:sectPr>
      </w:pPr>
    </w:p>
    <w:p w14:paraId="1E1FE84A" w14:textId="77777777" w:rsidR="00D17A81" w:rsidRDefault="004C43C3" w:rsidP="002F0630">
      <w:pPr>
        <w:pStyle w:val="Default"/>
        <w:spacing w:line="360" w:lineRule="auto"/>
        <w:ind w:left="360"/>
        <w:rPr>
          <w:sz w:val="22"/>
          <w:szCs w:val="22"/>
          <w:lang w:val="en-US"/>
        </w:rPr>
      </w:pPr>
      <w:r w:rsidRPr="00447B9A">
        <w:rPr>
          <w:b/>
          <w:sz w:val="22"/>
          <w:szCs w:val="22"/>
          <w:lang w:val="en-US"/>
        </w:rPr>
        <w:t>Table 2</w:t>
      </w:r>
    </w:p>
    <w:p w14:paraId="491F25EA" w14:textId="77777777" w:rsidR="00447B9A" w:rsidRPr="00447B9A" w:rsidRDefault="00447B9A" w:rsidP="002F0630">
      <w:pPr>
        <w:pStyle w:val="Default"/>
        <w:spacing w:line="360" w:lineRule="auto"/>
        <w:ind w:left="360"/>
        <w:rPr>
          <w:sz w:val="22"/>
          <w:szCs w:val="22"/>
          <w:lang w:val="en-US"/>
        </w:rPr>
      </w:pPr>
      <w:r>
        <w:rPr>
          <w:sz w:val="22"/>
          <w:szCs w:val="22"/>
          <w:lang w:val="en-US"/>
        </w:rPr>
        <w:t xml:space="preserve">Variables from </w:t>
      </w:r>
      <w:r w:rsidR="00524756">
        <w:rPr>
          <w:sz w:val="22"/>
          <w:szCs w:val="22"/>
          <w:lang w:val="en-US"/>
        </w:rPr>
        <w:t xml:space="preserve">the </w:t>
      </w:r>
      <w:r>
        <w:rPr>
          <w:sz w:val="22"/>
          <w:szCs w:val="22"/>
          <w:lang w:val="en-US"/>
        </w:rPr>
        <w:t>health care databases</w:t>
      </w:r>
      <w:r w:rsidR="00DD41CC">
        <w:rPr>
          <w:sz w:val="22"/>
          <w:szCs w:val="22"/>
          <w:lang w:val="en-US"/>
        </w:rPr>
        <w:t xml:space="preserve"> </w:t>
      </w:r>
      <w:r w:rsidR="00524756">
        <w:rPr>
          <w:sz w:val="22"/>
          <w:szCs w:val="22"/>
          <w:lang w:val="en-US"/>
        </w:rPr>
        <w:t>for cases and controls</w:t>
      </w:r>
    </w:p>
    <w:tbl>
      <w:tblPr>
        <w:tblStyle w:val="TableGrid"/>
        <w:tblW w:w="0" w:type="auto"/>
        <w:tblLook w:val="04A0" w:firstRow="1" w:lastRow="0" w:firstColumn="1" w:lastColumn="0" w:noHBand="0" w:noVBand="1"/>
      </w:tblPr>
      <w:tblGrid>
        <w:gridCol w:w="813"/>
        <w:gridCol w:w="3269"/>
        <w:gridCol w:w="4934"/>
      </w:tblGrid>
      <w:tr w:rsidR="00577BFD" w:rsidRPr="00D42D24" w14:paraId="1C35D893" w14:textId="77777777" w:rsidTr="00577BFD">
        <w:tc>
          <w:tcPr>
            <w:tcW w:w="9016" w:type="dxa"/>
            <w:gridSpan w:val="3"/>
            <w:shd w:val="clear" w:color="auto" w:fill="BDD6EE" w:themeFill="accent1" w:themeFillTint="66"/>
          </w:tcPr>
          <w:p w14:paraId="4AFE6357" w14:textId="77777777" w:rsidR="00577BFD" w:rsidRPr="006A6F61" w:rsidRDefault="00577BFD" w:rsidP="00577BFD">
            <w:pPr>
              <w:pStyle w:val="Default"/>
              <w:rPr>
                <w:b/>
                <w:sz w:val="22"/>
                <w:szCs w:val="22"/>
              </w:rPr>
            </w:pPr>
            <w:r>
              <w:rPr>
                <w:b/>
                <w:sz w:val="22"/>
                <w:szCs w:val="22"/>
              </w:rPr>
              <w:t>V</w:t>
            </w:r>
            <w:r w:rsidRPr="006A6F61">
              <w:rPr>
                <w:b/>
                <w:sz w:val="22"/>
                <w:szCs w:val="22"/>
              </w:rPr>
              <w:t>ariables</w:t>
            </w:r>
            <w:r>
              <w:rPr>
                <w:b/>
                <w:sz w:val="22"/>
                <w:szCs w:val="22"/>
              </w:rPr>
              <w:t xml:space="preserve"> in health care databases to be linked to congenital anomaly cases </w:t>
            </w:r>
          </w:p>
        </w:tc>
      </w:tr>
      <w:tr w:rsidR="005A2FF0" w:rsidRPr="00D42D24" w14:paraId="2E90E31E" w14:textId="77777777" w:rsidTr="00577BFD">
        <w:tc>
          <w:tcPr>
            <w:tcW w:w="9016" w:type="dxa"/>
            <w:gridSpan w:val="3"/>
            <w:shd w:val="clear" w:color="auto" w:fill="BDD6EE" w:themeFill="accent1" w:themeFillTint="66"/>
          </w:tcPr>
          <w:p w14:paraId="58C23C51" w14:textId="27BAD78F" w:rsidR="005A2FF0" w:rsidRDefault="005A2FF0" w:rsidP="005453C7">
            <w:pPr>
              <w:pStyle w:val="Default"/>
              <w:rPr>
                <w:b/>
                <w:sz w:val="22"/>
                <w:szCs w:val="22"/>
              </w:rPr>
            </w:pPr>
            <w:r>
              <w:rPr>
                <w:b/>
                <w:sz w:val="22"/>
                <w:szCs w:val="22"/>
              </w:rPr>
              <w:t xml:space="preserve">The first </w:t>
            </w:r>
            <w:r w:rsidR="00D5222F">
              <w:rPr>
                <w:b/>
                <w:sz w:val="22"/>
                <w:szCs w:val="22"/>
              </w:rPr>
              <w:t>1</w:t>
            </w:r>
            <w:r w:rsidR="005453C7">
              <w:rPr>
                <w:b/>
                <w:sz w:val="22"/>
                <w:szCs w:val="22"/>
              </w:rPr>
              <w:t>6</w:t>
            </w:r>
            <w:r>
              <w:rPr>
                <w:b/>
                <w:sz w:val="22"/>
                <w:szCs w:val="22"/>
              </w:rPr>
              <w:t xml:space="preserve"> variables </w:t>
            </w:r>
            <w:r w:rsidR="00524756">
              <w:rPr>
                <w:b/>
                <w:sz w:val="22"/>
                <w:szCs w:val="22"/>
              </w:rPr>
              <w:t xml:space="preserve">are </w:t>
            </w:r>
            <w:r>
              <w:rPr>
                <w:b/>
                <w:sz w:val="22"/>
                <w:szCs w:val="22"/>
              </w:rPr>
              <w:t>the same as for mortality study</w:t>
            </w:r>
            <w:r w:rsidR="00D828F5">
              <w:rPr>
                <w:b/>
                <w:sz w:val="22"/>
                <w:szCs w:val="22"/>
              </w:rPr>
              <w:t xml:space="preserve"> (WP3)</w:t>
            </w:r>
          </w:p>
        </w:tc>
      </w:tr>
      <w:tr w:rsidR="00577BFD" w:rsidRPr="00D42D24" w14:paraId="7EC53983" w14:textId="77777777" w:rsidTr="00577BFD">
        <w:tc>
          <w:tcPr>
            <w:tcW w:w="813" w:type="dxa"/>
            <w:shd w:val="clear" w:color="auto" w:fill="auto"/>
          </w:tcPr>
          <w:p w14:paraId="0765BAC3" w14:textId="77777777" w:rsidR="00577BFD" w:rsidRPr="00CF403E" w:rsidRDefault="00577BFD" w:rsidP="00577BFD">
            <w:pPr>
              <w:pStyle w:val="Default"/>
              <w:rPr>
                <w:sz w:val="22"/>
                <w:szCs w:val="20"/>
              </w:rPr>
            </w:pPr>
          </w:p>
        </w:tc>
        <w:tc>
          <w:tcPr>
            <w:tcW w:w="3269" w:type="dxa"/>
          </w:tcPr>
          <w:p w14:paraId="64BA7B8B" w14:textId="032B1C2E" w:rsidR="00577BFD" w:rsidRDefault="00C03BED" w:rsidP="00E60B92">
            <w:pPr>
              <w:pStyle w:val="Default"/>
              <w:rPr>
                <w:sz w:val="22"/>
                <w:szCs w:val="22"/>
              </w:rPr>
            </w:pPr>
            <w:r>
              <w:rPr>
                <w:sz w:val="22"/>
                <w:szCs w:val="22"/>
              </w:rPr>
              <w:t>L_</w:t>
            </w:r>
            <w:r w:rsidR="00577BFD">
              <w:rPr>
                <w:sz w:val="22"/>
                <w:szCs w:val="22"/>
              </w:rPr>
              <w:t>CH_ID</w:t>
            </w:r>
          </w:p>
        </w:tc>
        <w:tc>
          <w:tcPr>
            <w:tcW w:w="4934" w:type="dxa"/>
            <w:shd w:val="clear" w:color="auto" w:fill="auto"/>
          </w:tcPr>
          <w:p w14:paraId="61225FE2" w14:textId="77777777" w:rsidR="00577BFD" w:rsidRDefault="00577BFD" w:rsidP="00577BFD">
            <w:pPr>
              <w:pStyle w:val="Default"/>
              <w:rPr>
                <w:sz w:val="22"/>
                <w:szCs w:val="22"/>
              </w:rPr>
            </w:pPr>
            <w:r w:rsidRPr="008D0395">
              <w:rPr>
                <w:sz w:val="22"/>
                <w:szCs w:val="22"/>
              </w:rPr>
              <w:t>Child unique ID</w:t>
            </w:r>
            <w:r>
              <w:rPr>
                <w:sz w:val="22"/>
                <w:szCs w:val="22"/>
              </w:rPr>
              <w:t xml:space="preserve"> or other unique identifier</w:t>
            </w:r>
          </w:p>
        </w:tc>
      </w:tr>
      <w:tr w:rsidR="00577BFD" w:rsidRPr="008D0395" w14:paraId="5909B247" w14:textId="77777777" w:rsidTr="00577BFD">
        <w:tc>
          <w:tcPr>
            <w:tcW w:w="813" w:type="dxa"/>
            <w:shd w:val="clear" w:color="auto" w:fill="auto"/>
          </w:tcPr>
          <w:p w14:paraId="6F3C63AD" w14:textId="77777777" w:rsidR="00577BFD" w:rsidRPr="00CF403E" w:rsidRDefault="00577BFD" w:rsidP="00577BFD">
            <w:pPr>
              <w:pStyle w:val="Default"/>
              <w:rPr>
                <w:sz w:val="22"/>
                <w:szCs w:val="20"/>
              </w:rPr>
            </w:pPr>
          </w:p>
        </w:tc>
        <w:tc>
          <w:tcPr>
            <w:tcW w:w="3269" w:type="dxa"/>
          </w:tcPr>
          <w:p w14:paraId="7AC8E53F" w14:textId="27E4B1D5" w:rsidR="00577BFD" w:rsidRDefault="00C03BED" w:rsidP="00577BFD">
            <w:pPr>
              <w:pStyle w:val="Default"/>
              <w:rPr>
                <w:sz w:val="22"/>
                <w:szCs w:val="22"/>
              </w:rPr>
            </w:pPr>
            <w:r>
              <w:rPr>
                <w:sz w:val="22"/>
                <w:szCs w:val="22"/>
              </w:rPr>
              <w:t>L_</w:t>
            </w:r>
            <w:r w:rsidR="00E60B92">
              <w:rPr>
                <w:sz w:val="22"/>
                <w:szCs w:val="22"/>
              </w:rPr>
              <w:t>CH_DATE_B</w:t>
            </w:r>
          </w:p>
        </w:tc>
        <w:tc>
          <w:tcPr>
            <w:tcW w:w="4934" w:type="dxa"/>
            <w:shd w:val="clear" w:color="auto" w:fill="auto"/>
          </w:tcPr>
          <w:p w14:paraId="080F9667" w14:textId="77777777" w:rsidR="00577BFD" w:rsidRPr="008D0395" w:rsidRDefault="00577BFD" w:rsidP="00577BFD">
            <w:pPr>
              <w:pStyle w:val="Default"/>
              <w:rPr>
                <w:sz w:val="22"/>
                <w:szCs w:val="22"/>
              </w:rPr>
            </w:pPr>
            <w:r>
              <w:rPr>
                <w:sz w:val="22"/>
                <w:szCs w:val="22"/>
              </w:rPr>
              <w:t>Child’s date of birth</w:t>
            </w:r>
          </w:p>
        </w:tc>
      </w:tr>
      <w:tr w:rsidR="00577BFD" w14:paraId="39CFFA43" w14:textId="77777777" w:rsidTr="00577BFD">
        <w:tc>
          <w:tcPr>
            <w:tcW w:w="813" w:type="dxa"/>
            <w:shd w:val="clear" w:color="auto" w:fill="auto"/>
          </w:tcPr>
          <w:p w14:paraId="640924DC" w14:textId="77777777" w:rsidR="00577BFD" w:rsidRPr="00CF403E" w:rsidRDefault="00577BFD" w:rsidP="00577BFD">
            <w:pPr>
              <w:pStyle w:val="Default"/>
              <w:rPr>
                <w:sz w:val="22"/>
                <w:szCs w:val="20"/>
              </w:rPr>
            </w:pPr>
          </w:p>
        </w:tc>
        <w:tc>
          <w:tcPr>
            <w:tcW w:w="3269" w:type="dxa"/>
          </w:tcPr>
          <w:p w14:paraId="4DD7E84F" w14:textId="0B86F6CD" w:rsidR="00577BFD" w:rsidRDefault="00C03BED" w:rsidP="00E60B92">
            <w:pPr>
              <w:pStyle w:val="Default"/>
              <w:rPr>
                <w:sz w:val="22"/>
                <w:szCs w:val="22"/>
              </w:rPr>
            </w:pPr>
            <w:r>
              <w:rPr>
                <w:sz w:val="22"/>
                <w:szCs w:val="22"/>
              </w:rPr>
              <w:t>L_</w:t>
            </w:r>
            <w:r w:rsidR="00577BFD">
              <w:rPr>
                <w:sz w:val="22"/>
                <w:szCs w:val="22"/>
              </w:rPr>
              <w:t>CH_SEX</w:t>
            </w:r>
          </w:p>
        </w:tc>
        <w:tc>
          <w:tcPr>
            <w:tcW w:w="4934" w:type="dxa"/>
            <w:shd w:val="clear" w:color="auto" w:fill="auto"/>
          </w:tcPr>
          <w:p w14:paraId="6EF7F71D" w14:textId="77777777" w:rsidR="00577BFD" w:rsidRDefault="00577BFD" w:rsidP="00577BFD">
            <w:pPr>
              <w:pStyle w:val="Default"/>
              <w:rPr>
                <w:sz w:val="22"/>
                <w:szCs w:val="22"/>
              </w:rPr>
            </w:pPr>
            <w:r>
              <w:rPr>
                <w:sz w:val="22"/>
                <w:szCs w:val="22"/>
              </w:rPr>
              <w:t>Infant’s sex</w:t>
            </w:r>
          </w:p>
        </w:tc>
      </w:tr>
      <w:tr w:rsidR="00577BFD" w14:paraId="4EF97D7C" w14:textId="77777777" w:rsidTr="00577BFD">
        <w:tc>
          <w:tcPr>
            <w:tcW w:w="813" w:type="dxa"/>
            <w:shd w:val="clear" w:color="auto" w:fill="auto"/>
          </w:tcPr>
          <w:p w14:paraId="7AC0B760" w14:textId="77777777" w:rsidR="00577BFD" w:rsidRPr="00CF403E" w:rsidRDefault="00577BFD" w:rsidP="00577BFD">
            <w:pPr>
              <w:pStyle w:val="Default"/>
              <w:rPr>
                <w:sz w:val="22"/>
                <w:szCs w:val="20"/>
              </w:rPr>
            </w:pPr>
          </w:p>
        </w:tc>
        <w:tc>
          <w:tcPr>
            <w:tcW w:w="3269" w:type="dxa"/>
          </w:tcPr>
          <w:p w14:paraId="4E47D250" w14:textId="4587915F" w:rsidR="00577BFD" w:rsidRDefault="00C03BED" w:rsidP="00577BFD">
            <w:pPr>
              <w:pStyle w:val="Default"/>
              <w:rPr>
                <w:sz w:val="22"/>
                <w:szCs w:val="22"/>
              </w:rPr>
            </w:pPr>
            <w:r>
              <w:rPr>
                <w:sz w:val="22"/>
                <w:szCs w:val="22"/>
              </w:rPr>
              <w:t>L_</w:t>
            </w:r>
            <w:r w:rsidR="00E60B92">
              <w:rPr>
                <w:sz w:val="22"/>
                <w:szCs w:val="22"/>
              </w:rPr>
              <w:t>CH_</w:t>
            </w:r>
            <w:r>
              <w:rPr>
                <w:sz w:val="22"/>
                <w:szCs w:val="22"/>
              </w:rPr>
              <w:t>GA_B</w:t>
            </w:r>
          </w:p>
        </w:tc>
        <w:tc>
          <w:tcPr>
            <w:tcW w:w="4934" w:type="dxa"/>
            <w:shd w:val="clear" w:color="auto" w:fill="auto"/>
          </w:tcPr>
          <w:p w14:paraId="345C2B64" w14:textId="77777777" w:rsidR="00577BFD" w:rsidRDefault="00577BFD" w:rsidP="00577BFD">
            <w:pPr>
              <w:pStyle w:val="Default"/>
              <w:rPr>
                <w:sz w:val="22"/>
                <w:szCs w:val="22"/>
              </w:rPr>
            </w:pPr>
            <w:r>
              <w:rPr>
                <w:sz w:val="22"/>
                <w:szCs w:val="22"/>
              </w:rPr>
              <w:t>Gestational age at birth</w:t>
            </w:r>
          </w:p>
        </w:tc>
      </w:tr>
      <w:tr w:rsidR="00577BFD" w14:paraId="1ABEA5C4" w14:textId="77777777" w:rsidTr="00577BFD">
        <w:tc>
          <w:tcPr>
            <w:tcW w:w="813" w:type="dxa"/>
            <w:shd w:val="clear" w:color="auto" w:fill="auto"/>
          </w:tcPr>
          <w:p w14:paraId="544FD5F0" w14:textId="77777777" w:rsidR="00577BFD" w:rsidRPr="00CF403E" w:rsidRDefault="00577BFD" w:rsidP="00577BFD">
            <w:pPr>
              <w:pStyle w:val="Default"/>
              <w:rPr>
                <w:sz w:val="22"/>
                <w:szCs w:val="20"/>
              </w:rPr>
            </w:pPr>
          </w:p>
        </w:tc>
        <w:tc>
          <w:tcPr>
            <w:tcW w:w="3269" w:type="dxa"/>
          </w:tcPr>
          <w:p w14:paraId="15CF3481" w14:textId="6016B912" w:rsidR="00577BFD" w:rsidRDefault="00C03BED" w:rsidP="00E60B92">
            <w:pPr>
              <w:pStyle w:val="Default"/>
              <w:rPr>
                <w:sz w:val="22"/>
                <w:szCs w:val="22"/>
              </w:rPr>
            </w:pPr>
            <w:r>
              <w:rPr>
                <w:sz w:val="22"/>
                <w:szCs w:val="22"/>
              </w:rPr>
              <w:t>L_</w:t>
            </w:r>
            <w:r w:rsidR="00E60B92">
              <w:rPr>
                <w:sz w:val="22"/>
                <w:szCs w:val="22"/>
              </w:rPr>
              <w:t>CH_</w:t>
            </w:r>
            <w:r>
              <w:rPr>
                <w:sz w:val="22"/>
                <w:szCs w:val="22"/>
              </w:rPr>
              <w:t>B</w:t>
            </w:r>
            <w:r w:rsidR="00577BFD">
              <w:rPr>
                <w:sz w:val="22"/>
                <w:szCs w:val="22"/>
              </w:rPr>
              <w:t>W</w:t>
            </w:r>
          </w:p>
        </w:tc>
        <w:tc>
          <w:tcPr>
            <w:tcW w:w="4934" w:type="dxa"/>
            <w:shd w:val="clear" w:color="auto" w:fill="auto"/>
          </w:tcPr>
          <w:p w14:paraId="491DE3F2" w14:textId="77777777" w:rsidR="00577BFD" w:rsidRDefault="00577BFD" w:rsidP="00577BFD">
            <w:pPr>
              <w:pStyle w:val="Default"/>
              <w:rPr>
                <w:sz w:val="22"/>
                <w:szCs w:val="22"/>
              </w:rPr>
            </w:pPr>
            <w:r>
              <w:rPr>
                <w:sz w:val="22"/>
                <w:szCs w:val="22"/>
              </w:rPr>
              <w:t>Child’s birth weight</w:t>
            </w:r>
          </w:p>
        </w:tc>
      </w:tr>
      <w:tr w:rsidR="00577BFD" w14:paraId="15046007" w14:textId="77777777" w:rsidTr="00577BFD">
        <w:tc>
          <w:tcPr>
            <w:tcW w:w="813" w:type="dxa"/>
            <w:shd w:val="clear" w:color="auto" w:fill="auto"/>
          </w:tcPr>
          <w:p w14:paraId="1EEA046E" w14:textId="77777777" w:rsidR="00577BFD" w:rsidRPr="00CF403E" w:rsidRDefault="00577BFD" w:rsidP="00577BFD">
            <w:pPr>
              <w:pStyle w:val="Default"/>
              <w:rPr>
                <w:sz w:val="22"/>
                <w:szCs w:val="20"/>
              </w:rPr>
            </w:pPr>
          </w:p>
        </w:tc>
        <w:tc>
          <w:tcPr>
            <w:tcW w:w="3269" w:type="dxa"/>
          </w:tcPr>
          <w:p w14:paraId="12B8BA98" w14:textId="62C6C7E5" w:rsidR="00577BFD" w:rsidRDefault="00C03BED" w:rsidP="00577BFD">
            <w:pPr>
              <w:pStyle w:val="Default"/>
              <w:rPr>
                <w:sz w:val="22"/>
                <w:szCs w:val="22"/>
              </w:rPr>
            </w:pPr>
            <w:r>
              <w:rPr>
                <w:sz w:val="22"/>
                <w:szCs w:val="22"/>
              </w:rPr>
              <w:t>L_</w:t>
            </w:r>
            <w:r w:rsidR="00577BFD">
              <w:rPr>
                <w:sz w:val="22"/>
                <w:szCs w:val="22"/>
              </w:rPr>
              <w:t>MULT_BIRTH</w:t>
            </w:r>
          </w:p>
        </w:tc>
        <w:tc>
          <w:tcPr>
            <w:tcW w:w="4934" w:type="dxa"/>
            <w:shd w:val="clear" w:color="auto" w:fill="auto"/>
          </w:tcPr>
          <w:p w14:paraId="53DB0966" w14:textId="77777777" w:rsidR="00577BFD" w:rsidRDefault="00577BFD" w:rsidP="00577BFD">
            <w:pPr>
              <w:pStyle w:val="Default"/>
              <w:rPr>
                <w:sz w:val="22"/>
                <w:szCs w:val="22"/>
              </w:rPr>
            </w:pPr>
            <w:r>
              <w:rPr>
                <w:sz w:val="22"/>
                <w:szCs w:val="22"/>
              </w:rPr>
              <w:t xml:space="preserve">Singleton or multiple birth </w:t>
            </w:r>
          </w:p>
        </w:tc>
      </w:tr>
      <w:tr w:rsidR="00577BFD" w:rsidRPr="00D42D24" w14:paraId="3DE1EDE9" w14:textId="77777777" w:rsidTr="00577BFD">
        <w:tc>
          <w:tcPr>
            <w:tcW w:w="813" w:type="dxa"/>
            <w:shd w:val="clear" w:color="auto" w:fill="auto"/>
          </w:tcPr>
          <w:p w14:paraId="63E4BB71" w14:textId="77777777" w:rsidR="00577BFD" w:rsidRPr="00CF403E" w:rsidRDefault="00577BFD" w:rsidP="00577BFD">
            <w:pPr>
              <w:pStyle w:val="Default"/>
              <w:rPr>
                <w:sz w:val="22"/>
                <w:szCs w:val="20"/>
              </w:rPr>
            </w:pPr>
          </w:p>
        </w:tc>
        <w:tc>
          <w:tcPr>
            <w:tcW w:w="3269" w:type="dxa"/>
          </w:tcPr>
          <w:p w14:paraId="58F7C227" w14:textId="46F3FB86" w:rsidR="00577BFD" w:rsidRDefault="00C03BED" w:rsidP="00E60B92">
            <w:pPr>
              <w:pStyle w:val="Default"/>
              <w:rPr>
                <w:sz w:val="22"/>
                <w:szCs w:val="22"/>
              </w:rPr>
            </w:pPr>
            <w:r>
              <w:rPr>
                <w:sz w:val="22"/>
                <w:szCs w:val="22"/>
              </w:rPr>
              <w:t>L_</w:t>
            </w:r>
            <w:r w:rsidR="00577BFD">
              <w:rPr>
                <w:sz w:val="22"/>
                <w:szCs w:val="22"/>
              </w:rPr>
              <w:t>MAT_</w:t>
            </w:r>
            <w:r>
              <w:rPr>
                <w:sz w:val="22"/>
                <w:szCs w:val="22"/>
              </w:rPr>
              <w:t>C</w:t>
            </w:r>
            <w:r w:rsidR="00E60B92">
              <w:rPr>
                <w:sz w:val="22"/>
                <w:szCs w:val="22"/>
              </w:rPr>
              <w:t>TRY_B</w:t>
            </w:r>
          </w:p>
        </w:tc>
        <w:tc>
          <w:tcPr>
            <w:tcW w:w="4934" w:type="dxa"/>
            <w:shd w:val="clear" w:color="auto" w:fill="auto"/>
          </w:tcPr>
          <w:p w14:paraId="33E045C9" w14:textId="77777777" w:rsidR="00577BFD" w:rsidRDefault="00577BFD" w:rsidP="00577BFD">
            <w:pPr>
              <w:pStyle w:val="Default"/>
              <w:rPr>
                <w:sz w:val="22"/>
                <w:szCs w:val="22"/>
              </w:rPr>
            </w:pPr>
            <w:r>
              <w:rPr>
                <w:sz w:val="22"/>
                <w:szCs w:val="22"/>
              </w:rPr>
              <w:t>M</w:t>
            </w:r>
            <w:r w:rsidRPr="00161637">
              <w:rPr>
                <w:sz w:val="22"/>
                <w:szCs w:val="22"/>
              </w:rPr>
              <w:t>aternal country of birth/ place of birth/ country of origin</w:t>
            </w:r>
          </w:p>
        </w:tc>
      </w:tr>
      <w:tr w:rsidR="00577BFD" w:rsidRPr="00192872" w14:paraId="38FC12AC" w14:textId="77777777" w:rsidTr="00577BFD">
        <w:tc>
          <w:tcPr>
            <w:tcW w:w="813" w:type="dxa"/>
            <w:shd w:val="clear" w:color="auto" w:fill="auto"/>
          </w:tcPr>
          <w:p w14:paraId="1F70DED6" w14:textId="77777777" w:rsidR="00577BFD" w:rsidRPr="00CF403E" w:rsidRDefault="00577BFD" w:rsidP="00577BFD">
            <w:pPr>
              <w:pStyle w:val="Default"/>
              <w:rPr>
                <w:sz w:val="22"/>
                <w:szCs w:val="20"/>
              </w:rPr>
            </w:pPr>
          </w:p>
        </w:tc>
        <w:tc>
          <w:tcPr>
            <w:tcW w:w="3269" w:type="dxa"/>
          </w:tcPr>
          <w:p w14:paraId="48216D64" w14:textId="05C19D9F" w:rsidR="00577BFD" w:rsidRDefault="00C03BED" w:rsidP="00577BFD">
            <w:pPr>
              <w:pStyle w:val="Default"/>
              <w:rPr>
                <w:sz w:val="22"/>
                <w:szCs w:val="22"/>
              </w:rPr>
            </w:pPr>
            <w:r>
              <w:rPr>
                <w:sz w:val="22"/>
                <w:szCs w:val="22"/>
              </w:rPr>
              <w:t>L_MATMAR_STA</w:t>
            </w:r>
          </w:p>
        </w:tc>
        <w:tc>
          <w:tcPr>
            <w:tcW w:w="4934" w:type="dxa"/>
            <w:shd w:val="clear" w:color="auto" w:fill="auto"/>
          </w:tcPr>
          <w:p w14:paraId="456E7144" w14:textId="6FC89C99" w:rsidR="00577BFD" w:rsidRPr="00192872" w:rsidRDefault="00577BFD" w:rsidP="00577BFD">
            <w:pPr>
              <w:pStyle w:val="Default"/>
              <w:rPr>
                <w:sz w:val="22"/>
                <w:szCs w:val="22"/>
              </w:rPr>
            </w:pPr>
            <w:r>
              <w:rPr>
                <w:sz w:val="22"/>
                <w:szCs w:val="22"/>
              </w:rPr>
              <w:t>M</w:t>
            </w:r>
            <w:r w:rsidR="00C03BED">
              <w:rPr>
                <w:sz w:val="22"/>
                <w:szCs w:val="22"/>
              </w:rPr>
              <w:t>aternal m</w:t>
            </w:r>
            <w:r>
              <w:rPr>
                <w:sz w:val="22"/>
                <w:szCs w:val="22"/>
              </w:rPr>
              <w:t>arital status</w:t>
            </w:r>
          </w:p>
        </w:tc>
      </w:tr>
      <w:tr w:rsidR="00577BFD" w:rsidRPr="00192872" w14:paraId="23A5C545" w14:textId="77777777" w:rsidTr="00577BFD">
        <w:tc>
          <w:tcPr>
            <w:tcW w:w="813" w:type="dxa"/>
            <w:shd w:val="clear" w:color="auto" w:fill="auto"/>
          </w:tcPr>
          <w:p w14:paraId="39652993" w14:textId="77777777" w:rsidR="00577BFD" w:rsidRPr="00CF403E" w:rsidRDefault="00577BFD" w:rsidP="00577BFD">
            <w:pPr>
              <w:pStyle w:val="Default"/>
              <w:rPr>
                <w:sz w:val="22"/>
                <w:szCs w:val="20"/>
              </w:rPr>
            </w:pPr>
          </w:p>
        </w:tc>
        <w:tc>
          <w:tcPr>
            <w:tcW w:w="3269" w:type="dxa"/>
          </w:tcPr>
          <w:p w14:paraId="78F8C51D" w14:textId="7E2C907D" w:rsidR="00577BFD" w:rsidRDefault="00C03BED" w:rsidP="00577BFD">
            <w:pPr>
              <w:pStyle w:val="Default"/>
              <w:rPr>
                <w:sz w:val="22"/>
                <w:szCs w:val="22"/>
              </w:rPr>
            </w:pPr>
            <w:r>
              <w:rPr>
                <w:sz w:val="22"/>
                <w:szCs w:val="22"/>
              </w:rPr>
              <w:t>L_</w:t>
            </w:r>
            <w:r w:rsidR="00E60B92">
              <w:rPr>
                <w:sz w:val="22"/>
                <w:szCs w:val="22"/>
              </w:rPr>
              <w:t>MAT_EMPL</w:t>
            </w:r>
          </w:p>
        </w:tc>
        <w:tc>
          <w:tcPr>
            <w:tcW w:w="4934" w:type="dxa"/>
            <w:shd w:val="clear" w:color="auto" w:fill="auto"/>
          </w:tcPr>
          <w:p w14:paraId="7AAEEC22" w14:textId="77777777" w:rsidR="00577BFD" w:rsidRPr="00192872" w:rsidRDefault="00577BFD" w:rsidP="00577BFD">
            <w:pPr>
              <w:pStyle w:val="Default"/>
              <w:rPr>
                <w:sz w:val="22"/>
                <w:szCs w:val="22"/>
              </w:rPr>
            </w:pPr>
            <w:r>
              <w:rPr>
                <w:sz w:val="22"/>
                <w:szCs w:val="22"/>
              </w:rPr>
              <w:t>Mother’s employment status</w:t>
            </w:r>
          </w:p>
        </w:tc>
      </w:tr>
      <w:tr w:rsidR="00577BFD" w14:paraId="571CA98E" w14:textId="77777777" w:rsidTr="00577BFD">
        <w:tc>
          <w:tcPr>
            <w:tcW w:w="813" w:type="dxa"/>
            <w:shd w:val="clear" w:color="auto" w:fill="auto"/>
          </w:tcPr>
          <w:p w14:paraId="298DB7B8" w14:textId="77777777" w:rsidR="00577BFD" w:rsidRPr="00CF403E" w:rsidRDefault="00577BFD" w:rsidP="00577BFD">
            <w:pPr>
              <w:pStyle w:val="Default"/>
              <w:rPr>
                <w:sz w:val="22"/>
                <w:szCs w:val="20"/>
              </w:rPr>
            </w:pPr>
          </w:p>
        </w:tc>
        <w:tc>
          <w:tcPr>
            <w:tcW w:w="3269" w:type="dxa"/>
          </w:tcPr>
          <w:p w14:paraId="3CCDC48B" w14:textId="0EB015CE" w:rsidR="00577BFD" w:rsidRDefault="00C03BED" w:rsidP="00577BFD">
            <w:pPr>
              <w:pStyle w:val="Default"/>
              <w:rPr>
                <w:sz w:val="22"/>
                <w:szCs w:val="22"/>
              </w:rPr>
            </w:pPr>
            <w:r>
              <w:rPr>
                <w:sz w:val="22"/>
                <w:szCs w:val="22"/>
              </w:rPr>
              <w:t>L_</w:t>
            </w:r>
            <w:r w:rsidR="00E60B92">
              <w:rPr>
                <w:sz w:val="22"/>
                <w:szCs w:val="22"/>
              </w:rPr>
              <w:t>MAT_OCC</w:t>
            </w:r>
          </w:p>
        </w:tc>
        <w:tc>
          <w:tcPr>
            <w:tcW w:w="4934" w:type="dxa"/>
            <w:shd w:val="clear" w:color="auto" w:fill="auto"/>
          </w:tcPr>
          <w:p w14:paraId="3CF9D2E7" w14:textId="77777777" w:rsidR="00577BFD" w:rsidRDefault="00577BFD" w:rsidP="00577BFD">
            <w:pPr>
              <w:pStyle w:val="Default"/>
              <w:rPr>
                <w:sz w:val="22"/>
                <w:szCs w:val="22"/>
              </w:rPr>
            </w:pPr>
            <w:r>
              <w:rPr>
                <w:sz w:val="22"/>
                <w:szCs w:val="22"/>
              </w:rPr>
              <w:t>Maternal occupation</w:t>
            </w:r>
          </w:p>
        </w:tc>
      </w:tr>
      <w:tr w:rsidR="00577BFD" w14:paraId="3D13DB66" w14:textId="77777777" w:rsidTr="00577BFD">
        <w:tc>
          <w:tcPr>
            <w:tcW w:w="813" w:type="dxa"/>
            <w:shd w:val="clear" w:color="auto" w:fill="auto"/>
          </w:tcPr>
          <w:p w14:paraId="01A18AED" w14:textId="77777777" w:rsidR="00577BFD" w:rsidRPr="00CF403E" w:rsidRDefault="00577BFD" w:rsidP="00577BFD">
            <w:pPr>
              <w:pStyle w:val="Default"/>
              <w:rPr>
                <w:sz w:val="22"/>
                <w:szCs w:val="20"/>
              </w:rPr>
            </w:pPr>
          </w:p>
        </w:tc>
        <w:tc>
          <w:tcPr>
            <w:tcW w:w="3269" w:type="dxa"/>
          </w:tcPr>
          <w:p w14:paraId="2D5B4D83" w14:textId="7598AF42" w:rsidR="00577BFD" w:rsidRDefault="00C03BED" w:rsidP="00577BFD">
            <w:pPr>
              <w:pStyle w:val="Default"/>
              <w:rPr>
                <w:sz w:val="22"/>
                <w:szCs w:val="22"/>
              </w:rPr>
            </w:pPr>
            <w:r>
              <w:rPr>
                <w:sz w:val="22"/>
                <w:szCs w:val="22"/>
              </w:rPr>
              <w:t>L_MAT_EDUC</w:t>
            </w:r>
          </w:p>
        </w:tc>
        <w:tc>
          <w:tcPr>
            <w:tcW w:w="4934" w:type="dxa"/>
            <w:shd w:val="clear" w:color="auto" w:fill="auto"/>
          </w:tcPr>
          <w:p w14:paraId="22B962E6" w14:textId="77777777" w:rsidR="00577BFD" w:rsidRDefault="00577BFD" w:rsidP="00577BFD">
            <w:pPr>
              <w:pStyle w:val="Default"/>
              <w:rPr>
                <w:sz w:val="22"/>
                <w:szCs w:val="22"/>
              </w:rPr>
            </w:pPr>
            <w:r>
              <w:rPr>
                <w:sz w:val="22"/>
                <w:szCs w:val="22"/>
              </w:rPr>
              <w:t>Maternal education</w:t>
            </w:r>
          </w:p>
        </w:tc>
      </w:tr>
      <w:tr w:rsidR="00A92389" w14:paraId="5A508018" w14:textId="77777777" w:rsidTr="00577BFD">
        <w:tc>
          <w:tcPr>
            <w:tcW w:w="813" w:type="dxa"/>
            <w:shd w:val="clear" w:color="auto" w:fill="auto"/>
          </w:tcPr>
          <w:p w14:paraId="237175DD" w14:textId="77777777" w:rsidR="00A92389" w:rsidRPr="00CF403E" w:rsidRDefault="00A92389" w:rsidP="00577BFD">
            <w:pPr>
              <w:pStyle w:val="Default"/>
              <w:rPr>
                <w:sz w:val="22"/>
                <w:szCs w:val="20"/>
              </w:rPr>
            </w:pPr>
          </w:p>
        </w:tc>
        <w:tc>
          <w:tcPr>
            <w:tcW w:w="3269" w:type="dxa"/>
          </w:tcPr>
          <w:p w14:paraId="52C36112" w14:textId="7D8863FE" w:rsidR="00A92389" w:rsidRDefault="00C03BED" w:rsidP="00577BFD">
            <w:pPr>
              <w:pStyle w:val="Default"/>
              <w:rPr>
                <w:sz w:val="22"/>
                <w:szCs w:val="22"/>
              </w:rPr>
            </w:pPr>
            <w:r>
              <w:rPr>
                <w:sz w:val="22"/>
                <w:szCs w:val="22"/>
              </w:rPr>
              <w:t>L_</w:t>
            </w:r>
            <w:r w:rsidR="00A92389">
              <w:rPr>
                <w:sz w:val="22"/>
                <w:szCs w:val="22"/>
              </w:rPr>
              <w:t>MATDEPR_IND</w:t>
            </w:r>
          </w:p>
        </w:tc>
        <w:tc>
          <w:tcPr>
            <w:tcW w:w="4934" w:type="dxa"/>
            <w:shd w:val="clear" w:color="auto" w:fill="auto"/>
          </w:tcPr>
          <w:p w14:paraId="2C6FDBD0" w14:textId="34CCB2AA" w:rsidR="00A92389" w:rsidRDefault="00A92389" w:rsidP="00577BFD">
            <w:pPr>
              <w:pStyle w:val="Default"/>
              <w:rPr>
                <w:sz w:val="22"/>
                <w:szCs w:val="22"/>
              </w:rPr>
            </w:pPr>
            <w:r>
              <w:rPr>
                <w:sz w:val="22"/>
                <w:szCs w:val="22"/>
              </w:rPr>
              <w:t>Deprivation index at maternal residence</w:t>
            </w:r>
          </w:p>
        </w:tc>
      </w:tr>
      <w:tr w:rsidR="00577BFD" w:rsidRPr="00D42D24" w14:paraId="486CB6D2" w14:textId="77777777" w:rsidTr="00577BFD">
        <w:tc>
          <w:tcPr>
            <w:tcW w:w="813" w:type="dxa"/>
            <w:shd w:val="clear" w:color="auto" w:fill="auto"/>
          </w:tcPr>
          <w:p w14:paraId="3DD49EFA" w14:textId="77777777" w:rsidR="00577BFD" w:rsidRPr="00CF403E" w:rsidRDefault="00577BFD" w:rsidP="00577BFD">
            <w:pPr>
              <w:pStyle w:val="Default"/>
              <w:rPr>
                <w:sz w:val="22"/>
                <w:szCs w:val="20"/>
              </w:rPr>
            </w:pPr>
          </w:p>
        </w:tc>
        <w:tc>
          <w:tcPr>
            <w:tcW w:w="3269" w:type="dxa"/>
          </w:tcPr>
          <w:p w14:paraId="20E3A08F" w14:textId="30E211EE" w:rsidR="00577BFD" w:rsidRDefault="00C03BED" w:rsidP="00C03BED">
            <w:pPr>
              <w:pStyle w:val="Default"/>
              <w:rPr>
                <w:sz w:val="22"/>
                <w:szCs w:val="22"/>
              </w:rPr>
            </w:pPr>
            <w:r>
              <w:rPr>
                <w:sz w:val="22"/>
                <w:szCs w:val="22"/>
              </w:rPr>
              <w:t>L_</w:t>
            </w:r>
            <w:r w:rsidR="00E60B92">
              <w:rPr>
                <w:sz w:val="22"/>
                <w:szCs w:val="22"/>
              </w:rPr>
              <w:t>MATAGE_B</w:t>
            </w:r>
          </w:p>
        </w:tc>
        <w:tc>
          <w:tcPr>
            <w:tcW w:w="4934" w:type="dxa"/>
            <w:shd w:val="clear" w:color="auto" w:fill="auto"/>
          </w:tcPr>
          <w:p w14:paraId="57934937" w14:textId="77777777" w:rsidR="00577BFD" w:rsidRDefault="00577BFD" w:rsidP="00577BFD">
            <w:pPr>
              <w:pStyle w:val="Default"/>
              <w:rPr>
                <w:sz w:val="22"/>
                <w:szCs w:val="22"/>
              </w:rPr>
            </w:pPr>
            <w:r w:rsidRPr="0028374F">
              <w:rPr>
                <w:sz w:val="22"/>
                <w:szCs w:val="22"/>
              </w:rPr>
              <w:t>Maternal age at infant's birth</w:t>
            </w:r>
          </w:p>
        </w:tc>
      </w:tr>
      <w:tr w:rsidR="00577BFD" w:rsidRPr="00D42D24" w14:paraId="235CC143" w14:textId="77777777" w:rsidTr="00577BFD">
        <w:tc>
          <w:tcPr>
            <w:tcW w:w="813" w:type="dxa"/>
            <w:shd w:val="clear" w:color="auto" w:fill="auto"/>
          </w:tcPr>
          <w:p w14:paraId="0DAE6917" w14:textId="77777777" w:rsidR="00577BFD" w:rsidRPr="00CF403E" w:rsidRDefault="00577BFD" w:rsidP="00577BFD">
            <w:pPr>
              <w:pStyle w:val="Default"/>
              <w:rPr>
                <w:sz w:val="22"/>
                <w:szCs w:val="20"/>
              </w:rPr>
            </w:pPr>
          </w:p>
        </w:tc>
        <w:tc>
          <w:tcPr>
            <w:tcW w:w="3269" w:type="dxa"/>
          </w:tcPr>
          <w:p w14:paraId="77023FD0" w14:textId="6CD56FAC" w:rsidR="00577BFD" w:rsidRDefault="00D5222F" w:rsidP="00E60B92">
            <w:pPr>
              <w:pStyle w:val="Default"/>
              <w:rPr>
                <w:sz w:val="22"/>
                <w:szCs w:val="22"/>
              </w:rPr>
            </w:pPr>
            <w:r>
              <w:rPr>
                <w:sz w:val="22"/>
                <w:szCs w:val="22"/>
              </w:rPr>
              <w:t>L_</w:t>
            </w:r>
            <w:r w:rsidR="00E60B92">
              <w:rPr>
                <w:sz w:val="22"/>
                <w:szCs w:val="22"/>
              </w:rPr>
              <w:t>CH_</w:t>
            </w:r>
            <w:r w:rsidR="00ED6662">
              <w:rPr>
                <w:sz w:val="22"/>
                <w:szCs w:val="22"/>
              </w:rPr>
              <w:t>DATE</w:t>
            </w:r>
            <w:r w:rsidR="00E60B92">
              <w:rPr>
                <w:sz w:val="22"/>
                <w:szCs w:val="22"/>
              </w:rPr>
              <w:t>_D</w:t>
            </w:r>
          </w:p>
        </w:tc>
        <w:tc>
          <w:tcPr>
            <w:tcW w:w="4934" w:type="dxa"/>
            <w:shd w:val="clear" w:color="auto" w:fill="auto"/>
          </w:tcPr>
          <w:p w14:paraId="2C571210" w14:textId="102E31DD" w:rsidR="00577BFD" w:rsidRDefault="00577BFD" w:rsidP="00577BFD">
            <w:pPr>
              <w:pStyle w:val="Default"/>
              <w:rPr>
                <w:sz w:val="22"/>
                <w:szCs w:val="22"/>
              </w:rPr>
            </w:pPr>
            <w:r>
              <w:rPr>
                <w:sz w:val="22"/>
                <w:szCs w:val="22"/>
              </w:rPr>
              <w:t xml:space="preserve">Date of death on </w:t>
            </w:r>
            <w:r w:rsidR="00D5222F">
              <w:rPr>
                <w:sz w:val="22"/>
                <w:szCs w:val="22"/>
              </w:rPr>
              <w:t xml:space="preserve">the </w:t>
            </w:r>
            <w:r>
              <w:rPr>
                <w:sz w:val="22"/>
                <w:szCs w:val="22"/>
              </w:rPr>
              <w:t xml:space="preserve">death certificate or in </w:t>
            </w:r>
            <w:r w:rsidR="00D5222F">
              <w:rPr>
                <w:sz w:val="22"/>
                <w:szCs w:val="22"/>
              </w:rPr>
              <w:t xml:space="preserve">the </w:t>
            </w:r>
            <w:r>
              <w:rPr>
                <w:sz w:val="22"/>
                <w:szCs w:val="22"/>
              </w:rPr>
              <w:t>mortality database</w:t>
            </w:r>
          </w:p>
        </w:tc>
      </w:tr>
      <w:tr w:rsidR="00577BFD" w:rsidRPr="00577BFD" w14:paraId="20F4F519" w14:textId="77777777" w:rsidTr="00577BFD">
        <w:tc>
          <w:tcPr>
            <w:tcW w:w="813" w:type="dxa"/>
            <w:shd w:val="clear" w:color="auto" w:fill="auto"/>
          </w:tcPr>
          <w:p w14:paraId="081E0318" w14:textId="77777777" w:rsidR="00577BFD" w:rsidRPr="00CF403E" w:rsidRDefault="00577BFD" w:rsidP="00577BFD">
            <w:pPr>
              <w:pStyle w:val="Default"/>
              <w:rPr>
                <w:sz w:val="22"/>
                <w:szCs w:val="20"/>
              </w:rPr>
            </w:pPr>
          </w:p>
        </w:tc>
        <w:tc>
          <w:tcPr>
            <w:tcW w:w="3269" w:type="dxa"/>
          </w:tcPr>
          <w:p w14:paraId="02695842" w14:textId="37CF53B4" w:rsidR="00577BFD" w:rsidRPr="00D5222F" w:rsidRDefault="00D5222F" w:rsidP="00577BFD">
            <w:pPr>
              <w:pStyle w:val="Default"/>
              <w:rPr>
                <w:sz w:val="22"/>
                <w:szCs w:val="22"/>
                <w:vertAlign w:val="superscript"/>
              </w:rPr>
            </w:pPr>
            <w:r>
              <w:rPr>
                <w:sz w:val="22"/>
                <w:szCs w:val="22"/>
              </w:rPr>
              <w:t>L_CH_AGE</w:t>
            </w:r>
            <w:r w:rsidR="00E60B92">
              <w:rPr>
                <w:sz w:val="22"/>
                <w:szCs w:val="22"/>
              </w:rPr>
              <w:t>D</w:t>
            </w:r>
            <w:r w:rsidR="00577BFD" w:rsidRPr="00930320">
              <w:rPr>
                <w:sz w:val="22"/>
                <w:szCs w:val="22"/>
              </w:rPr>
              <w:t>_GR</w:t>
            </w:r>
            <w:r>
              <w:rPr>
                <w:sz w:val="22"/>
                <w:szCs w:val="22"/>
                <w:vertAlign w:val="superscript"/>
              </w:rPr>
              <w:t>a</w:t>
            </w:r>
          </w:p>
        </w:tc>
        <w:tc>
          <w:tcPr>
            <w:tcW w:w="4934" w:type="dxa"/>
            <w:shd w:val="clear" w:color="auto" w:fill="auto"/>
          </w:tcPr>
          <w:p w14:paraId="1E6B99B8" w14:textId="77777777" w:rsidR="00577BFD" w:rsidRPr="00930320" w:rsidRDefault="00577BFD" w:rsidP="00577BFD">
            <w:pPr>
              <w:pStyle w:val="Default"/>
              <w:rPr>
                <w:sz w:val="22"/>
                <w:szCs w:val="22"/>
              </w:rPr>
            </w:pPr>
            <w:r w:rsidRPr="00930320">
              <w:rPr>
                <w:sz w:val="22"/>
                <w:szCs w:val="22"/>
              </w:rPr>
              <w:t>Categorised age at death</w:t>
            </w:r>
          </w:p>
        </w:tc>
      </w:tr>
      <w:tr w:rsidR="005453C7" w:rsidRPr="00D42D24" w14:paraId="7E4F9DF3" w14:textId="77777777" w:rsidTr="00577BFD">
        <w:tc>
          <w:tcPr>
            <w:tcW w:w="813" w:type="dxa"/>
            <w:shd w:val="clear" w:color="auto" w:fill="auto"/>
          </w:tcPr>
          <w:p w14:paraId="27A77BD5" w14:textId="77777777" w:rsidR="005453C7" w:rsidRPr="00CF403E" w:rsidRDefault="005453C7" w:rsidP="005453C7">
            <w:pPr>
              <w:pStyle w:val="Default"/>
              <w:rPr>
                <w:sz w:val="22"/>
                <w:szCs w:val="20"/>
              </w:rPr>
            </w:pPr>
          </w:p>
        </w:tc>
        <w:tc>
          <w:tcPr>
            <w:tcW w:w="3269" w:type="dxa"/>
          </w:tcPr>
          <w:p w14:paraId="5F46580B" w14:textId="72BFA7A3" w:rsidR="005453C7" w:rsidRDefault="005453C7" w:rsidP="005453C7">
            <w:pPr>
              <w:pStyle w:val="Default"/>
              <w:rPr>
                <w:sz w:val="22"/>
                <w:szCs w:val="22"/>
              </w:rPr>
            </w:pPr>
            <w:r>
              <w:rPr>
                <w:sz w:val="22"/>
                <w:szCs w:val="22"/>
              </w:rPr>
              <w:t>L_DATE_LOST</w:t>
            </w:r>
          </w:p>
        </w:tc>
        <w:tc>
          <w:tcPr>
            <w:tcW w:w="4934" w:type="dxa"/>
            <w:shd w:val="clear" w:color="auto" w:fill="auto"/>
          </w:tcPr>
          <w:p w14:paraId="28AC8AA5" w14:textId="0A519F1D" w:rsidR="005453C7" w:rsidRPr="00930320" w:rsidRDefault="005453C7" w:rsidP="005453C7">
            <w:pPr>
              <w:spacing w:line="240" w:lineRule="auto"/>
            </w:pPr>
            <w:r>
              <w:t>Date lost to linkage due to emigration, adoption or loss to follow-up</w:t>
            </w:r>
          </w:p>
        </w:tc>
      </w:tr>
      <w:tr w:rsidR="00ED6662" w:rsidRPr="00577BFD" w14:paraId="2C5EEFD4" w14:textId="77777777" w:rsidTr="00577BFD">
        <w:tc>
          <w:tcPr>
            <w:tcW w:w="813" w:type="dxa"/>
            <w:shd w:val="clear" w:color="auto" w:fill="auto"/>
          </w:tcPr>
          <w:p w14:paraId="706B94F9" w14:textId="77777777" w:rsidR="00ED6662" w:rsidRPr="00CF403E" w:rsidRDefault="00ED6662" w:rsidP="00577BFD">
            <w:pPr>
              <w:pStyle w:val="Default"/>
              <w:rPr>
                <w:sz w:val="22"/>
                <w:szCs w:val="20"/>
              </w:rPr>
            </w:pPr>
          </w:p>
        </w:tc>
        <w:tc>
          <w:tcPr>
            <w:tcW w:w="3269" w:type="dxa"/>
          </w:tcPr>
          <w:p w14:paraId="6A3F0CF1" w14:textId="3822A8A2" w:rsidR="00ED6662" w:rsidRPr="00930320" w:rsidRDefault="00B52464" w:rsidP="00577BFD">
            <w:pPr>
              <w:pStyle w:val="Default"/>
              <w:rPr>
                <w:sz w:val="22"/>
                <w:szCs w:val="22"/>
              </w:rPr>
            </w:pPr>
            <w:r>
              <w:rPr>
                <w:sz w:val="22"/>
                <w:szCs w:val="22"/>
              </w:rPr>
              <w:t>L_</w:t>
            </w:r>
            <w:r w:rsidR="00ED6662">
              <w:rPr>
                <w:sz w:val="22"/>
                <w:szCs w:val="22"/>
              </w:rPr>
              <w:t>PARITY</w:t>
            </w:r>
          </w:p>
        </w:tc>
        <w:tc>
          <w:tcPr>
            <w:tcW w:w="4934" w:type="dxa"/>
            <w:shd w:val="clear" w:color="auto" w:fill="auto"/>
          </w:tcPr>
          <w:p w14:paraId="0FE05664" w14:textId="77777777" w:rsidR="00ED6662" w:rsidRPr="00930320" w:rsidRDefault="00ED6662" w:rsidP="00577BFD">
            <w:pPr>
              <w:pStyle w:val="Default"/>
              <w:rPr>
                <w:sz w:val="22"/>
                <w:szCs w:val="22"/>
              </w:rPr>
            </w:pPr>
            <w:r>
              <w:rPr>
                <w:sz w:val="22"/>
                <w:szCs w:val="22"/>
              </w:rPr>
              <w:t>Number of previous pregnancies</w:t>
            </w:r>
          </w:p>
        </w:tc>
      </w:tr>
      <w:tr w:rsidR="00264BDE" w:rsidRPr="00D42D24" w14:paraId="440B6E76" w14:textId="77777777" w:rsidTr="00577BFD">
        <w:tc>
          <w:tcPr>
            <w:tcW w:w="813" w:type="dxa"/>
            <w:shd w:val="clear" w:color="auto" w:fill="auto"/>
          </w:tcPr>
          <w:p w14:paraId="2D1E2F97" w14:textId="77777777" w:rsidR="00264BDE" w:rsidRPr="00CF403E" w:rsidRDefault="00264BDE" w:rsidP="00577BFD">
            <w:pPr>
              <w:pStyle w:val="Default"/>
              <w:rPr>
                <w:sz w:val="22"/>
                <w:szCs w:val="20"/>
              </w:rPr>
            </w:pPr>
          </w:p>
        </w:tc>
        <w:tc>
          <w:tcPr>
            <w:tcW w:w="3269" w:type="dxa"/>
          </w:tcPr>
          <w:p w14:paraId="7A1479FC" w14:textId="6B4CE471" w:rsidR="00264BDE" w:rsidRDefault="009A6EED" w:rsidP="00577BFD">
            <w:pPr>
              <w:pStyle w:val="Default"/>
              <w:rPr>
                <w:sz w:val="22"/>
                <w:szCs w:val="22"/>
              </w:rPr>
            </w:pPr>
            <w:r>
              <w:rPr>
                <w:sz w:val="22"/>
                <w:szCs w:val="22"/>
              </w:rPr>
              <w:t>L_</w:t>
            </w:r>
            <w:r w:rsidR="00264BDE">
              <w:rPr>
                <w:sz w:val="22"/>
                <w:szCs w:val="22"/>
              </w:rPr>
              <w:t>Hosp_daysY1</w:t>
            </w:r>
          </w:p>
        </w:tc>
        <w:tc>
          <w:tcPr>
            <w:tcW w:w="4934" w:type="dxa"/>
            <w:shd w:val="clear" w:color="auto" w:fill="auto"/>
          </w:tcPr>
          <w:p w14:paraId="7E98B958" w14:textId="14555AAE" w:rsidR="00264BDE" w:rsidRDefault="00264BDE" w:rsidP="00577BFD">
            <w:pPr>
              <w:pStyle w:val="Default"/>
              <w:rPr>
                <w:sz w:val="22"/>
                <w:szCs w:val="22"/>
              </w:rPr>
            </w:pPr>
            <w:r>
              <w:rPr>
                <w:sz w:val="22"/>
                <w:szCs w:val="22"/>
              </w:rPr>
              <w:t>Number of days in hospital year 1 (from birth to 1 year of age)</w:t>
            </w:r>
          </w:p>
        </w:tc>
      </w:tr>
      <w:tr w:rsidR="00264BDE" w:rsidRPr="00D42D24" w14:paraId="6F10E0D6" w14:textId="77777777" w:rsidTr="00577BFD">
        <w:tc>
          <w:tcPr>
            <w:tcW w:w="813" w:type="dxa"/>
            <w:shd w:val="clear" w:color="auto" w:fill="auto"/>
          </w:tcPr>
          <w:p w14:paraId="580B3DA7" w14:textId="77777777" w:rsidR="00264BDE" w:rsidRPr="00CF403E" w:rsidRDefault="00264BDE" w:rsidP="00577BFD">
            <w:pPr>
              <w:pStyle w:val="Default"/>
              <w:rPr>
                <w:sz w:val="22"/>
                <w:szCs w:val="20"/>
              </w:rPr>
            </w:pPr>
          </w:p>
        </w:tc>
        <w:tc>
          <w:tcPr>
            <w:tcW w:w="3269" w:type="dxa"/>
          </w:tcPr>
          <w:p w14:paraId="42490E61" w14:textId="7FE4A2E1" w:rsidR="00264BDE" w:rsidRDefault="009A6EED" w:rsidP="00577BFD">
            <w:pPr>
              <w:pStyle w:val="Default"/>
              <w:rPr>
                <w:sz w:val="22"/>
                <w:szCs w:val="22"/>
              </w:rPr>
            </w:pPr>
            <w:r>
              <w:rPr>
                <w:sz w:val="22"/>
                <w:szCs w:val="22"/>
              </w:rPr>
              <w:t>L_</w:t>
            </w:r>
            <w:r w:rsidR="00264BDE">
              <w:rPr>
                <w:sz w:val="22"/>
                <w:szCs w:val="22"/>
              </w:rPr>
              <w:t>Hosp_daysY2</w:t>
            </w:r>
          </w:p>
        </w:tc>
        <w:tc>
          <w:tcPr>
            <w:tcW w:w="4934" w:type="dxa"/>
            <w:shd w:val="clear" w:color="auto" w:fill="auto"/>
          </w:tcPr>
          <w:p w14:paraId="07B9697F" w14:textId="117A1EC8" w:rsidR="00264BDE" w:rsidRDefault="00264BDE" w:rsidP="00577BFD">
            <w:pPr>
              <w:pStyle w:val="Default"/>
              <w:rPr>
                <w:sz w:val="22"/>
                <w:szCs w:val="22"/>
              </w:rPr>
            </w:pPr>
            <w:r>
              <w:rPr>
                <w:sz w:val="22"/>
                <w:szCs w:val="22"/>
              </w:rPr>
              <w:t>Number of days in hospital year 2</w:t>
            </w:r>
          </w:p>
        </w:tc>
      </w:tr>
      <w:tr w:rsidR="00264BDE" w:rsidRPr="00D42D24" w14:paraId="52A57E88" w14:textId="77777777" w:rsidTr="00577BFD">
        <w:tc>
          <w:tcPr>
            <w:tcW w:w="813" w:type="dxa"/>
            <w:shd w:val="clear" w:color="auto" w:fill="auto"/>
          </w:tcPr>
          <w:p w14:paraId="33C6A9D1" w14:textId="77777777" w:rsidR="00264BDE" w:rsidRPr="00CF403E" w:rsidRDefault="00264BDE" w:rsidP="00577BFD">
            <w:pPr>
              <w:pStyle w:val="Default"/>
              <w:rPr>
                <w:sz w:val="22"/>
                <w:szCs w:val="20"/>
              </w:rPr>
            </w:pPr>
          </w:p>
        </w:tc>
        <w:tc>
          <w:tcPr>
            <w:tcW w:w="3269" w:type="dxa"/>
          </w:tcPr>
          <w:p w14:paraId="676D9509" w14:textId="01499E3C" w:rsidR="00264BDE" w:rsidRDefault="009A6EED" w:rsidP="00577BFD">
            <w:pPr>
              <w:pStyle w:val="Default"/>
              <w:rPr>
                <w:sz w:val="22"/>
                <w:szCs w:val="22"/>
              </w:rPr>
            </w:pPr>
            <w:r>
              <w:rPr>
                <w:sz w:val="22"/>
                <w:szCs w:val="22"/>
              </w:rPr>
              <w:t>L_</w:t>
            </w:r>
            <w:r w:rsidR="00264BDE">
              <w:rPr>
                <w:sz w:val="22"/>
                <w:szCs w:val="22"/>
              </w:rPr>
              <w:t>Hosp_daysY3</w:t>
            </w:r>
          </w:p>
        </w:tc>
        <w:tc>
          <w:tcPr>
            <w:tcW w:w="4934" w:type="dxa"/>
            <w:shd w:val="clear" w:color="auto" w:fill="auto"/>
          </w:tcPr>
          <w:p w14:paraId="71FB5980" w14:textId="14FBA0D2" w:rsidR="00264BDE" w:rsidRDefault="00264BDE" w:rsidP="00577BFD">
            <w:pPr>
              <w:pStyle w:val="Default"/>
              <w:rPr>
                <w:sz w:val="22"/>
                <w:szCs w:val="22"/>
              </w:rPr>
            </w:pPr>
            <w:r>
              <w:rPr>
                <w:sz w:val="22"/>
                <w:szCs w:val="22"/>
              </w:rPr>
              <w:t>Number of days in hospital year 3</w:t>
            </w:r>
          </w:p>
        </w:tc>
      </w:tr>
      <w:tr w:rsidR="00264BDE" w:rsidRPr="00577BFD" w14:paraId="6F5F8758" w14:textId="77777777" w:rsidTr="00577BFD">
        <w:tc>
          <w:tcPr>
            <w:tcW w:w="813" w:type="dxa"/>
            <w:shd w:val="clear" w:color="auto" w:fill="auto"/>
          </w:tcPr>
          <w:p w14:paraId="2164BBFE" w14:textId="77777777" w:rsidR="00264BDE" w:rsidRPr="00CF403E" w:rsidRDefault="00264BDE" w:rsidP="00577BFD">
            <w:pPr>
              <w:pStyle w:val="Default"/>
              <w:rPr>
                <w:sz w:val="22"/>
                <w:szCs w:val="20"/>
              </w:rPr>
            </w:pPr>
          </w:p>
        </w:tc>
        <w:tc>
          <w:tcPr>
            <w:tcW w:w="3269" w:type="dxa"/>
          </w:tcPr>
          <w:p w14:paraId="308CB9CB" w14:textId="3ED82C69" w:rsidR="00264BDE" w:rsidRDefault="00264BDE" w:rsidP="00577BFD">
            <w:pPr>
              <w:pStyle w:val="Default"/>
              <w:rPr>
                <w:sz w:val="22"/>
                <w:szCs w:val="22"/>
              </w:rPr>
            </w:pPr>
            <w:r>
              <w:rPr>
                <w:sz w:val="22"/>
                <w:szCs w:val="22"/>
              </w:rPr>
              <w:t>etc</w:t>
            </w:r>
          </w:p>
        </w:tc>
        <w:tc>
          <w:tcPr>
            <w:tcW w:w="4934" w:type="dxa"/>
            <w:shd w:val="clear" w:color="auto" w:fill="auto"/>
          </w:tcPr>
          <w:p w14:paraId="21C07544" w14:textId="6CFA7024" w:rsidR="00264BDE" w:rsidRDefault="00264BDE" w:rsidP="00577BFD">
            <w:pPr>
              <w:pStyle w:val="Default"/>
              <w:rPr>
                <w:sz w:val="22"/>
                <w:szCs w:val="22"/>
              </w:rPr>
            </w:pPr>
            <w:r>
              <w:rPr>
                <w:sz w:val="22"/>
                <w:szCs w:val="22"/>
              </w:rPr>
              <w:t>Up to age 10</w:t>
            </w:r>
          </w:p>
        </w:tc>
      </w:tr>
      <w:tr w:rsidR="005A2FF0" w:rsidRPr="00D42D24" w14:paraId="5FA74619" w14:textId="77777777" w:rsidTr="00B159E5">
        <w:tc>
          <w:tcPr>
            <w:tcW w:w="9016" w:type="dxa"/>
            <w:gridSpan w:val="3"/>
            <w:shd w:val="clear" w:color="auto" w:fill="auto"/>
          </w:tcPr>
          <w:p w14:paraId="51236604" w14:textId="77777777" w:rsidR="005A2FF0" w:rsidRDefault="005A2FF0" w:rsidP="005A2FF0">
            <w:pPr>
              <w:pStyle w:val="Default"/>
              <w:rPr>
                <w:b/>
                <w:color w:val="auto"/>
                <w:sz w:val="22"/>
                <w:szCs w:val="22"/>
              </w:rPr>
            </w:pPr>
          </w:p>
          <w:p w14:paraId="560D84AA" w14:textId="1BC01445" w:rsidR="005A2FF0" w:rsidRPr="009A6EED" w:rsidRDefault="005A2FF0" w:rsidP="005A2FF0">
            <w:pPr>
              <w:pStyle w:val="Default"/>
              <w:rPr>
                <w:b/>
                <w:color w:val="auto"/>
                <w:sz w:val="22"/>
                <w:szCs w:val="22"/>
                <w:vertAlign w:val="superscript"/>
              </w:rPr>
            </w:pPr>
            <w:r>
              <w:rPr>
                <w:b/>
                <w:color w:val="auto"/>
                <w:sz w:val="22"/>
                <w:szCs w:val="22"/>
              </w:rPr>
              <w:t>For</w:t>
            </w:r>
            <w:r w:rsidR="00D5222F">
              <w:rPr>
                <w:b/>
                <w:color w:val="auto"/>
                <w:sz w:val="22"/>
                <w:szCs w:val="22"/>
              </w:rPr>
              <w:t xml:space="preserve"> each hospital stay</w:t>
            </w:r>
            <w:r>
              <w:rPr>
                <w:b/>
                <w:color w:val="auto"/>
                <w:sz w:val="22"/>
                <w:szCs w:val="22"/>
              </w:rPr>
              <w:t xml:space="preserve"> during the first 10 years of age</w:t>
            </w:r>
            <w:r w:rsidR="009A6EED">
              <w:rPr>
                <w:b/>
                <w:color w:val="auto"/>
                <w:sz w:val="22"/>
                <w:szCs w:val="22"/>
                <w:vertAlign w:val="superscript"/>
              </w:rPr>
              <w:t>b</w:t>
            </w:r>
          </w:p>
        </w:tc>
      </w:tr>
      <w:tr w:rsidR="005A2FF0" w:rsidRPr="00D42D24" w14:paraId="18C37E3B" w14:textId="77777777" w:rsidTr="00577BFD">
        <w:tc>
          <w:tcPr>
            <w:tcW w:w="813" w:type="dxa"/>
            <w:shd w:val="clear" w:color="auto" w:fill="auto"/>
          </w:tcPr>
          <w:p w14:paraId="2F390CD7" w14:textId="77777777" w:rsidR="005A2FF0" w:rsidRPr="00CF403E" w:rsidRDefault="005A2FF0" w:rsidP="005A2FF0">
            <w:pPr>
              <w:pStyle w:val="Default"/>
              <w:rPr>
                <w:sz w:val="22"/>
                <w:szCs w:val="20"/>
              </w:rPr>
            </w:pPr>
          </w:p>
        </w:tc>
        <w:tc>
          <w:tcPr>
            <w:tcW w:w="3269" w:type="dxa"/>
          </w:tcPr>
          <w:p w14:paraId="3AAE7331" w14:textId="00480718" w:rsidR="005A2FF0" w:rsidRPr="00930320" w:rsidRDefault="009A6EED" w:rsidP="005A2FF0">
            <w:pPr>
              <w:pStyle w:val="Default"/>
              <w:rPr>
                <w:sz w:val="22"/>
                <w:szCs w:val="22"/>
              </w:rPr>
            </w:pPr>
            <w:r>
              <w:rPr>
                <w:sz w:val="22"/>
                <w:szCs w:val="22"/>
              </w:rPr>
              <w:t>L_</w:t>
            </w:r>
            <w:r w:rsidR="005A2FF0">
              <w:rPr>
                <w:sz w:val="22"/>
                <w:szCs w:val="22"/>
              </w:rPr>
              <w:t>DATE_ADM</w:t>
            </w:r>
          </w:p>
        </w:tc>
        <w:tc>
          <w:tcPr>
            <w:tcW w:w="4934" w:type="dxa"/>
            <w:shd w:val="clear" w:color="auto" w:fill="auto"/>
          </w:tcPr>
          <w:p w14:paraId="5185E588" w14:textId="77777777" w:rsidR="005A2FF0" w:rsidRPr="00930320" w:rsidRDefault="005A2FF0" w:rsidP="005A2FF0">
            <w:pPr>
              <w:pStyle w:val="Default"/>
              <w:rPr>
                <w:sz w:val="22"/>
                <w:szCs w:val="22"/>
              </w:rPr>
            </w:pPr>
            <w:r>
              <w:rPr>
                <w:sz w:val="22"/>
                <w:szCs w:val="22"/>
              </w:rPr>
              <w:t>Date of admission to hospital</w:t>
            </w:r>
          </w:p>
        </w:tc>
      </w:tr>
      <w:tr w:rsidR="005A2FF0" w:rsidRPr="00D42D24" w14:paraId="3E96EFB1" w14:textId="77777777" w:rsidTr="00577BFD">
        <w:tc>
          <w:tcPr>
            <w:tcW w:w="813" w:type="dxa"/>
            <w:shd w:val="clear" w:color="auto" w:fill="auto"/>
          </w:tcPr>
          <w:p w14:paraId="1ECE5F86" w14:textId="77777777" w:rsidR="005A2FF0" w:rsidRPr="00CF403E" w:rsidRDefault="005A2FF0" w:rsidP="005A2FF0">
            <w:pPr>
              <w:pStyle w:val="Default"/>
              <w:rPr>
                <w:sz w:val="22"/>
                <w:szCs w:val="20"/>
              </w:rPr>
            </w:pPr>
          </w:p>
        </w:tc>
        <w:tc>
          <w:tcPr>
            <w:tcW w:w="3269" w:type="dxa"/>
          </w:tcPr>
          <w:p w14:paraId="6E335318" w14:textId="6644C609" w:rsidR="005A2FF0" w:rsidRPr="00930320" w:rsidRDefault="009A6EED" w:rsidP="005A2FF0">
            <w:pPr>
              <w:pStyle w:val="Default"/>
              <w:rPr>
                <w:sz w:val="22"/>
                <w:szCs w:val="22"/>
              </w:rPr>
            </w:pPr>
            <w:r>
              <w:rPr>
                <w:sz w:val="22"/>
                <w:szCs w:val="22"/>
              </w:rPr>
              <w:t>L_</w:t>
            </w:r>
            <w:r w:rsidR="005A2FF0">
              <w:rPr>
                <w:sz w:val="22"/>
                <w:szCs w:val="22"/>
              </w:rPr>
              <w:t>DATE_DIS</w:t>
            </w:r>
          </w:p>
        </w:tc>
        <w:tc>
          <w:tcPr>
            <w:tcW w:w="4934" w:type="dxa"/>
            <w:shd w:val="clear" w:color="auto" w:fill="auto"/>
          </w:tcPr>
          <w:p w14:paraId="4207C17F" w14:textId="77777777" w:rsidR="005A2FF0" w:rsidRPr="00930320" w:rsidRDefault="005A2FF0" w:rsidP="005A2FF0">
            <w:pPr>
              <w:pStyle w:val="Default"/>
              <w:rPr>
                <w:sz w:val="22"/>
                <w:szCs w:val="22"/>
              </w:rPr>
            </w:pPr>
            <w:r>
              <w:rPr>
                <w:sz w:val="22"/>
                <w:szCs w:val="22"/>
              </w:rPr>
              <w:t>Date of discharge from hospital</w:t>
            </w:r>
          </w:p>
        </w:tc>
      </w:tr>
      <w:tr w:rsidR="005A2FF0" w:rsidRPr="00D42D24" w14:paraId="7E456F85" w14:textId="77777777" w:rsidTr="00577BFD">
        <w:tc>
          <w:tcPr>
            <w:tcW w:w="813" w:type="dxa"/>
            <w:shd w:val="clear" w:color="auto" w:fill="auto"/>
          </w:tcPr>
          <w:p w14:paraId="3F7628E0" w14:textId="77777777" w:rsidR="005A2FF0" w:rsidRPr="00CF403E" w:rsidRDefault="005A2FF0" w:rsidP="005A2FF0">
            <w:pPr>
              <w:pStyle w:val="Default"/>
              <w:rPr>
                <w:sz w:val="22"/>
                <w:szCs w:val="20"/>
              </w:rPr>
            </w:pPr>
          </w:p>
        </w:tc>
        <w:tc>
          <w:tcPr>
            <w:tcW w:w="3269" w:type="dxa"/>
          </w:tcPr>
          <w:p w14:paraId="330AEF78" w14:textId="776E33F3" w:rsidR="005A2FF0" w:rsidRPr="00930320" w:rsidRDefault="009A6EED" w:rsidP="005A2FF0">
            <w:pPr>
              <w:pStyle w:val="Default"/>
              <w:rPr>
                <w:sz w:val="22"/>
                <w:szCs w:val="22"/>
              </w:rPr>
            </w:pPr>
            <w:r>
              <w:rPr>
                <w:sz w:val="22"/>
                <w:szCs w:val="22"/>
              </w:rPr>
              <w:t>L_</w:t>
            </w:r>
            <w:r w:rsidR="005A2FF0">
              <w:rPr>
                <w:sz w:val="22"/>
                <w:szCs w:val="22"/>
              </w:rPr>
              <w:t>DIAG_DIS</w:t>
            </w:r>
          </w:p>
        </w:tc>
        <w:tc>
          <w:tcPr>
            <w:tcW w:w="4934" w:type="dxa"/>
            <w:shd w:val="clear" w:color="auto" w:fill="auto"/>
          </w:tcPr>
          <w:p w14:paraId="45919D1E" w14:textId="62200ECE" w:rsidR="005A2FF0" w:rsidRPr="00930320" w:rsidRDefault="005A2FF0" w:rsidP="009A6EED">
            <w:pPr>
              <w:pStyle w:val="Default"/>
              <w:rPr>
                <w:sz w:val="22"/>
                <w:szCs w:val="22"/>
              </w:rPr>
            </w:pPr>
            <w:r>
              <w:rPr>
                <w:sz w:val="22"/>
                <w:szCs w:val="22"/>
              </w:rPr>
              <w:t xml:space="preserve">Main diagnosis in ICD9 or ICD10 </w:t>
            </w:r>
            <w:r w:rsidR="009A6EED">
              <w:rPr>
                <w:sz w:val="22"/>
                <w:szCs w:val="22"/>
              </w:rPr>
              <w:t>for the hospital stay</w:t>
            </w:r>
          </w:p>
        </w:tc>
      </w:tr>
      <w:tr w:rsidR="005A2FF0" w:rsidRPr="00D42D24" w14:paraId="0F93C4AE" w14:textId="77777777" w:rsidTr="00577BFD">
        <w:tc>
          <w:tcPr>
            <w:tcW w:w="813" w:type="dxa"/>
            <w:shd w:val="clear" w:color="auto" w:fill="auto"/>
          </w:tcPr>
          <w:p w14:paraId="48D44989" w14:textId="77777777" w:rsidR="005A2FF0" w:rsidRPr="00CF403E" w:rsidRDefault="005A2FF0" w:rsidP="005A2FF0">
            <w:pPr>
              <w:pStyle w:val="Default"/>
              <w:rPr>
                <w:sz w:val="22"/>
                <w:szCs w:val="20"/>
              </w:rPr>
            </w:pPr>
          </w:p>
        </w:tc>
        <w:tc>
          <w:tcPr>
            <w:tcW w:w="3269" w:type="dxa"/>
          </w:tcPr>
          <w:p w14:paraId="1315EF4E" w14:textId="59CBDC33" w:rsidR="005A2FF0" w:rsidRPr="00930320" w:rsidRDefault="009A6EED" w:rsidP="005A2FF0">
            <w:pPr>
              <w:pStyle w:val="Default"/>
              <w:rPr>
                <w:sz w:val="22"/>
                <w:szCs w:val="22"/>
              </w:rPr>
            </w:pPr>
            <w:r>
              <w:rPr>
                <w:sz w:val="22"/>
                <w:szCs w:val="22"/>
              </w:rPr>
              <w:t>L_</w:t>
            </w:r>
            <w:r w:rsidR="005A2FF0">
              <w:rPr>
                <w:sz w:val="22"/>
                <w:szCs w:val="22"/>
              </w:rPr>
              <w:t>DIAG_SEC1, DIAG_SEC2 etc</w:t>
            </w:r>
          </w:p>
        </w:tc>
        <w:tc>
          <w:tcPr>
            <w:tcW w:w="4934" w:type="dxa"/>
            <w:shd w:val="clear" w:color="auto" w:fill="auto"/>
          </w:tcPr>
          <w:p w14:paraId="4B8A3157" w14:textId="02E4CEE7" w:rsidR="005A2FF0" w:rsidRPr="00930320" w:rsidRDefault="005A2FF0" w:rsidP="009A6EED">
            <w:pPr>
              <w:pStyle w:val="Default"/>
              <w:rPr>
                <w:sz w:val="22"/>
                <w:szCs w:val="22"/>
              </w:rPr>
            </w:pPr>
            <w:r>
              <w:rPr>
                <w:sz w:val="22"/>
                <w:szCs w:val="22"/>
              </w:rPr>
              <w:t xml:space="preserve">Other diagnosis </w:t>
            </w:r>
            <w:r w:rsidR="009A6EED">
              <w:rPr>
                <w:sz w:val="22"/>
                <w:szCs w:val="22"/>
              </w:rPr>
              <w:t xml:space="preserve"> for the hospital stay</w:t>
            </w:r>
          </w:p>
        </w:tc>
      </w:tr>
      <w:tr w:rsidR="005A2FF0" w:rsidRPr="00D42D24" w14:paraId="38C85F66" w14:textId="77777777" w:rsidTr="00577BFD">
        <w:tc>
          <w:tcPr>
            <w:tcW w:w="813" w:type="dxa"/>
            <w:shd w:val="clear" w:color="auto" w:fill="auto"/>
          </w:tcPr>
          <w:p w14:paraId="32ECF42B" w14:textId="77777777" w:rsidR="005A2FF0" w:rsidRPr="00CF403E" w:rsidRDefault="005A2FF0" w:rsidP="005A2FF0">
            <w:pPr>
              <w:pStyle w:val="Default"/>
              <w:rPr>
                <w:sz w:val="22"/>
                <w:szCs w:val="20"/>
              </w:rPr>
            </w:pPr>
          </w:p>
        </w:tc>
        <w:tc>
          <w:tcPr>
            <w:tcW w:w="3269" w:type="dxa"/>
          </w:tcPr>
          <w:p w14:paraId="475FEEDC" w14:textId="7CCB7228" w:rsidR="005A2FF0" w:rsidRPr="00930320" w:rsidRDefault="009A6EED" w:rsidP="005A2FF0">
            <w:pPr>
              <w:pStyle w:val="Default"/>
              <w:rPr>
                <w:sz w:val="22"/>
                <w:szCs w:val="22"/>
              </w:rPr>
            </w:pPr>
            <w:r>
              <w:rPr>
                <w:sz w:val="22"/>
                <w:szCs w:val="22"/>
              </w:rPr>
              <w:t>L_</w:t>
            </w:r>
            <w:r w:rsidR="005A2FF0">
              <w:rPr>
                <w:sz w:val="22"/>
                <w:szCs w:val="22"/>
              </w:rPr>
              <w:t>DAYS_ICU</w:t>
            </w:r>
          </w:p>
        </w:tc>
        <w:tc>
          <w:tcPr>
            <w:tcW w:w="4934" w:type="dxa"/>
            <w:shd w:val="clear" w:color="auto" w:fill="auto"/>
          </w:tcPr>
          <w:p w14:paraId="465B5493" w14:textId="16FE7C5E" w:rsidR="005A2FF0" w:rsidRPr="00930320" w:rsidRDefault="00A92389" w:rsidP="00A92389">
            <w:pPr>
              <w:pStyle w:val="Default"/>
              <w:rPr>
                <w:sz w:val="22"/>
                <w:szCs w:val="22"/>
              </w:rPr>
            </w:pPr>
            <w:r>
              <w:rPr>
                <w:sz w:val="22"/>
                <w:szCs w:val="22"/>
              </w:rPr>
              <w:t>Number of d</w:t>
            </w:r>
            <w:r w:rsidR="005A2FF0">
              <w:rPr>
                <w:sz w:val="22"/>
                <w:szCs w:val="22"/>
              </w:rPr>
              <w:t>ays in intensive care unit during hospital stay (NICU; PICU, ICU)</w:t>
            </w:r>
          </w:p>
        </w:tc>
      </w:tr>
      <w:tr w:rsidR="005A2FF0" w:rsidRPr="00D42D24" w14:paraId="2E6C2968" w14:textId="77777777" w:rsidTr="00577BFD">
        <w:tc>
          <w:tcPr>
            <w:tcW w:w="813" w:type="dxa"/>
            <w:shd w:val="clear" w:color="auto" w:fill="auto"/>
          </w:tcPr>
          <w:p w14:paraId="7A009748" w14:textId="77777777" w:rsidR="005A2FF0" w:rsidRPr="00CF403E" w:rsidRDefault="005A2FF0" w:rsidP="005A2FF0">
            <w:pPr>
              <w:pStyle w:val="Default"/>
              <w:rPr>
                <w:sz w:val="22"/>
                <w:szCs w:val="20"/>
              </w:rPr>
            </w:pPr>
          </w:p>
        </w:tc>
        <w:tc>
          <w:tcPr>
            <w:tcW w:w="3269" w:type="dxa"/>
          </w:tcPr>
          <w:p w14:paraId="03B88D16" w14:textId="23E75C5F" w:rsidR="005A2FF0" w:rsidRPr="00930320" w:rsidRDefault="009A6EED" w:rsidP="005A2FF0">
            <w:pPr>
              <w:pStyle w:val="Default"/>
              <w:rPr>
                <w:sz w:val="22"/>
                <w:szCs w:val="22"/>
              </w:rPr>
            </w:pPr>
            <w:r>
              <w:rPr>
                <w:sz w:val="22"/>
                <w:szCs w:val="22"/>
              </w:rPr>
              <w:t>L_</w:t>
            </w:r>
            <w:r w:rsidR="005A2FF0">
              <w:rPr>
                <w:sz w:val="22"/>
                <w:szCs w:val="22"/>
              </w:rPr>
              <w:t>DAYS_VENT</w:t>
            </w:r>
          </w:p>
        </w:tc>
        <w:tc>
          <w:tcPr>
            <w:tcW w:w="4934" w:type="dxa"/>
            <w:shd w:val="clear" w:color="auto" w:fill="auto"/>
          </w:tcPr>
          <w:p w14:paraId="5A093612" w14:textId="4D31E779" w:rsidR="005A2FF0" w:rsidRPr="00930320" w:rsidRDefault="00A92389" w:rsidP="00A92389">
            <w:pPr>
              <w:pStyle w:val="Default"/>
              <w:rPr>
                <w:sz w:val="22"/>
                <w:szCs w:val="22"/>
              </w:rPr>
            </w:pPr>
            <w:r>
              <w:rPr>
                <w:sz w:val="22"/>
                <w:szCs w:val="22"/>
              </w:rPr>
              <w:t>Number of d</w:t>
            </w:r>
            <w:r w:rsidR="005A2FF0">
              <w:rPr>
                <w:sz w:val="22"/>
                <w:szCs w:val="22"/>
              </w:rPr>
              <w:t>ays on ventilator during hospital stay</w:t>
            </w:r>
          </w:p>
        </w:tc>
      </w:tr>
      <w:tr w:rsidR="005A2FF0" w:rsidRPr="00D42D24" w14:paraId="4A24FF18" w14:textId="77777777" w:rsidTr="00577BFD">
        <w:tc>
          <w:tcPr>
            <w:tcW w:w="813" w:type="dxa"/>
            <w:shd w:val="clear" w:color="auto" w:fill="auto"/>
          </w:tcPr>
          <w:p w14:paraId="067D3E98" w14:textId="77777777" w:rsidR="005A2FF0" w:rsidRPr="00CF403E" w:rsidRDefault="005A2FF0" w:rsidP="005A2FF0">
            <w:pPr>
              <w:pStyle w:val="Default"/>
              <w:rPr>
                <w:sz w:val="22"/>
                <w:szCs w:val="20"/>
              </w:rPr>
            </w:pPr>
          </w:p>
        </w:tc>
        <w:tc>
          <w:tcPr>
            <w:tcW w:w="3269" w:type="dxa"/>
          </w:tcPr>
          <w:p w14:paraId="0DD70F75" w14:textId="7DCF7B74" w:rsidR="005A2FF0" w:rsidRPr="00930320" w:rsidRDefault="009A6EED" w:rsidP="005A2FF0">
            <w:pPr>
              <w:pStyle w:val="Default"/>
              <w:rPr>
                <w:sz w:val="22"/>
                <w:szCs w:val="22"/>
              </w:rPr>
            </w:pPr>
            <w:r>
              <w:rPr>
                <w:sz w:val="22"/>
                <w:szCs w:val="22"/>
              </w:rPr>
              <w:t>L_</w:t>
            </w:r>
            <w:r w:rsidR="00715318">
              <w:rPr>
                <w:sz w:val="22"/>
                <w:szCs w:val="22"/>
              </w:rPr>
              <w:t>SURG_CODE1, SURG_CODE2 etc</w:t>
            </w:r>
          </w:p>
        </w:tc>
        <w:tc>
          <w:tcPr>
            <w:tcW w:w="4934" w:type="dxa"/>
            <w:shd w:val="clear" w:color="auto" w:fill="auto"/>
          </w:tcPr>
          <w:p w14:paraId="0E78C4DD" w14:textId="77777777" w:rsidR="005A2FF0" w:rsidRPr="00930320" w:rsidRDefault="00715318" w:rsidP="005A2FF0">
            <w:pPr>
              <w:pStyle w:val="Default"/>
              <w:rPr>
                <w:sz w:val="22"/>
                <w:szCs w:val="22"/>
              </w:rPr>
            </w:pPr>
            <w:r>
              <w:rPr>
                <w:sz w:val="22"/>
                <w:szCs w:val="22"/>
              </w:rPr>
              <w:t>Codes for surgery performed during hospital stay</w:t>
            </w:r>
          </w:p>
        </w:tc>
      </w:tr>
      <w:tr w:rsidR="005A2FF0" w:rsidRPr="00D42D24" w14:paraId="21D4980F" w14:textId="77777777" w:rsidTr="00577BFD">
        <w:tc>
          <w:tcPr>
            <w:tcW w:w="813" w:type="dxa"/>
            <w:shd w:val="clear" w:color="auto" w:fill="auto"/>
          </w:tcPr>
          <w:p w14:paraId="085B0707" w14:textId="77777777" w:rsidR="005A2FF0" w:rsidRPr="00CF403E" w:rsidRDefault="005A2FF0" w:rsidP="005A2FF0">
            <w:pPr>
              <w:pStyle w:val="Default"/>
              <w:rPr>
                <w:sz w:val="22"/>
                <w:szCs w:val="20"/>
              </w:rPr>
            </w:pPr>
          </w:p>
        </w:tc>
        <w:tc>
          <w:tcPr>
            <w:tcW w:w="3269" w:type="dxa"/>
          </w:tcPr>
          <w:p w14:paraId="272939B6" w14:textId="77777777" w:rsidR="005A2FF0" w:rsidRPr="00930320" w:rsidRDefault="005A2FF0" w:rsidP="005A2FF0">
            <w:pPr>
              <w:pStyle w:val="Default"/>
              <w:rPr>
                <w:sz w:val="22"/>
                <w:szCs w:val="22"/>
              </w:rPr>
            </w:pPr>
          </w:p>
        </w:tc>
        <w:tc>
          <w:tcPr>
            <w:tcW w:w="4934" w:type="dxa"/>
            <w:shd w:val="clear" w:color="auto" w:fill="auto"/>
          </w:tcPr>
          <w:p w14:paraId="7397CE5C" w14:textId="77777777" w:rsidR="005A2FF0" w:rsidRPr="00930320" w:rsidRDefault="005A2FF0" w:rsidP="005A2FF0">
            <w:pPr>
              <w:pStyle w:val="Default"/>
              <w:rPr>
                <w:sz w:val="22"/>
                <w:szCs w:val="22"/>
              </w:rPr>
            </w:pPr>
          </w:p>
        </w:tc>
      </w:tr>
    </w:tbl>
    <w:p w14:paraId="0D6CBC28" w14:textId="77777777" w:rsidR="00D5222F" w:rsidRDefault="00D5222F" w:rsidP="002F0630">
      <w:pPr>
        <w:pStyle w:val="Default"/>
        <w:spacing w:line="360" w:lineRule="auto"/>
        <w:ind w:left="360"/>
        <w:rPr>
          <w:b/>
          <w:sz w:val="22"/>
          <w:szCs w:val="22"/>
          <w:lang w:val="en-US"/>
        </w:rPr>
      </w:pPr>
    </w:p>
    <w:p w14:paraId="32D649BF" w14:textId="77777777" w:rsidR="009A6EED" w:rsidRDefault="00D5222F">
      <w:pPr>
        <w:spacing w:after="160" w:line="259" w:lineRule="auto"/>
        <w:rPr>
          <w:lang w:val="en-US"/>
        </w:rPr>
      </w:pPr>
      <w:r w:rsidRPr="00D5222F">
        <w:rPr>
          <w:vertAlign w:val="superscript"/>
          <w:lang w:val="en-US"/>
        </w:rPr>
        <w:t>a</w:t>
      </w:r>
      <w:r w:rsidRPr="00D5222F">
        <w:rPr>
          <w:lang w:val="en-US"/>
        </w:rPr>
        <w:t>To be recorded in hours, days or years</w:t>
      </w:r>
    </w:p>
    <w:p w14:paraId="1F7B0E6B" w14:textId="55CC1253" w:rsidR="00D5222F" w:rsidRPr="00D5222F" w:rsidRDefault="009A6EED">
      <w:pPr>
        <w:spacing w:after="160" w:line="259" w:lineRule="auto"/>
        <w:rPr>
          <w:rFonts w:ascii="Calibri" w:hAnsi="Calibri" w:cs="Calibri"/>
          <w:color w:val="000000"/>
          <w:lang w:val="en-US"/>
        </w:rPr>
      </w:pPr>
      <w:r>
        <w:rPr>
          <w:vertAlign w:val="superscript"/>
          <w:lang w:val="en-US"/>
        </w:rPr>
        <w:t>b</w:t>
      </w:r>
      <w:r>
        <w:rPr>
          <w:lang w:val="en-US"/>
        </w:rPr>
        <w:t xml:space="preserve"> Details about the variables to be agreed with UU (WP2)</w:t>
      </w:r>
      <w:r w:rsidR="00D5222F" w:rsidRPr="00D5222F">
        <w:rPr>
          <w:lang w:val="en-US"/>
        </w:rPr>
        <w:br w:type="page"/>
      </w:r>
    </w:p>
    <w:p w14:paraId="4FF45E0B" w14:textId="77777777" w:rsidR="00D5222F" w:rsidRDefault="00D5222F" w:rsidP="002F0630">
      <w:pPr>
        <w:pStyle w:val="Default"/>
        <w:spacing w:line="360" w:lineRule="auto"/>
        <w:ind w:left="360"/>
        <w:rPr>
          <w:b/>
          <w:sz w:val="22"/>
          <w:szCs w:val="22"/>
          <w:lang w:val="en-US"/>
        </w:rPr>
      </w:pPr>
    </w:p>
    <w:p w14:paraId="4EE4E813" w14:textId="77777777" w:rsidR="00D5222F" w:rsidRDefault="00D5222F" w:rsidP="002F0630">
      <w:pPr>
        <w:pStyle w:val="Default"/>
        <w:spacing w:line="360" w:lineRule="auto"/>
        <w:ind w:left="360"/>
        <w:rPr>
          <w:b/>
          <w:sz w:val="22"/>
          <w:szCs w:val="22"/>
          <w:lang w:val="en-US"/>
        </w:rPr>
      </w:pPr>
    </w:p>
    <w:p w14:paraId="6BFA1E11" w14:textId="77777777" w:rsidR="004C43C3" w:rsidRDefault="004C43C3" w:rsidP="002F0630">
      <w:pPr>
        <w:pStyle w:val="Default"/>
        <w:spacing w:line="360" w:lineRule="auto"/>
        <w:ind w:left="360"/>
        <w:rPr>
          <w:sz w:val="22"/>
          <w:szCs w:val="22"/>
          <w:lang w:val="en-US"/>
        </w:rPr>
      </w:pPr>
      <w:r w:rsidRPr="00570A31">
        <w:rPr>
          <w:b/>
          <w:sz w:val="22"/>
          <w:szCs w:val="22"/>
          <w:lang w:val="en-US"/>
        </w:rPr>
        <w:t>Table 3</w:t>
      </w:r>
    </w:p>
    <w:p w14:paraId="7560705A" w14:textId="0A6DF15F" w:rsidR="00570A31" w:rsidRDefault="00570A31" w:rsidP="002F0630">
      <w:pPr>
        <w:pStyle w:val="Default"/>
        <w:spacing w:line="360" w:lineRule="auto"/>
        <w:ind w:left="360"/>
        <w:rPr>
          <w:sz w:val="22"/>
          <w:szCs w:val="22"/>
          <w:lang w:val="en-US"/>
        </w:rPr>
      </w:pPr>
      <w:r>
        <w:rPr>
          <w:sz w:val="22"/>
          <w:szCs w:val="22"/>
          <w:lang w:val="en-US"/>
        </w:rPr>
        <w:t xml:space="preserve">Type of controls </w:t>
      </w:r>
      <w:r w:rsidR="001E2157">
        <w:rPr>
          <w:sz w:val="22"/>
          <w:szCs w:val="22"/>
          <w:lang w:val="en-US"/>
        </w:rPr>
        <w:t xml:space="preserve">planned </w:t>
      </w:r>
      <w:r w:rsidR="00AC7199">
        <w:rPr>
          <w:sz w:val="22"/>
          <w:szCs w:val="22"/>
          <w:lang w:val="en-US"/>
        </w:rPr>
        <w:t>for the 17</w:t>
      </w:r>
      <w:r>
        <w:rPr>
          <w:sz w:val="22"/>
          <w:szCs w:val="22"/>
          <w:lang w:val="en-US"/>
        </w:rPr>
        <w:t xml:space="preserve"> registries</w:t>
      </w:r>
      <w:r w:rsidR="00BE4004">
        <w:rPr>
          <w:sz w:val="22"/>
          <w:szCs w:val="22"/>
          <w:lang w:val="en-US"/>
        </w:rPr>
        <w:t xml:space="preserve"> </w:t>
      </w:r>
      <w:r w:rsidR="00383585">
        <w:rPr>
          <w:sz w:val="22"/>
          <w:szCs w:val="22"/>
          <w:lang w:val="en-US"/>
        </w:rPr>
        <w:t>according to questionnaire in November 2017</w:t>
      </w:r>
    </w:p>
    <w:p w14:paraId="6CC8BA23" w14:textId="77777777" w:rsidR="00D5222F" w:rsidRPr="00570A31" w:rsidRDefault="00D5222F" w:rsidP="002F0630">
      <w:pPr>
        <w:pStyle w:val="Default"/>
        <w:spacing w:line="360" w:lineRule="auto"/>
        <w:ind w:left="360"/>
        <w:rPr>
          <w:sz w:val="22"/>
          <w:szCs w:val="22"/>
          <w:lang w:val="en-US"/>
        </w:rPr>
      </w:pPr>
    </w:p>
    <w:tbl>
      <w:tblPr>
        <w:tblStyle w:val="TableGrid"/>
        <w:tblW w:w="0" w:type="auto"/>
        <w:tblInd w:w="360" w:type="dxa"/>
        <w:tblLook w:val="04A0" w:firstRow="1" w:lastRow="0" w:firstColumn="1" w:lastColumn="0" w:noHBand="0" w:noVBand="1"/>
      </w:tblPr>
      <w:tblGrid>
        <w:gridCol w:w="3100"/>
        <w:gridCol w:w="3101"/>
      </w:tblGrid>
      <w:tr w:rsidR="00570A31" w14:paraId="7354A9E3" w14:textId="77777777" w:rsidTr="00570A31">
        <w:tc>
          <w:tcPr>
            <w:tcW w:w="3100" w:type="dxa"/>
          </w:tcPr>
          <w:p w14:paraId="0FC32868" w14:textId="77777777" w:rsidR="00570A31" w:rsidRPr="00D5222F" w:rsidRDefault="00570A31" w:rsidP="002F0630">
            <w:pPr>
              <w:pStyle w:val="Default"/>
              <w:spacing w:line="360" w:lineRule="auto"/>
              <w:rPr>
                <w:b/>
                <w:sz w:val="22"/>
                <w:szCs w:val="22"/>
                <w:lang w:val="en-US"/>
              </w:rPr>
            </w:pPr>
            <w:r w:rsidRPr="00D5222F">
              <w:rPr>
                <w:b/>
                <w:sz w:val="22"/>
                <w:szCs w:val="22"/>
                <w:lang w:val="en-US"/>
              </w:rPr>
              <w:t>Registry name</w:t>
            </w:r>
          </w:p>
        </w:tc>
        <w:tc>
          <w:tcPr>
            <w:tcW w:w="3101" w:type="dxa"/>
          </w:tcPr>
          <w:p w14:paraId="4CF1CD0F" w14:textId="77777777" w:rsidR="00570A31" w:rsidRPr="00D5222F" w:rsidRDefault="00570A31" w:rsidP="002F0630">
            <w:pPr>
              <w:pStyle w:val="Default"/>
              <w:spacing w:line="360" w:lineRule="auto"/>
              <w:rPr>
                <w:b/>
                <w:sz w:val="22"/>
                <w:szCs w:val="22"/>
                <w:lang w:val="en-US"/>
              </w:rPr>
            </w:pPr>
            <w:r w:rsidRPr="00D5222F">
              <w:rPr>
                <w:b/>
                <w:sz w:val="22"/>
                <w:szCs w:val="22"/>
                <w:lang w:val="en-US"/>
              </w:rPr>
              <w:t>Type of controls</w:t>
            </w:r>
          </w:p>
        </w:tc>
      </w:tr>
      <w:tr w:rsidR="00570A31" w14:paraId="430576CA" w14:textId="77777777" w:rsidTr="00570A31">
        <w:tc>
          <w:tcPr>
            <w:tcW w:w="3100" w:type="dxa"/>
          </w:tcPr>
          <w:p w14:paraId="120669D2" w14:textId="77777777" w:rsidR="00570A31" w:rsidRDefault="00570A31" w:rsidP="002F0630">
            <w:pPr>
              <w:pStyle w:val="Default"/>
              <w:spacing w:line="360" w:lineRule="auto"/>
              <w:rPr>
                <w:sz w:val="22"/>
                <w:szCs w:val="22"/>
                <w:lang w:val="en-US"/>
              </w:rPr>
            </w:pPr>
            <w:r>
              <w:rPr>
                <w:sz w:val="22"/>
                <w:szCs w:val="22"/>
                <w:lang w:val="en-US"/>
              </w:rPr>
              <w:t>Funen, Denmark</w:t>
            </w:r>
          </w:p>
        </w:tc>
        <w:tc>
          <w:tcPr>
            <w:tcW w:w="3101" w:type="dxa"/>
          </w:tcPr>
          <w:p w14:paraId="1B16569D" w14:textId="77777777" w:rsidR="00570A31" w:rsidRDefault="00570A31" w:rsidP="002F0630">
            <w:pPr>
              <w:pStyle w:val="Default"/>
              <w:spacing w:line="360" w:lineRule="auto"/>
              <w:rPr>
                <w:sz w:val="22"/>
                <w:szCs w:val="22"/>
                <w:lang w:val="en-US"/>
              </w:rPr>
            </w:pPr>
            <w:r>
              <w:rPr>
                <w:sz w:val="22"/>
                <w:szCs w:val="22"/>
                <w:lang w:val="en-US"/>
              </w:rPr>
              <w:t>Population</w:t>
            </w:r>
          </w:p>
        </w:tc>
      </w:tr>
      <w:tr w:rsidR="00570A31" w14:paraId="178CB97F" w14:textId="77777777" w:rsidTr="00570A31">
        <w:tc>
          <w:tcPr>
            <w:tcW w:w="3100" w:type="dxa"/>
          </w:tcPr>
          <w:p w14:paraId="43AAEE3C" w14:textId="77777777" w:rsidR="00570A31" w:rsidRDefault="00570A31" w:rsidP="002F0630">
            <w:pPr>
              <w:pStyle w:val="Default"/>
              <w:spacing w:line="360" w:lineRule="auto"/>
              <w:rPr>
                <w:sz w:val="22"/>
                <w:szCs w:val="22"/>
                <w:lang w:val="en-US"/>
              </w:rPr>
            </w:pPr>
            <w:r>
              <w:rPr>
                <w:sz w:val="22"/>
                <w:szCs w:val="22"/>
                <w:lang w:val="en-US"/>
              </w:rPr>
              <w:t>England</w:t>
            </w:r>
            <w:r w:rsidR="00873778">
              <w:rPr>
                <w:sz w:val="22"/>
                <w:szCs w:val="22"/>
                <w:lang w:val="en-US"/>
              </w:rPr>
              <w:t>, five registries</w:t>
            </w:r>
          </w:p>
        </w:tc>
        <w:tc>
          <w:tcPr>
            <w:tcW w:w="3101" w:type="dxa"/>
          </w:tcPr>
          <w:p w14:paraId="0F825F3F" w14:textId="77777777" w:rsidR="00570A31" w:rsidRDefault="00570A31" w:rsidP="002F0630">
            <w:pPr>
              <w:pStyle w:val="Default"/>
              <w:spacing w:line="360" w:lineRule="auto"/>
              <w:rPr>
                <w:sz w:val="22"/>
                <w:szCs w:val="22"/>
                <w:lang w:val="en-US"/>
              </w:rPr>
            </w:pPr>
            <w:r>
              <w:rPr>
                <w:sz w:val="22"/>
                <w:szCs w:val="22"/>
                <w:lang w:val="en-US"/>
              </w:rPr>
              <w:t>Matched controls</w:t>
            </w:r>
          </w:p>
        </w:tc>
      </w:tr>
      <w:tr w:rsidR="00570A31" w14:paraId="1A77F97D" w14:textId="77777777" w:rsidTr="00570A31">
        <w:tc>
          <w:tcPr>
            <w:tcW w:w="3100" w:type="dxa"/>
          </w:tcPr>
          <w:p w14:paraId="0CB50D2A" w14:textId="77777777" w:rsidR="00570A31" w:rsidRDefault="00570A31" w:rsidP="002F0630">
            <w:pPr>
              <w:pStyle w:val="Default"/>
              <w:spacing w:line="360" w:lineRule="auto"/>
              <w:rPr>
                <w:sz w:val="22"/>
                <w:szCs w:val="22"/>
                <w:lang w:val="en-US"/>
              </w:rPr>
            </w:pPr>
            <w:r>
              <w:rPr>
                <w:sz w:val="22"/>
                <w:szCs w:val="22"/>
                <w:lang w:val="en-US"/>
              </w:rPr>
              <w:t>Emilia Romagna, Italy</w:t>
            </w:r>
          </w:p>
        </w:tc>
        <w:tc>
          <w:tcPr>
            <w:tcW w:w="3101" w:type="dxa"/>
          </w:tcPr>
          <w:p w14:paraId="18C6B770" w14:textId="77777777" w:rsidR="00570A31" w:rsidRDefault="00570A31" w:rsidP="002F0630">
            <w:pPr>
              <w:pStyle w:val="Default"/>
              <w:spacing w:line="360" w:lineRule="auto"/>
              <w:rPr>
                <w:sz w:val="22"/>
                <w:szCs w:val="22"/>
                <w:lang w:val="en-US"/>
              </w:rPr>
            </w:pPr>
            <w:r>
              <w:rPr>
                <w:sz w:val="22"/>
                <w:szCs w:val="22"/>
                <w:lang w:val="en-US"/>
              </w:rPr>
              <w:t>Population</w:t>
            </w:r>
          </w:p>
        </w:tc>
      </w:tr>
      <w:tr w:rsidR="00570A31" w14:paraId="297995B5" w14:textId="77777777" w:rsidTr="00570A31">
        <w:tc>
          <w:tcPr>
            <w:tcW w:w="3100" w:type="dxa"/>
          </w:tcPr>
          <w:p w14:paraId="07AAF3ED" w14:textId="77777777" w:rsidR="00570A31" w:rsidRDefault="00570A31" w:rsidP="002F0630">
            <w:pPr>
              <w:pStyle w:val="Default"/>
              <w:spacing w:line="360" w:lineRule="auto"/>
              <w:rPr>
                <w:sz w:val="22"/>
                <w:szCs w:val="22"/>
                <w:lang w:val="en-US"/>
              </w:rPr>
            </w:pPr>
            <w:r>
              <w:rPr>
                <w:sz w:val="22"/>
                <w:szCs w:val="22"/>
                <w:lang w:val="en-US"/>
              </w:rPr>
              <w:t>Zagreb, Croatia</w:t>
            </w:r>
          </w:p>
        </w:tc>
        <w:tc>
          <w:tcPr>
            <w:tcW w:w="3101" w:type="dxa"/>
          </w:tcPr>
          <w:p w14:paraId="445C7176" w14:textId="77777777" w:rsidR="00570A31" w:rsidRDefault="00570A31" w:rsidP="002F0630">
            <w:pPr>
              <w:pStyle w:val="Default"/>
              <w:spacing w:line="360" w:lineRule="auto"/>
              <w:rPr>
                <w:sz w:val="22"/>
                <w:szCs w:val="22"/>
                <w:lang w:val="en-US"/>
              </w:rPr>
            </w:pPr>
            <w:r>
              <w:rPr>
                <w:sz w:val="22"/>
                <w:szCs w:val="22"/>
                <w:lang w:val="en-US"/>
              </w:rPr>
              <w:t>Not known yet</w:t>
            </w:r>
          </w:p>
        </w:tc>
      </w:tr>
      <w:tr w:rsidR="00570A31" w14:paraId="02B19024" w14:textId="77777777" w:rsidTr="00570A31">
        <w:tc>
          <w:tcPr>
            <w:tcW w:w="3100" w:type="dxa"/>
          </w:tcPr>
          <w:p w14:paraId="3871126D" w14:textId="77777777" w:rsidR="00570A31" w:rsidRDefault="00570A31" w:rsidP="002F0630">
            <w:pPr>
              <w:pStyle w:val="Default"/>
              <w:spacing w:line="360" w:lineRule="auto"/>
              <w:rPr>
                <w:sz w:val="22"/>
                <w:szCs w:val="22"/>
                <w:lang w:val="en-US"/>
              </w:rPr>
            </w:pPr>
            <w:r>
              <w:rPr>
                <w:sz w:val="22"/>
                <w:szCs w:val="22"/>
                <w:lang w:val="en-US"/>
              </w:rPr>
              <w:t>Tuscany, Italy</w:t>
            </w:r>
          </w:p>
        </w:tc>
        <w:tc>
          <w:tcPr>
            <w:tcW w:w="3101" w:type="dxa"/>
          </w:tcPr>
          <w:p w14:paraId="64DCB8FC" w14:textId="77777777" w:rsidR="00570A31" w:rsidRDefault="00570A31" w:rsidP="002F0630">
            <w:pPr>
              <w:pStyle w:val="Default"/>
              <w:spacing w:line="360" w:lineRule="auto"/>
              <w:rPr>
                <w:sz w:val="22"/>
                <w:szCs w:val="22"/>
                <w:lang w:val="en-US"/>
              </w:rPr>
            </w:pPr>
            <w:r>
              <w:rPr>
                <w:sz w:val="22"/>
                <w:szCs w:val="22"/>
                <w:lang w:val="en-US"/>
              </w:rPr>
              <w:t>Population</w:t>
            </w:r>
          </w:p>
        </w:tc>
      </w:tr>
      <w:tr w:rsidR="00570A31" w14:paraId="055ECE01" w14:textId="77777777" w:rsidTr="00570A31">
        <w:tc>
          <w:tcPr>
            <w:tcW w:w="3100" w:type="dxa"/>
          </w:tcPr>
          <w:p w14:paraId="70F35A77" w14:textId="77777777" w:rsidR="00570A31" w:rsidRDefault="00570A31" w:rsidP="002F0630">
            <w:pPr>
              <w:pStyle w:val="Default"/>
              <w:spacing w:line="360" w:lineRule="auto"/>
              <w:rPr>
                <w:sz w:val="22"/>
                <w:szCs w:val="22"/>
                <w:lang w:val="en-US"/>
              </w:rPr>
            </w:pPr>
            <w:r>
              <w:rPr>
                <w:sz w:val="22"/>
                <w:szCs w:val="22"/>
                <w:lang w:val="en-US"/>
              </w:rPr>
              <w:t>Northern Netherlands</w:t>
            </w:r>
          </w:p>
        </w:tc>
        <w:tc>
          <w:tcPr>
            <w:tcW w:w="3101" w:type="dxa"/>
          </w:tcPr>
          <w:p w14:paraId="42E27993" w14:textId="77777777" w:rsidR="00570A31" w:rsidRDefault="00570A31" w:rsidP="002F0630">
            <w:pPr>
              <w:pStyle w:val="Default"/>
              <w:spacing w:line="360" w:lineRule="auto"/>
              <w:rPr>
                <w:sz w:val="22"/>
                <w:szCs w:val="22"/>
                <w:lang w:val="en-US"/>
              </w:rPr>
            </w:pPr>
            <w:r>
              <w:rPr>
                <w:sz w:val="22"/>
                <w:szCs w:val="22"/>
                <w:lang w:val="en-US"/>
              </w:rPr>
              <w:t>Population</w:t>
            </w:r>
          </w:p>
        </w:tc>
      </w:tr>
      <w:tr w:rsidR="00570A31" w14:paraId="1AB76482" w14:textId="77777777" w:rsidTr="00570A31">
        <w:tc>
          <w:tcPr>
            <w:tcW w:w="3100" w:type="dxa"/>
          </w:tcPr>
          <w:p w14:paraId="2111A86C" w14:textId="77777777" w:rsidR="00570A31" w:rsidRDefault="00570A31" w:rsidP="002F0630">
            <w:pPr>
              <w:pStyle w:val="Default"/>
              <w:spacing w:line="360" w:lineRule="auto"/>
              <w:rPr>
                <w:sz w:val="22"/>
                <w:szCs w:val="22"/>
                <w:lang w:val="en-US"/>
              </w:rPr>
            </w:pPr>
            <w:r>
              <w:rPr>
                <w:sz w:val="22"/>
                <w:szCs w:val="22"/>
                <w:lang w:val="en-US"/>
              </w:rPr>
              <w:t>Wales</w:t>
            </w:r>
          </w:p>
        </w:tc>
        <w:tc>
          <w:tcPr>
            <w:tcW w:w="3101" w:type="dxa"/>
          </w:tcPr>
          <w:p w14:paraId="3D770995" w14:textId="77777777" w:rsidR="00570A31" w:rsidRDefault="00570A31" w:rsidP="002F0630">
            <w:pPr>
              <w:pStyle w:val="Default"/>
              <w:spacing w:line="360" w:lineRule="auto"/>
              <w:rPr>
                <w:sz w:val="22"/>
                <w:szCs w:val="22"/>
                <w:lang w:val="en-US"/>
              </w:rPr>
            </w:pPr>
            <w:r>
              <w:rPr>
                <w:sz w:val="22"/>
                <w:szCs w:val="22"/>
                <w:lang w:val="en-US"/>
              </w:rPr>
              <w:t>Population</w:t>
            </w:r>
          </w:p>
        </w:tc>
      </w:tr>
      <w:tr w:rsidR="00570A31" w14:paraId="1373C350" w14:textId="77777777" w:rsidTr="00570A31">
        <w:tc>
          <w:tcPr>
            <w:tcW w:w="3100" w:type="dxa"/>
          </w:tcPr>
          <w:p w14:paraId="08979EBB" w14:textId="58460BE5" w:rsidR="00570A31" w:rsidRDefault="00570A31" w:rsidP="002F0630">
            <w:pPr>
              <w:pStyle w:val="Default"/>
              <w:spacing w:line="360" w:lineRule="auto"/>
              <w:rPr>
                <w:sz w:val="22"/>
                <w:szCs w:val="22"/>
                <w:lang w:val="en-US"/>
              </w:rPr>
            </w:pPr>
            <w:r>
              <w:rPr>
                <w:sz w:val="22"/>
                <w:szCs w:val="22"/>
                <w:lang w:val="en-US"/>
              </w:rPr>
              <w:t>Valencia</w:t>
            </w:r>
            <w:r w:rsidR="00682E2B">
              <w:rPr>
                <w:sz w:val="22"/>
                <w:szCs w:val="22"/>
                <w:lang w:val="en-US"/>
              </w:rPr>
              <w:t xml:space="preserve"> Region</w:t>
            </w:r>
            <w:r>
              <w:rPr>
                <w:sz w:val="22"/>
                <w:szCs w:val="22"/>
                <w:lang w:val="en-US"/>
              </w:rPr>
              <w:t>, Spain</w:t>
            </w:r>
          </w:p>
        </w:tc>
        <w:tc>
          <w:tcPr>
            <w:tcW w:w="3101" w:type="dxa"/>
          </w:tcPr>
          <w:p w14:paraId="3BB114B2" w14:textId="77777777" w:rsidR="00570A31" w:rsidRDefault="00570A31" w:rsidP="002F0630">
            <w:pPr>
              <w:pStyle w:val="Default"/>
              <w:spacing w:line="360" w:lineRule="auto"/>
              <w:rPr>
                <w:sz w:val="22"/>
                <w:szCs w:val="22"/>
                <w:lang w:val="en-US"/>
              </w:rPr>
            </w:pPr>
            <w:r>
              <w:rPr>
                <w:sz w:val="22"/>
                <w:szCs w:val="22"/>
                <w:lang w:val="en-US"/>
              </w:rPr>
              <w:t>Population</w:t>
            </w:r>
          </w:p>
        </w:tc>
      </w:tr>
      <w:tr w:rsidR="00570A31" w14:paraId="6559E4A7" w14:textId="77777777" w:rsidTr="00570A31">
        <w:tc>
          <w:tcPr>
            <w:tcW w:w="3100" w:type="dxa"/>
          </w:tcPr>
          <w:p w14:paraId="5B1894F3" w14:textId="77777777" w:rsidR="00570A31" w:rsidRDefault="00570A31" w:rsidP="002F0630">
            <w:pPr>
              <w:pStyle w:val="Default"/>
              <w:spacing w:line="360" w:lineRule="auto"/>
              <w:rPr>
                <w:sz w:val="22"/>
                <w:szCs w:val="22"/>
                <w:lang w:val="en-US"/>
              </w:rPr>
            </w:pPr>
            <w:r>
              <w:rPr>
                <w:sz w:val="22"/>
                <w:szCs w:val="22"/>
                <w:lang w:val="en-US"/>
              </w:rPr>
              <w:t>Finland</w:t>
            </w:r>
          </w:p>
        </w:tc>
        <w:tc>
          <w:tcPr>
            <w:tcW w:w="3101" w:type="dxa"/>
          </w:tcPr>
          <w:p w14:paraId="591713A7" w14:textId="77777777" w:rsidR="00570A31" w:rsidRDefault="00570A31" w:rsidP="002F0630">
            <w:pPr>
              <w:pStyle w:val="Default"/>
              <w:spacing w:line="360" w:lineRule="auto"/>
              <w:rPr>
                <w:sz w:val="22"/>
                <w:szCs w:val="22"/>
                <w:lang w:val="en-US"/>
              </w:rPr>
            </w:pPr>
            <w:r>
              <w:rPr>
                <w:sz w:val="22"/>
                <w:szCs w:val="22"/>
                <w:lang w:val="en-US"/>
              </w:rPr>
              <w:t>Population</w:t>
            </w:r>
          </w:p>
        </w:tc>
      </w:tr>
      <w:tr w:rsidR="00570A31" w14:paraId="7FE79003" w14:textId="77777777" w:rsidTr="00570A31">
        <w:tc>
          <w:tcPr>
            <w:tcW w:w="3100" w:type="dxa"/>
          </w:tcPr>
          <w:p w14:paraId="44A5C597" w14:textId="77777777" w:rsidR="00570A31" w:rsidRDefault="00570A31" w:rsidP="002F0630">
            <w:pPr>
              <w:pStyle w:val="Default"/>
              <w:spacing w:line="360" w:lineRule="auto"/>
              <w:rPr>
                <w:sz w:val="22"/>
                <w:szCs w:val="22"/>
                <w:lang w:val="en-US"/>
              </w:rPr>
            </w:pPr>
            <w:r>
              <w:rPr>
                <w:sz w:val="22"/>
                <w:szCs w:val="22"/>
                <w:lang w:val="en-US"/>
              </w:rPr>
              <w:t>Omni-Net, Ukraine</w:t>
            </w:r>
          </w:p>
        </w:tc>
        <w:tc>
          <w:tcPr>
            <w:tcW w:w="3101" w:type="dxa"/>
          </w:tcPr>
          <w:p w14:paraId="269A136A" w14:textId="5A3CEC32" w:rsidR="00570A31" w:rsidRDefault="00AC7199" w:rsidP="002F0630">
            <w:pPr>
              <w:pStyle w:val="Default"/>
              <w:spacing w:line="360" w:lineRule="auto"/>
              <w:rPr>
                <w:sz w:val="22"/>
                <w:szCs w:val="22"/>
                <w:lang w:val="en-US"/>
              </w:rPr>
            </w:pPr>
            <w:r>
              <w:rPr>
                <w:sz w:val="22"/>
                <w:szCs w:val="22"/>
                <w:lang w:val="en-US"/>
              </w:rPr>
              <w:t>No controls</w:t>
            </w:r>
          </w:p>
        </w:tc>
      </w:tr>
      <w:tr w:rsidR="00570A31" w14:paraId="48C32019" w14:textId="77777777" w:rsidTr="00570A31">
        <w:tc>
          <w:tcPr>
            <w:tcW w:w="3100" w:type="dxa"/>
          </w:tcPr>
          <w:p w14:paraId="718CC05E" w14:textId="77777777" w:rsidR="00570A31" w:rsidRDefault="00570A31" w:rsidP="002F0630">
            <w:pPr>
              <w:pStyle w:val="Default"/>
              <w:spacing w:line="360" w:lineRule="auto"/>
              <w:rPr>
                <w:sz w:val="22"/>
                <w:szCs w:val="22"/>
                <w:lang w:val="en-US"/>
              </w:rPr>
            </w:pPr>
            <w:r>
              <w:rPr>
                <w:sz w:val="22"/>
                <w:szCs w:val="22"/>
                <w:lang w:val="en-US"/>
              </w:rPr>
              <w:t>South Portugal</w:t>
            </w:r>
          </w:p>
        </w:tc>
        <w:tc>
          <w:tcPr>
            <w:tcW w:w="3101" w:type="dxa"/>
          </w:tcPr>
          <w:p w14:paraId="3FBCCAF6" w14:textId="169E8E86" w:rsidR="00570A31" w:rsidRDefault="00AC7199" w:rsidP="002F0630">
            <w:pPr>
              <w:pStyle w:val="Default"/>
              <w:spacing w:line="360" w:lineRule="auto"/>
              <w:rPr>
                <w:sz w:val="22"/>
                <w:szCs w:val="22"/>
                <w:lang w:val="en-US"/>
              </w:rPr>
            </w:pPr>
            <w:r>
              <w:rPr>
                <w:sz w:val="22"/>
                <w:szCs w:val="22"/>
                <w:lang w:val="en-US"/>
              </w:rPr>
              <w:t>Maybe</w:t>
            </w:r>
          </w:p>
        </w:tc>
      </w:tr>
      <w:tr w:rsidR="00570A31" w14:paraId="1FC9F44B" w14:textId="77777777" w:rsidTr="00570A31">
        <w:tc>
          <w:tcPr>
            <w:tcW w:w="3100" w:type="dxa"/>
          </w:tcPr>
          <w:p w14:paraId="00B34C08" w14:textId="77777777" w:rsidR="00570A31" w:rsidRDefault="00570A31" w:rsidP="002F0630">
            <w:pPr>
              <w:pStyle w:val="Default"/>
              <w:spacing w:line="360" w:lineRule="auto"/>
              <w:rPr>
                <w:sz w:val="22"/>
                <w:szCs w:val="22"/>
                <w:lang w:val="en-US"/>
              </w:rPr>
            </w:pPr>
            <w:r>
              <w:rPr>
                <w:sz w:val="22"/>
                <w:szCs w:val="22"/>
                <w:lang w:val="en-US"/>
              </w:rPr>
              <w:t>Reunion, France</w:t>
            </w:r>
          </w:p>
        </w:tc>
        <w:tc>
          <w:tcPr>
            <w:tcW w:w="3101" w:type="dxa"/>
          </w:tcPr>
          <w:p w14:paraId="7978866D" w14:textId="2A39DFFB" w:rsidR="00570A31" w:rsidRDefault="00383585" w:rsidP="002F0630">
            <w:pPr>
              <w:pStyle w:val="Default"/>
              <w:spacing w:line="360" w:lineRule="auto"/>
              <w:rPr>
                <w:sz w:val="22"/>
                <w:szCs w:val="22"/>
                <w:lang w:val="en-US"/>
              </w:rPr>
            </w:pPr>
            <w:r>
              <w:rPr>
                <w:sz w:val="22"/>
                <w:szCs w:val="22"/>
                <w:lang w:val="en-US"/>
              </w:rPr>
              <w:t>Not known yet</w:t>
            </w:r>
          </w:p>
        </w:tc>
      </w:tr>
      <w:tr w:rsidR="00570A31" w14:paraId="31B54FCB" w14:textId="77777777" w:rsidTr="00570A31">
        <w:tc>
          <w:tcPr>
            <w:tcW w:w="3100" w:type="dxa"/>
          </w:tcPr>
          <w:p w14:paraId="21ADA775" w14:textId="77777777" w:rsidR="00570A31" w:rsidRDefault="00570A31" w:rsidP="002F0630">
            <w:pPr>
              <w:pStyle w:val="Default"/>
              <w:spacing w:line="360" w:lineRule="auto"/>
              <w:rPr>
                <w:sz w:val="22"/>
                <w:szCs w:val="22"/>
                <w:lang w:val="en-US"/>
              </w:rPr>
            </w:pPr>
            <w:r>
              <w:rPr>
                <w:sz w:val="22"/>
                <w:szCs w:val="22"/>
                <w:lang w:val="en-US"/>
              </w:rPr>
              <w:t>Basque Country, Spain</w:t>
            </w:r>
          </w:p>
        </w:tc>
        <w:tc>
          <w:tcPr>
            <w:tcW w:w="3101" w:type="dxa"/>
          </w:tcPr>
          <w:p w14:paraId="1DFDEE8D" w14:textId="77777777" w:rsidR="00570A31" w:rsidRDefault="001E2157" w:rsidP="002F0630">
            <w:pPr>
              <w:pStyle w:val="Default"/>
              <w:spacing w:line="360" w:lineRule="auto"/>
              <w:rPr>
                <w:sz w:val="22"/>
                <w:szCs w:val="22"/>
                <w:lang w:val="en-US"/>
              </w:rPr>
            </w:pPr>
            <w:r>
              <w:rPr>
                <w:sz w:val="22"/>
                <w:szCs w:val="22"/>
                <w:lang w:val="en-US"/>
              </w:rPr>
              <w:t>Population</w:t>
            </w:r>
          </w:p>
        </w:tc>
      </w:tr>
    </w:tbl>
    <w:p w14:paraId="13C2FDE8" w14:textId="77777777" w:rsidR="00570A31" w:rsidRDefault="00570A31" w:rsidP="002F0630">
      <w:pPr>
        <w:pStyle w:val="Default"/>
        <w:spacing w:line="360" w:lineRule="auto"/>
        <w:ind w:left="360"/>
        <w:rPr>
          <w:sz w:val="22"/>
          <w:szCs w:val="22"/>
          <w:lang w:val="en-US"/>
        </w:rPr>
      </w:pPr>
    </w:p>
    <w:p w14:paraId="3A937AFC" w14:textId="77777777" w:rsidR="003D186C" w:rsidRDefault="003D186C">
      <w:pPr>
        <w:spacing w:after="160" w:line="259" w:lineRule="auto"/>
        <w:rPr>
          <w:rFonts w:ascii="Calibri" w:hAnsi="Calibri" w:cs="Calibri"/>
          <w:color w:val="000000"/>
          <w:lang w:val="en-US"/>
        </w:rPr>
      </w:pPr>
      <w:r>
        <w:rPr>
          <w:lang w:val="en-US"/>
        </w:rPr>
        <w:br w:type="page"/>
      </w:r>
    </w:p>
    <w:p w14:paraId="247E4E20" w14:textId="19133F1C" w:rsidR="00C10317" w:rsidRDefault="00C10317">
      <w:pPr>
        <w:spacing w:after="160" w:line="259" w:lineRule="auto"/>
        <w:rPr>
          <w:b/>
          <w:lang w:val="en-US"/>
        </w:rPr>
      </w:pPr>
      <w:r>
        <w:rPr>
          <w:b/>
          <w:lang w:val="en-US"/>
        </w:rPr>
        <w:t>Appendix to protocol</w:t>
      </w:r>
    </w:p>
    <w:p w14:paraId="278F207F" w14:textId="77777777" w:rsidR="00C10317" w:rsidRDefault="00C10317" w:rsidP="00C10317">
      <w:pPr>
        <w:spacing w:after="160" w:line="259" w:lineRule="auto"/>
        <w:jc w:val="center"/>
        <w:rPr>
          <w:b/>
          <w:lang w:val="en-US"/>
        </w:rPr>
      </w:pPr>
    </w:p>
    <w:p w14:paraId="38DE644E" w14:textId="77777777" w:rsidR="00C10317" w:rsidRDefault="00C10317" w:rsidP="00C10317">
      <w:pPr>
        <w:spacing w:after="160" w:line="259" w:lineRule="auto"/>
        <w:jc w:val="center"/>
        <w:rPr>
          <w:b/>
          <w:lang w:val="en-US"/>
        </w:rPr>
      </w:pPr>
    </w:p>
    <w:p w14:paraId="46BAD8B5" w14:textId="77777777" w:rsidR="00C10317" w:rsidRDefault="00C10317" w:rsidP="00C10317">
      <w:pPr>
        <w:spacing w:after="160" w:line="259" w:lineRule="auto"/>
        <w:jc w:val="center"/>
        <w:rPr>
          <w:b/>
          <w:lang w:val="en-US"/>
        </w:rPr>
      </w:pPr>
    </w:p>
    <w:p w14:paraId="09185F77" w14:textId="77777777" w:rsidR="00C10317" w:rsidRDefault="00C10317" w:rsidP="00C10317">
      <w:pPr>
        <w:spacing w:after="160" w:line="259" w:lineRule="auto"/>
        <w:jc w:val="center"/>
        <w:rPr>
          <w:b/>
          <w:lang w:val="en-US"/>
        </w:rPr>
      </w:pPr>
    </w:p>
    <w:p w14:paraId="07130531" w14:textId="77777777" w:rsidR="00C10317" w:rsidRDefault="00C10317" w:rsidP="00C10317">
      <w:pPr>
        <w:spacing w:after="160" w:line="259" w:lineRule="auto"/>
        <w:jc w:val="center"/>
        <w:rPr>
          <w:b/>
          <w:lang w:val="en-US"/>
        </w:rPr>
      </w:pPr>
    </w:p>
    <w:p w14:paraId="7FBADBAC" w14:textId="77777777" w:rsidR="00C10317" w:rsidRDefault="00C10317" w:rsidP="00C10317">
      <w:pPr>
        <w:spacing w:after="160" w:line="259" w:lineRule="auto"/>
        <w:jc w:val="center"/>
        <w:rPr>
          <w:b/>
          <w:lang w:val="en-US"/>
        </w:rPr>
      </w:pPr>
    </w:p>
    <w:p w14:paraId="1C87EAFB" w14:textId="77777777" w:rsidR="00C10317" w:rsidRDefault="00C10317" w:rsidP="00C10317">
      <w:pPr>
        <w:spacing w:after="160" w:line="259" w:lineRule="auto"/>
        <w:jc w:val="center"/>
        <w:rPr>
          <w:b/>
          <w:lang w:val="en-US"/>
        </w:rPr>
      </w:pPr>
      <w:r>
        <w:rPr>
          <w:b/>
          <w:lang w:val="en-US"/>
        </w:rPr>
        <w:t>Literature reviews</w:t>
      </w:r>
    </w:p>
    <w:p w14:paraId="4D85D85C" w14:textId="77777777" w:rsidR="00C10317" w:rsidRDefault="00C10317" w:rsidP="00C10317">
      <w:pPr>
        <w:spacing w:after="160" w:line="259" w:lineRule="auto"/>
        <w:jc w:val="center"/>
        <w:rPr>
          <w:b/>
          <w:lang w:val="en-US"/>
        </w:rPr>
      </w:pPr>
    </w:p>
    <w:p w14:paraId="1A01695D" w14:textId="6A039C46" w:rsidR="00C10317" w:rsidRDefault="00C10317" w:rsidP="00C10317">
      <w:pPr>
        <w:spacing w:after="160" w:line="259" w:lineRule="auto"/>
        <w:jc w:val="center"/>
        <w:rPr>
          <w:b/>
          <w:lang w:val="en-US"/>
        </w:rPr>
      </w:pPr>
      <w:r>
        <w:rPr>
          <w:b/>
          <w:lang w:val="en-US"/>
        </w:rPr>
        <w:t>For information for registries – not for ethical applications</w:t>
      </w:r>
      <w:r>
        <w:rPr>
          <w:b/>
          <w:lang w:val="en-US"/>
        </w:rPr>
        <w:br w:type="page"/>
      </w:r>
    </w:p>
    <w:p w14:paraId="46E1D6E2" w14:textId="77777777" w:rsidR="00570A31" w:rsidRPr="00570A31" w:rsidRDefault="00570A31">
      <w:pPr>
        <w:spacing w:after="160" w:line="259" w:lineRule="auto"/>
        <w:rPr>
          <w:b/>
          <w:lang w:val="en-US"/>
        </w:rPr>
      </w:pPr>
      <w:r w:rsidRPr="00570A31">
        <w:rPr>
          <w:b/>
          <w:lang w:val="en-US"/>
        </w:rPr>
        <w:t xml:space="preserve">Annex </w:t>
      </w:r>
      <w:r w:rsidR="001E2157">
        <w:rPr>
          <w:b/>
          <w:lang w:val="en-US"/>
        </w:rPr>
        <w:t>1</w:t>
      </w:r>
    </w:p>
    <w:p w14:paraId="4788B9B1" w14:textId="578A0496" w:rsidR="00CE795F" w:rsidRDefault="00570A31">
      <w:pPr>
        <w:spacing w:after="160" w:line="259" w:lineRule="auto"/>
        <w:rPr>
          <w:b/>
          <w:lang w:val="en-US"/>
        </w:rPr>
      </w:pPr>
      <w:r w:rsidRPr="00570A31">
        <w:rPr>
          <w:b/>
          <w:lang w:val="en-US"/>
        </w:rPr>
        <w:t xml:space="preserve">Literature reviews </w:t>
      </w:r>
      <w:r w:rsidR="00CE795F">
        <w:rPr>
          <w:b/>
          <w:lang w:val="en-US"/>
        </w:rPr>
        <w:t>on impact of prenatal diagnosis for liveborn infants with spina bifida, transposition of great arteries, diaphragmatic hernia and gastroschisis</w:t>
      </w:r>
    </w:p>
    <w:p w14:paraId="690DF557" w14:textId="3E8A6280" w:rsidR="00CE795F" w:rsidRDefault="00CE795F">
      <w:pPr>
        <w:spacing w:after="160" w:line="259" w:lineRule="auto"/>
        <w:rPr>
          <w:lang w:val="en-US"/>
        </w:rPr>
      </w:pPr>
      <w:r>
        <w:rPr>
          <w:lang w:val="en-US"/>
        </w:rPr>
        <w:t xml:space="preserve">Institution: </w:t>
      </w:r>
      <w:r w:rsidR="00C10317">
        <w:rPr>
          <w:lang w:val="en-US"/>
        </w:rPr>
        <w:t xml:space="preserve">THL - </w:t>
      </w:r>
      <w:r>
        <w:rPr>
          <w:lang w:val="en-US"/>
        </w:rPr>
        <w:t>Finland</w:t>
      </w:r>
    </w:p>
    <w:p w14:paraId="291B936D" w14:textId="77777777" w:rsidR="00174A85" w:rsidRPr="00CE795F" w:rsidRDefault="00174A85">
      <w:pPr>
        <w:spacing w:after="160" w:line="259" w:lineRule="auto"/>
        <w:rPr>
          <w:lang w:val="en-US"/>
        </w:rPr>
      </w:pPr>
    </w:p>
    <w:p w14:paraId="09ECB834" w14:textId="77777777" w:rsidR="00CE795F" w:rsidRPr="00CE795F" w:rsidRDefault="00CE795F" w:rsidP="00CE795F">
      <w:pPr>
        <w:spacing w:after="0"/>
        <w:jc w:val="both"/>
        <w:rPr>
          <w:rFonts w:cs="Arial"/>
          <w:b/>
          <w:shd w:val="clear" w:color="auto" w:fill="FFFFFF"/>
          <w:lang w:val="en-US"/>
        </w:rPr>
      </w:pPr>
      <w:r w:rsidRPr="00CE795F">
        <w:rPr>
          <w:rFonts w:cs="Arial"/>
          <w:b/>
          <w:shd w:val="clear" w:color="auto" w:fill="FFFFFF"/>
          <w:lang w:val="en-US"/>
        </w:rPr>
        <w:t>Spina bifida</w:t>
      </w:r>
    </w:p>
    <w:p w14:paraId="59635C0F" w14:textId="0E36F5BE" w:rsidR="00CE795F" w:rsidRDefault="00CE795F" w:rsidP="00F73098">
      <w:pPr>
        <w:spacing w:line="360" w:lineRule="auto"/>
        <w:rPr>
          <w:rFonts w:cs="Arial"/>
          <w:shd w:val="clear" w:color="auto" w:fill="FFFFFF"/>
          <w:lang w:val="en-US"/>
        </w:rPr>
      </w:pPr>
      <w:r w:rsidRPr="00CE795F">
        <w:rPr>
          <w:rFonts w:cs="Arial"/>
          <w:sz w:val="24"/>
          <w:shd w:val="clear" w:color="auto" w:fill="FFFFFF"/>
          <w:lang w:val="en-US"/>
        </w:rPr>
        <w:t xml:space="preserve">Prenatal detection of spina bifida has become significantly more common and thereby the possibilities to estimate the severity of the cases have increased, which enables planning of the </w:t>
      </w:r>
      <w:r w:rsidRPr="00FE3C5F">
        <w:rPr>
          <w:rFonts w:cs="Arial"/>
          <w:szCs w:val="20"/>
          <w:lang w:val="en-US"/>
        </w:rPr>
        <w:t>optimal mode of delivery as well as planning and performing immediate and subsequent postnatal care in a specialized unit</w:t>
      </w:r>
      <w:r w:rsidR="00F73098">
        <w:rPr>
          <w:rFonts w:cs="Arial"/>
          <w:szCs w:val="20"/>
          <w:lang w:val="en-US"/>
        </w:rPr>
        <w:t xml:space="preserve"> (Wilson et al).</w:t>
      </w:r>
      <w:r w:rsidRPr="00FE3C5F">
        <w:rPr>
          <w:rFonts w:ascii="Arial" w:hAnsi="Arial" w:cs="Arial"/>
          <w:szCs w:val="20"/>
          <w:lang w:val="en-US"/>
        </w:rPr>
        <w:t xml:space="preserve">  </w:t>
      </w:r>
      <w:r w:rsidRPr="00CE795F">
        <w:rPr>
          <w:rFonts w:cs="Arial"/>
          <w:shd w:val="clear" w:color="auto" w:fill="FFFFFF"/>
          <w:lang w:val="en-US"/>
        </w:rPr>
        <w:t xml:space="preserve">Prenatal myelomeningocele repair by hysterotomy seems to reduce the need for shunting and </w:t>
      </w:r>
      <w:r w:rsidR="00F73098">
        <w:rPr>
          <w:rFonts w:cs="Arial"/>
          <w:shd w:val="clear" w:color="auto" w:fill="FFFFFF"/>
          <w:lang w:val="en-US"/>
        </w:rPr>
        <w:t xml:space="preserve">to </w:t>
      </w:r>
      <w:r w:rsidRPr="00CE795F">
        <w:rPr>
          <w:rFonts w:cs="Arial"/>
          <w:shd w:val="clear" w:color="auto" w:fill="FFFFFF"/>
          <w:lang w:val="en-US"/>
        </w:rPr>
        <w:t>improve motor outcomes at 30 months compared to the standard postnatal repair. However, early intervention has also been associated with both maternal and fetal morbidity and potential benefits of prenatal surgery must be balanced against the risks of prematurity and maternal morbidity</w:t>
      </w:r>
      <w:r w:rsidR="00F73098">
        <w:rPr>
          <w:rFonts w:cs="Arial"/>
          <w:shd w:val="clear" w:color="auto" w:fill="FFFFFF"/>
          <w:lang w:val="en-US"/>
        </w:rPr>
        <w:t xml:space="preserve"> (Wilson et al). </w:t>
      </w:r>
      <w:r w:rsidRPr="009973A4">
        <w:rPr>
          <w:rStyle w:val="EndnoteReference"/>
          <w:rFonts w:cs="Arial"/>
          <w:shd w:val="clear" w:color="auto" w:fill="FFFFFF"/>
        </w:rPr>
        <w:endnoteReference w:id="1"/>
      </w:r>
      <w:r w:rsidRPr="00CE795F">
        <w:rPr>
          <w:rFonts w:cs="Arial"/>
          <w:shd w:val="clear" w:color="auto" w:fill="FFFFFF"/>
          <w:lang w:val="en-US"/>
        </w:rPr>
        <w:t>Prenatal diagnosis can be used to plan the mode of delivery, but with myelomeningocele patients the selection between elective cesarean and spontaneous labour does</w:t>
      </w:r>
      <w:r w:rsidR="00F73098">
        <w:rPr>
          <w:rFonts w:cs="Arial"/>
          <w:shd w:val="clear" w:color="auto" w:fill="FFFFFF"/>
          <w:lang w:val="en-US"/>
        </w:rPr>
        <w:t xml:space="preserve"> </w:t>
      </w:r>
      <w:r w:rsidRPr="00CE795F">
        <w:rPr>
          <w:rFonts w:cs="Arial"/>
          <w:shd w:val="clear" w:color="auto" w:fill="FFFFFF"/>
          <w:lang w:val="en-US"/>
        </w:rPr>
        <w:t>n</w:t>
      </w:r>
      <w:r w:rsidR="00F73098">
        <w:rPr>
          <w:rFonts w:cs="Arial"/>
          <w:shd w:val="clear" w:color="auto" w:fill="FFFFFF"/>
          <w:lang w:val="en-US"/>
        </w:rPr>
        <w:t>o</w:t>
      </w:r>
      <w:r w:rsidRPr="00CE795F">
        <w:rPr>
          <w:rFonts w:cs="Arial"/>
          <w:shd w:val="clear" w:color="auto" w:fill="FFFFFF"/>
          <w:lang w:val="en-US"/>
        </w:rPr>
        <w:t>t seem to affect motor function or ambulation status in myelomeningocele patients (vertex presentation)</w:t>
      </w:r>
      <w:r w:rsidR="00F73098">
        <w:rPr>
          <w:rFonts w:cs="Arial"/>
          <w:shd w:val="clear" w:color="auto" w:fill="FFFFFF"/>
          <w:lang w:val="en-US"/>
        </w:rPr>
        <w:t xml:space="preserve"> (Lewis et al 2004)</w:t>
      </w:r>
      <w:r w:rsidRPr="00CE795F">
        <w:rPr>
          <w:rFonts w:cs="Arial"/>
          <w:shd w:val="clear" w:color="auto" w:fill="FFFFFF"/>
          <w:lang w:val="en-US"/>
        </w:rPr>
        <w:t>.</w:t>
      </w:r>
    </w:p>
    <w:p w14:paraId="20D8136A" w14:textId="1C6D902B" w:rsidR="00F73098" w:rsidRPr="009965DF" w:rsidRDefault="00F73098" w:rsidP="00F73098">
      <w:pPr>
        <w:pStyle w:val="Heading1"/>
        <w:shd w:val="clear" w:color="auto" w:fill="FFFFFF"/>
        <w:spacing w:before="0" w:line="240" w:lineRule="auto"/>
        <w:rPr>
          <w:rFonts w:asciiTheme="minorHAnsi" w:hAnsiTheme="minorHAnsi"/>
          <w:sz w:val="20"/>
          <w:szCs w:val="20"/>
          <w:lang w:val="en-US"/>
        </w:rPr>
      </w:pPr>
      <w:r w:rsidRPr="009965DF">
        <w:rPr>
          <w:rFonts w:asciiTheme="minorHAnsi" w:hAnsiTheme="minorHAnsi" w:cs="Arial"/>
          <w:b w:val="0"/>
          <w:color w:val="000000"/>
          <w:sz w:val="20"/>
          <w:szCs w:val="20"/>
          <w:lang w:val="en-US"/>
        </w:rPr>
        <w:t>Wilson RD; SOGC GENETICS COMMITTEE; SPECIAL CONTRIBUTOR. Prenatal screening, diagnosis, and pregnancy man</w:t>
      </w:r>
      <w:r w:rsidRPr="009965DF">
        <w:rPr>
          <w:rFonts w:asciiTheme="minorHAnsi" w:hAnsiTheme="minorHAnsi" w:cs="Arial"/>
          <w:b w:val="0"/>
          <w:sz w:val="20"/>
          <w:szCs w:val="20"/>
          <w:lang w:val="en-US"/>
        </w:rPr>
        <w:t xml:space="preserve"> </w:t>
      </w:r>
      <w:r w:rsidRPr="009965DF">
        <w:rPr>
          <w:rFonts w:asciiTheme="minorHAnsi" w:hAnsiTheme="minorHAnsi" w:cs="Arial"/>
          <w:b w:val="0"/>
          <w:color w:val="000000"/>
          <w:sz w:val="20"/>
          <w:szCs w:val="20"/>
          <w:lang w:val="en-US"/>
        </w:rPr>
        <w:t>Prenatal screening, diagnosis, and pregnancy management of fetal neural tube defects.agement of fetal neural tube defects.</w:t>
      </w:r>
    </w:p>
    <w:p w14:paraId="09BB83E0" w14:textId="77777777" w:rsidR="00F73098" w:rsidRPr="009965DF" w:rsidRDefault="00F73098" w:rsidP="00F73098">
      <w:pPr>
        <w:pStyle w:val="EndnoteText"/>
        <w:spacing w:after="240"/>
        <w:rPr>
          <w:rFonts w:cstheme="minorHAnsi"/>
          <w:lang w:val="en-US"/>
        </w:rPr>
      </w:pPr>
      <w:r w:rsidRPr="009965DF">
        <w:rPr>
          <w:rFonts w:cstheme="minorHAnsi"/>
          <w:shd w:val="clear" w:color="auto" w:fill="FFFFFF"/>
          <w:lang w:val="en-US"/>
        </w:rPr>
        <w:t>Lewis D, Tolosa JE, Kaufmann M, Goodman M, Farrell C, Berghella V. Elective cesarean delivery and long-term motor function or ambulation status in infants with meningomyelocele. Obstet Gynecol. 2004 Mar;103(3):469-73.</w:t>
      </w:r>
    </w:p>
    <w:p w14:paraId="53CF9BFE" w14:textId="77777777" w:rsidR="00CE795F" w:rsidRPr="00CE795F" w:rsidRDefault="00CE795F" w:rsidP="00CE795F">
      <w:pPr>
        <w:spacing w:after="0"/>
        <w:jc w:val="both"/>
        <w:rPr>
          <w:rFonts w:cs="Arial"/>
          <w:lang w:val="en-US"/>
        </w:rPr>
      </w:pPr>
    </w:p>
    <w:p w14:paraId="5EA0325E" w14:textId="52B713FE" w:rsidR="00CE795F" w:rsidRPr="00F73098" w:rsidRDefault="00CE795F" w:rsidP="00CE795F">
      <w:pPr>
        <w:spacing w:after="0"/>
        <w:jc w:val="both"/>
        <w:rPr>
          <w:rFonts w:cs="Arial"/>
          <w:b/>
          <w:lang w:val="en-US"/>
        </w:rPr>
      </w:pPr>
      <w:r w:rsidRPr="00F73098">
        <w:rPr>
          <w:rFonts w:cs="Arial"/>
          <w:b/>
          <w:lang w:val="en-US"/>
        </w:rPr>
        <w:t>Transposition of great arteries</w:t>
      </w:r>
    </w:p>
    <w:p w14:paraId="42B92AD9" w14:textId="0DDA04DB" w:rsidR="00CE795F" w:rsidRPr="00CE795F" w:rsidRDefault="00CE795F" w:rsidP="00F73098">
      <w:pPr>
        <w:spacing w:after="0" w:line="360" w:lineRule="auto"/>
        <w:rPr>
          <w:rFonts w:cs="Arial"/>
          <w:lang w:val="en-US"/>
        </w:rPr>
      </w:pPr>
      <w:r w:rsidRPr="00CE795F">
        <w:rPr>
          <w:rFonts w:cs="Arial"/>
          <w:lang w:val="en-US"/>
        </w:rPr>
        <w:t>Prenatal diagnosis of transposition of the great arteries (TGA) reduces mortality and morbidity</w:t>
      </w:r>
      <w:r w:rsidR="00F73098">
        <w:rPr>
          <w:rFonts w:cs="Arial"/>
          <w:lang w:val="en-US"/>
        </w:rPr>
        <w:t xml:space="preserve"> (Bonnet et al 1999 and van Velzen et al 2015)</w:t>
      </w:r>
      <w:r w:rsidRPr="00CE795F">
        <w:rPr>
          <w:rFonts w:cs="Arial"/>
          <w:lang w:val="en-US"/>
        </w:rPr>
        <w:t>.  Postnatal acidosis and need for intubation has been reported to be more common among the postnatally diagnosed cases</w:t>
      </w:r>
      <w:r w:rsidR="009965DF">
        <w:rPr>
          <w:rFonts w:cs="Arial"/>
          <w:lang w:val="en-US"/>
        </w:rPr>
        <w:t>,</w:t>
      </w:r>
      <w:r w:rsidRPr="00CE795F">
        <w:rPr>
          <w:rFonts w:cs="Arial"/>
          <w:vertAlign w:val="superscript"/>
          <w:lang w:val="en-US"/>
        </w:rPr>
        <w:t>i</w:t>
      </w:r>
      <w:r w:rsidRPr="00CE795F">
        <w:rPr>
          <w:rFonts w:cs="Arial"/>
          <w:lang w:val="en-US"/>
        </w:rPr>
        <w:t xml:space="preserve"> but many longer-term measures, for example the length of post-op ICU stay, have not differed between the groups.</w:t>
      </w:r>
      <w:r w:rsidRPr="002F5C59">
        <w:rPr>
          <w:rFonts w:cs="Arial"/>
          <w:lang w:val="en-US"/>
        </w:rPr>
        <w:t xml:space="preserve"> </w:t>
      </w:r>
      <w:r w:rsidRPr="00CE795F">
        <w:rPr>
          <w:rFonts w:cs="Arial"/>
          <w:lang w:val="en-US"/>
        </w:rPr>
        <w:t>Prenatal diagnosis of TGA has been suggested to be associated with better neurocognitive outcomes, especially executive function</w:t>
      </w:r>
      <w:r w:rsidR="009965DF">
        <w:rPr>
          <w:rFonts w:cs="Arial"/>
          <w:lang w:val="en-US"/>
        </w:rPr>
        <w:t xml:space="preserve"> (Calderon et al 2012 and Peake et al 2015)</w:t>
      </w:r>
      <w:r w:rsidRPr="00CE795F">
        <w:rPr>
          <w:rFonts w:cs="Arial"/>
          <w:lang w:val="en-US"/>
        </w:rPr>
        <w:t xml:space="preserve">. Presence of preoperative brain injury has been found to be lower and postnatal microstructural brain development to be better in patients with prenatal diagnosis of TGA. </w:t>
      </w:r>
      <w:r w:rsidRPr="00CE795F">
        <w:rPr>
          <w:sz w:val="24"/>
          <w:szCs w:val="24"/>
          <w:shd w:val="clear" w:color="auto" w:fill="FFFFFF"/>
          <w:lang w:val="en-US"/>
        </w:rPr>
        <w:t>The mechanism behind these findings is likely related to a better hemodynamic state as a result of earlier use of prostaglandin E1</w:t>
      </w:r>
      <w:r w:rsidR="009965DF">
        <w:rPr>
          <w:sz w:val="24"/>
          <w:szCs w:val="24"/>
          <w:shd w:val="clear" w:color="auto" w:fill="FFFFFF"/>
          <w:lang w:val="en-US"/>
        </w:rPr>
        <w:t xml:space="preserve"> (Peyvandi et al 2016)</w:t>
      </w:r>
      <w:r w:rsidRPr="00CE795F">
        <w:rPr>
          <w:sz w:val="24"/>
          <w:szCs w:val="24"/>
          <w:shd w:val="clear" w:color="auto" w:fill="FFFFFF"/>
          <w:lang w:val="en-US"/>
        </w:rPr>
        <w:t>.</w:t>
      </w:r>
      <w:r w:rsidRPr="00CE795F">
        <w:rPr>
          <w:sz w:val="24"/>
          <w:szCs w:val="24"/>
          <w:lang w:val="en-US"/>
        </w:rPr>
        <w:t xml:space="preserve"> </w:t>
      </w:r>
    </w:p>
    <w:p w14:paraId="54AD937C" w14:textId="77777777" w:rsidR="00CE795F" w:rsidRDefault="00CE795F" w:rsidP="00CE795F">
      <w:pPr>
        <w:spacing w:after="0"/>
        <w:jc w:val="both"/>
        <w:rPr>
          <w:rFonts w:cs="Arial"/>
          <w:shd w:val="clear" w:color="auto" w:fill="F9F9F9"/>
          <w:lang w:val="en-US"/>
        </w:rPr>
      </w:pPr>
    </w:p>
    <w:p w14:paraId="6A75CE3B" w14:textId="5A4954E8" w:rsidR="00F73098" w:rsidRPr="00F73098" w:rsidRDefault="00F73098" w:rsidP="00F73098">
      <w:pPr>
        <w:pStyle w:val="EndnoteText"/>
        <w:rPr>
          <w:rFonts w:cstheme="minorHAnsi"/>
        </w:rPr>
      </w:pPr>
      <w:r w:rsidRPr="00F73098">
        <w:rPr>
          <w:rFonts w:cstheme="minorHAnsi"/>
        </w:rPr>
        <w:t>Bonnet D, Coltri A, Butera G, Fermont L, Le Bidois J, Kachaner J, Sidi D.Detection of transposition of the great arteries in fetuses reduces neonatal morbidity and mortality. Circulation. 1999 Feb 23;99(7):916-8.</w:t>
      </w:r>
    </w:p>
    <w:p w14:paraId="4475A8B1" w14:textId="2211148C" w:rsidR="00F73098" w:rsidRPr="00F73098" w:rsidRDefault="00F73098" w:rsidP="00F73098">
      <w:pPr>
        <w:pStyle w:val="EndnoteText"/>
        <w:rPr>
          <w:rFonts w:cstheme="minorHAnsi"/>
        </w:rPr>
      </w:pPr>
      <w:r w:rsidRPr="00F73098">
        <w:rPr>
          <w:rFonts w:cstheme="minorHAnsi"/>
        </w:rPr>
        <w:t>van Velzen CL, Haak MC, Reijnders G, Rijlaarsdam ME, Bax CJ, Pajkrt E, Hruda J, Galindo-Garre F, Bilardo CM, de Groot CJ, Blom NA, Clur SA. Prenatal detection of transposition of the great arteries reduces mortality and morbidity. Ultrasound Obstet Gynecol. 2015</w:t>
      </w:r>
      <w:r w:rsidR="009965DF">
        <w:rPr>
          <w:rFonts w:cstheme="minorHAnsi"/>
        </w:rPr>
        <w:t xml:space="preserve"> Mar;45(3):320-5. </w:t>
      </w:r>
    </w:p>
    <w:p w14:paraId="70D5606B" w14:textId="3F228A39" w:rsidR="00F73098" w:rsidRPr="00F73098" w:rsidRDefault="00F73098" w:rsidP="00F73098">
      <w:pPr>
        <w:pStyle w:val="EndnoteText"/>
        <w:rPr>
          <w:rFonts w:cstheme="minorHAnsi"/>
        </w:rPr>
      </w:pPr>
      <w:r w:rsidRPr="00F73098">
        <w:rPr>
          <w:rFonts w:cstheme="minorHAnsi"/>
        </w:rPr>
        <w:t>Calderon J, Angeard N, Moutier S, Plumet MH, Jambaqué I, Bonnet D. Impact of prenatal diagnosis on neurocognitive outcomes in children with transposition of the great arteries. J Pediatr. 2012 Jul;161(1):94-8.e1.</w:t>
      </w:r>
    </w:p>
    <w:p w14:paraId="44E0EC12" w14:textId="259A47B9" w:rsidR="00F73098" w:rsidRPr="00F73098" w:rsidRDefault="00F73098" w:rsidP="00F73098">
      <w:pPr>
        <w:pStyle w:val="EndnoteText"/>
        <w:rPr>
          <w:rFonts w:cstheme="minorHAnsi"/>
        </w:rPr>
      </w:pPr>
      <w:r w:rsidRPr="00F73098">
        <w:rPr>
          <w:rFonts w:cstheme="minorHAnsi"/>
          <w:shd w:val="clear" w:color="auto" w:fill="FFFFFF"/>
        </w:rPr>
        <w:t>Peake LK, Draper ES, Budd JL, Field D. Outcomes when congenital heart disease is diagnosed antenatally versus postnatally in the UK: a retrospective population-based study. </w:t>
      </w:r>
      <w:r w:rsidRPr="00F73098">
        <w:rPr>
          <w:rFonts w:cstheme="minorHAnsi"/>
          <w:i/>
          <w:iCs/>
          <w:shd w:val="clear" w:color="auto" w:fill="FFFFFF"/>
        </w:rPr>
        <w:t>BMC Pediatrics</w:t>
      </w:r>
      <w:r w:rsidRPr="00F73098">
        <w:rPr>
          <w:rFonts w:cstheme="minorHAnsi"/>
          <w:shd w:val="clear" w:color="auto" w:fill="FFFFFF"/>
        </w:rPr>
        <w:t>. 2015;15:58</w:t>
      </w:r>
      <w:r w:rsidR="009965DF">
        <w:rPr>
          <w:rFonts w:cstheme="minorHAnsi"/>
          <w:shd w:val="clear" w:color="auto" w:fill="FFFFFF"/>
        </w:rPr>
        <w:t xml:space="preserve">. </w:t>
      </w:r>
    </w:p>
    <w:p w14:paraId="75AEFF49" w14:textId="47FBAB5B" w:rsidR="00F73098" w:rsidRDefault="00F73098" w:rsidP="00F73098">
      <w:pPr>
        <w:pStyle w:val="EndnoteText"/>
        <w:rPr>
          <w:rFonts w:cstheme="minorHAnsi"/>
        </w:rPr>
      </w:pPr>
      <w:r w:rsidRPr="00F73098">
        <w:rPr>
          <w:rFonts w:cstheme="minorHAnsi"/>
        </w:rPr>
        <w:t>Peyvandi S, De Santiago V, Chakkarapani E, Chau V, Campbell A, Poskitt KJ, Xu D, Barkovich AJ, Miller S, McQuillen P. Association of Prenatal Diagnosis of Critical Congenital Heart Disease With Postnatal Brain Development and the Risk of Brain Injury. JAMA Pediatr. 2016 Apr;170(4</w:t>
      </w:r>
      <w:r w:rsidR="009965DF">
        <w:rPr>
          <w:rFonts w:cstheme="minorHAnsi"/>
        </w:rPr>
        <w:t xml:space="preserve">):e154450. </w:t>
      </w:r>
    </w:p>
    <w:p w14:paraId="2CCF76B8" w14:textId="77777777" w:rsidR="00F73098" w:rsidRPr="00F73098" w:rsidRDefault="00F73098" w:rsidP="00F73098">
      <w:pPr>
        <w:pStyle w:val="EndnoteText"/>
        <w:rPr>
          <w:rFonts w:cstheme="minorHAnsi"/>
        </w:rPr>
      </w:pPr>
    </w:p>
    <w:p w14:paraId="0E3D8DCE" w14:textId="77777777" w:rsidR="00F73098" w:rsidRPr="00CE795F" w:rsidRDefault="00F73098" w:rsidP="00CE795F">
      <w:pPr>
        <w:spacing w:after="0"/>
        <w:jc w:val="both"/>
        <w:rPr>
          <w:rFonts w:cs="Arial"/>
          <w:shd w:val="clear" w:color="auto" w:fill="F9F9F9"/>
          <w:lang w:val="en-US"/>
        </w:rPr>
      </w:pPr>
    </w:p>
    <w:p w14:paraId="21FFCEEB" w14:textId="522281F1" w:rsidR="00CE795F" w:rsidRPr="00CE795F" w:rsidRDefault="00CE795F" w:rsidP="00CE795F">
      <w:pPr>
        <w:spacing w:after="0"/>
        <w:jc w:val="both"/>
        <w:rPr>
          <w:rFonts w:cs="Arial"/>
          <w:b/>
          <w:lang w:val="en-US"/>
        </w:rPr>
      </w:pPr>
      <w:r>
        <w:rPr>
          <w:rFonts w:cs="Arial"/>
          <w:b/>
          <w:lang w:val="en-US"/>
        </w:rPr>
        <w:t>Congenital diaphragmatic hernia</w:t>
      </w:r>
    </w:p>
    <w:p w14:paraId="6DB1E329" w14:textId="2B565B5A" w:rsidR="00CE795F" w:rsidRDefault="00CE795F" w:rsidP="009965DF">
      <w:pPr>
        <w:spacing w:after="0" w:line="360" w:lineRule="auto"/>
        <w:rPr>
          <w:rFonts w:cs="Arial"/>
          <w:shd w:val="clear" w:color="auto" w:fill="FFFFFF"/>
          <w:lang w:val="en-US"/>
        </w:rPr>
      </w:pPr>
      <w:r w:rsidRPr="00CE795F">
        <w:rPr>
          <w:rFonts w:cs="Arial"/>
          <w:lang w:val="en-US"/>
        </w:rPr>
        <w:t>In previous studies comparing the outcome of prenatally versus postnatally diagnosed cases of congenital</w:t>
      </w:r>
      <w:r w:rsidRPr="00CE795F">
        <w:rPr>
          <w:lang w:val="en-US"/>
        </w:rPr>
        <w:t xml:space="preserve"> diaphragmatic hernia (CDH), conflicting results have been reported. Prenatal diagnosis has been indicative of more favourable or poorer outcome as well as similar outcome when compared to postnatally diagnosed cases.</w:t>
      </w:r>
      <w:r w:rsidRPr="00CE795F">
        <w:rPr>
          <w:rFonts w:cs="Arial"/>
          <w:lang w:val="en-US"/>
        </w:rPr>
        <w:t xml:space="preserve"> Fetal therapy has been suggested to </w:t>
      </w:r>
      <w:r w:rsidRPr="00CE795F">
        <w:rPr>
          <w:rFonts w:cs="Arial"/>
          <w:shd w:val="clear" w:color="auto" w:fill="FFFFFF"/>
          <w:lang w:val="en-US"/>
        </w:rPr>
        <w:t>improve postnatal survival</w:t>
      </w:r>
      <w:r w:rsidR="009965DF">
        <w:rPr>
          <w:rFonts w:cs="Arial"/>
          <w:shd w:val="clear" w:color="auto" w:fill="FFFFFF"/>
          <w:lang w:val="en-US"/>
        </w:rPr>
        <w:t xml:space="preserve"> (Deprest et al 2004)</w:t>
      </w:r>
      <w:r w:rsidRPr="00CE795F">
        <w:rPr>
          <w:rFonts w:cs="Arial"/>
          <w:shd w:val="clear" w:color="auto" w:fill="FFFFFF"/>
          <w:lang w:val="en-US"/>
        </w:rPr>
        <w:t>.</w:t>
      </w:r>
    </w:p>
    <w:p w14:paraId="49A284BC" w14:textId="77777777" w:rsidR="009965DF" w:rsidRDefault="009965DF" w:rsidP="009965DF">
      <w:pPr>
        <w:spacing w:after="0"/>
        <w:rPr>
          <w:rFonts w:cs="Arial"/>
          <w:shd w:val="clear" w:color="auto" w:fill="FFFFFF"/>
          <w:lang w:val="en-US"/>
        </w:rPr>
      </w:pPr>
    </w:p>
    <w:p w14:paraId="17FF2AEE" w14:textId="1B7EF16A" w:rsidR="009965DF" w:rsidRPr="009965DF" w:rsidRDefault="009965DF" w:rsidP="009965DF">
      <w:pPr>
        <w:pStyle w:val="EndnoteText"/>
        <w:rPr>
          <w:rFonts w:cstheme="minorHAnsi"/>
        </w:rPr>
      </w:pPr>
      <w:r w:rsidRPr="009965DF">
        <w:rPr>
          <w:rFonts w:cstheme="minorHAnsi"/>
          <w:lang w:val="en-US"/>
        </w:rPr>
        <w:t xml:space="preserve">Mesas Burgos C, Hammarqvist-Vejde J, Frenckner B, Conner P. </w:t>
      </w:r>
      <w:r w:rsidRPr="009965DF">
        <w:rPr>
          <w:rFonts w:cstheme="minorHAnsi"/>
        </w:rPr>
        <w:t xml:space="preserve">Differences in Outcomes in Prenatally Diagnosed Congenital Diaphragmatic Hernia Compared to Postnatal Detection: A Single-Center Experience. Fetal Diagn Ther. 2016;39(4):241-7. </w:t>
      </w:r>
    </w:p>
    <w:p w14:paraId="331EA0FD" w14:textId="3135E793" w:rsidR="009965DF" w:rsidRPr="009965DF" w:rsidRDefault="009965DF" w:rsidP="009965DF">
      <w:pPr>
        <w:pStyle w:val="EndnoteText"/>
        <w:rPr>
          <w:rFonts w:cstheme="minorHAnsi"/>
          <w:lang w:val="en-US"/>
        </w:rPr>
      </w:pPr>
      <w:r w:rsidRPr="009965DF">
        <w:rPr>
          <w:rFonts w:cstheme="minorHAnsi"/>
          <w:lang w:val="en-US"/>
        </w:rPr>
        <w:t xml:space="preserve">Skari H, Bjornland K, Haugen G, Egeland T, Emblem R. </w:t>
      </w:r>
      <w:r w:rsidRPr="009965DF">
        <w:rPr>
          <w:rFonts w:cstheme="minorHAnsi"/>
        </w:rPr>
        <w:t>Congenital diaphragmatic hernia: a meta-analysis of mortality factors.J Pediatr Surg. 2000 Aug;35(8):1187-97.</w:t>
      </w:r>
    </w:p>
    <w:p w14:paraId="3912CA0D" w14:textId="6A7E49C8" w:rsidR="009965DF" w:rsidRPr="009965DF" w:rsidRDefault="009965DF" w:rsidP="009965DF">
      <w:pPr>
        <w:pStyle w:val="EndnoteText"/>
        <w:rPr>
          <w:rFonts w:cstheme="minorHAnsi"/>
        </w:rPr>
      </w:pPr>
      <w:r w:rsidRPr="009965DF">
        <w:rPr>
          <w:rFonts w:cstheme="minorHAnsi"/>
        </w:rPr>
        <w:t>Steinhorn RH, Kriesmer PJ, Green TP, McKay CJ, Payne NR. Congenital diaphragmatic hernia in Minnesota. Impact of antenatal diagnosis on survival. Arch Pediatr Adolesc Med. 1994 Jun;148(6):626-31.</w:t>
      </w:r>
    </w:p>
    <w:p w14:paraId="20DE1AC8" w14:textId="285BCCFA" w:rsidR="009965DF" w:rsidRPr="009965DF" w:rsidRDefault="009965DF" w:rsidP="009965DF">
      <w:pPr>
        <w:pStyle w:val="EndnoteText"/>
        <w:rPr>
          <w:rFonts w:cstheme="minorHAnsi"/>
        </w:rPr>
      </w:pPr>
      <w:r w:rsidRPr="009965DF">
        <w:rPr>
          <w:rFonts w:cstheme="minorHAnsi"/>
        </w:rPr>
        <w:t>Bétrémieux P, Gaillot T, de la Pintière A, Beuchée A, Pasquier L, Habonimana E, Le Bouar G, Branger B, Milon J, Frémond B, Wodey E, Odent S, Poulain P, Pladys P. Congenital diaphragmatic hernia: prenatal diagnosis permits immediate intensive care with high survival rate in isolated cases. A population-based study. Prenat Diagn. 2004 Jul;24(7):487-93.</w:t>
      </w:r>
    </w:p>
    <w:p w14:paraId="7ACAF317" w14:textId="1D6CA789" w:rsidR="009965DF" w:rsidRDefault="009965DF" w:rsidP="009965DF">
      <w:pPr>
        <w:spacing w:after="0" w:line="240" w:lineRule="auto"/>
        <w:rPr>
          <w:rFonts w:cstheme="minorHAnsi"/>
          <w:sz w:val="20"/>
          <w:szCs w:val="20"/>
          <w:shd w:val="clear" w:color="auto" w:fill="FFFFFF"/>
          <w:lang w:val="it-IT"/>
        </w:rPr>
      </w:pPr>
      <w:r w:rsidRPr="009965DF">
        <w:rPr>
          <w:rFonts w:cstheme="minorHAnsi"/>
          <w:sz w:val="20"/>
          <w:szCs w:val="20"/>
          <w:shd w:val="clear" w:color="auto" w:fill="FFFFFF"/>
          <w:lang w:val="it-IT"/>
        </w:rPr>
        <w:t>Deprest J, Gratacos E, Nicolaides KH; FETO Task Group.Fetoscopic tracheal occlusion (FETO) for severe congenital diaphragmatic hernia: evolution of a technique and preliminary results. Ultrasound Obstet Gynecol. 2004 Aug;24(2):121-6</w:t>
      </w:r>
    </w:p>
    <w:p w14:paraId="2AFB638D" w14:textId="77777777" w:rsidR="009965DF" w:rsidRPr="009965DF" w:rsidRDefault="009965DF" w:rsidP="009965DF">
      <w:pPr>
        <w:spacing w:after="0" w:line="240" w:lineRule="auto"/>
        <w:rPr>
          <w:rFonts w:cs="Arial"/>
          <w:color w:val="FF0000"/>
          <w:sz w:val="20"/>
          <w:szCs w:val="20"/>
          <w:lang w:val="en-US"/>
        </w:rPr>
      </w:pPr>
    </w:p>
    <w:p w14:paraId="5C649B45" w14:textId="77777777" w:rsidR="00CE795F" w:rsidRPr="00CE795F" w:rsidRDefault="00CE795F" w:rsidP="00CE795F">
      <w:pPr>
        <w:spacing w:after="0"/>
        <w:jc w:val="both"/>
        <w:rPr>
          <w:rFonts w:cs="Arial"/>
          <w:shd w:val="clear" w:color="auto" w:fill="FFFFFF"/>
          <w:lang w:val="en-US"/>
        </w:rPr>
      </w:pPr>
    </w:p>
    <w:p w14:paraId="1AA59E2E" w14:textId="77777777" w:rsidR="00CE795F" w:rsidRPr="00CE795F" w:rsidRDefault="00CE795F" w:rsidP="00CE795F">
      <w:pPr>
        <w:spacing w:after="0"/>
        <w:jc w:val="both"/>
        <w:rPr>
          <w:rFonts w:cs="Arial"/>
          <w:b/>
          <w:lang w:val="en-US"/>
        </w:rPr>
      </w:pPr>
      <w:r w:rsidRPr="00CE795F">
        <w:rPr>
          <w:rFonts w:cs="Arial"/>
          <w:b/>
          <w:lang w:val="en-US"/>
        </w:rPr>
        <w:t>Gastroschisis</w:t>
      </w:r>
    </w:p>
    <w:p w14:paraId="5EB204B4" w14:textId="5B56B687" w:rsidR="00CE795F" w:rsidRPr="00CE795F" w:rsidRDefault="00CE795F" w:rsidP="00174A85">
      <w:pPr>
        <w:spacing w:after="0" w:line="360" w:lineRule="auto"/>
        <w:jc w:val="both"/>
        <w:rPr>
          <w:rFonts w:cs="Arial"/>
          <w:shd w:val="clear" w:color="auto" w:fill="FFFFFF"/>
          <w:lang w:val="en-US"/>
        </w:rPr>
      </w:pPr>
      <w:r w:rsidRPr="00CE795F">
        <w:rPr>
          <w:rFonts w:cs="Arial"/>
          <w:lang w:val="en-US"/>
        </w:rPr>
        <w:t>Pre</w:t>
      </w:r>
      <w:r w:rsidRPr="00CE795F">
        <w:rPr>
          <w:rFonts w:cs="Arial"/>
          <w:shd w:val="clear" w:color="auto" w:fill="FFFFFF"/>
          <w:lang w:val="en-US"/>
        </w:rPr>
        <w:t>natal diagnosis of gastroschisis does not seem to be associated with either worse disease or a poorer outcome when compared to postnatal diagnosis</w:t>
      </w:r>
      <w:r w:rsidR="00174A85">
        <w:rPr>
          <w:rFonts w:cs="Arial"/>
          <w:shd w:val="clear" w:color="auto" w:fill="FFFFFF"/>
          <w:lang w:val="en-US"/>
        </w:rPr>
        <w:t xml:space="preserve"> (Sipes et al 1990)</w:t>
      </w:r>
      <w:r w:rsidRPr="00CE795F">
        <w:rPr>
          <w:rFonts w:cs="Arial"/>
          <w:shd w:val="clear" w:color="auto" w:fill="FFFFFF"/>
          <w:lang w:val="en-US"/>
        </w:rPr>
        <w:t>. However, there are indications that certain prenatal ultrasound signs (intraabdominal bowel dilatation, polyhydramnios and gastric dilatation) can be used to identify neonates with a higher risk of postnatal complications</w:t>
      </w:r>
      <w:r w:rsidR="00174A85">
        <w:rPr>
          <w:rFonts w:cs="Arial"/>
          <w:shd w:val="clear" w:color="auto" w:fill="FFFFFF"/>
          <w:lang w:val="en-US"/>
        </w:rPr>
        <w:t xml:space="preserve"> (D’Antonio et al 2015)</w:t>
      </w:r>
      <w:r w:rsidRPr="00CE795F">
        <w:rPr>
          <w:rFonts w:cs="Arial"/>
          <w:shd w:val="clear" w:color="auto" w:fill="FFFFFF"/>
          <w:lang w:val="en-US"/>
        </w:rPr>
        <w:t>. Majority of the studies have been conducted on high-income countries with high survival rate of children with gastroschisis. Instead, in low-income countries, such as Uganda where gastroschisis-related mortality rate is over 90%, improving prenatal diagnostics and better prenatal planning of specialized care  would inevitably have a favourable effect on prognosis of the children</w:t>
      </w:r>
      <w:r w:rsidR="00174A85">
        <w:rPr>
          <w:rFonts w:cs="Arial"/>
          <w:shd w:val="clear" w:color="auto" w:fill="FFFFFF"/>
          <w:lang w:val="en-US"/>
        </w:rPr>
        <w:t xml:space="preserve"> (Wesongo et al 2016).</w:t>
      </w:r>
    </w:p>
    <w:p w14:paraId="727758C8" w14:textId="77777777" w:rsidR="00CE795F" w:rsidRDefault="00CE795F" w:rsidP="00174A85">
      <w:pPr>
        <w:spacing w:after="160" w:line="360" w:lineRule="auto"/>
        <w:rPr>
          <w:b/>
          <w:lang w:val="en-US"/>
        </w:rPr>
      </w:pPr>
    </w:p>
    <w:p w14:paraId="091A6DD3" w14:textId="7E9853B3" w:rsidR="00174A85" w:rsidRPr="00174A85" w:rsidRDefault="00174A85" w:rsidP="00174A85">
      <w:pPr>
        <w:pStyle w:val="EndnoteText"/>
        <w:rPr>
          <w:rFonts w:cstheme="minorHAnsi"/>
        </w:rPr>
      </w:pPr>
      <w:r w:rsidRPr="00174A85">
        <w:rPr>
          <w:rFonts w:cstheme="minorHAnsi"/>
        </w:rPr>
        <w:t>Sipes SL, Weiner CP, Sipes DR 2nd, Grant SS, Williamson RA.Gastroschisis and omphalocele: does either antenatal diagnosis or route of delivery make a difference in perinatal outcome? Obstet Gynecol. 1990 Aug;76(2):195-9.</w:t>
      </w:r>
    </w:p>
    <w:p w14:paraId="55F3F578" w14:textId="13715A0D" w:rsidR="00174A85" w:rsidRPr="00174A85" w:rsidRDefault="00174A85" w:rsidP="00174A85">
      <w:pPr>
        <w:pStyle w:val="EndnoteText"/>
        <w:rPr>
          <w:rFonts w:cstheme="minorHAnsi"/>
        </w:rPr>
      </w:pPr>
      <w:r w:rsidRPr="00174A85">
        <w:rPr>
          <w:rFonts w:cstheme="minorHAnsi"/>
        </w:rPr>
        <w:t xml:space="preserve">D'Antonio F, Virgone C, Rizzo G, Khalil A, Baud D, Cohen-Overbeek TE, Kuleva M, Salomon LJ, Flacco ME, Manzoli L, Giuliani S. Prenatal Risk Factors and Outcomes in Gastroschisis: A Meta-Analysis. Pediatrics. 2015 Jul;136(1):e159-69. </w:t>
      </w:r>
    </w:p>
    <w:p w14:paraId="0B1CD0D1" w14:textId="32A6C015" w:rsidR="00174A85" w:rsidRPr="00174A85" w:rsidRDefault="00174A85" w:rsidP="00174A85">
      <w:pPr>
        <w:pStyle w:val="EndnoteText"/>
        <w:rPr>
          <w:rFonts w:cstheme="minorHAnsi"/>
        </w:rPr>
      </w:pPr>
      <w:r w:rsidRPr="00174A85">
        <w:rPr>
          <w:rFonts w:cstheme="minorHAnsi"/>
        </w:rPr>
        <w:t xml:space="preserve">Wesonga AS, Fitzgerald TN, Kabuye R, Kirunda S, Langer M, Kakembo N, Ozgediz D, Sekabira J. Gastroschisis in Uganda: Opportunities for improved survival. J Pediatr Surg. 2016 Nov;51(11):1772-1777. </w:t>
      </w:r>
    </w:p>
    <w:p w14:paraId="6795EB03" w14:textId="1CE9AC29" w:rsidR="009965DF" w:rsidRDefault="009965DF">
      <w:pPr>
        <w:spacing w:after="160" w:line="259" w:lineRule="auto"/>
        <w:rPr>
          <w:b/>
          <w:lang w:val="en-US"/>
        </w:rPr>
      </w:pPr>
      <w:r>
        <w:rPr>
          <w:b/>
          <w:lang w:val="en-US"/>
        </w:rPr>
        <w:br w:type="page"/>
      </w:r>
    </w:p>
    <w:p w14:paraId="7D65C3C1" w14:textId="77777777" w:rsidR="00CE795F" w:rsidRDefault="00CE795F">
      <w:pPr>
        <w:spacing w:after="160" w:line="259" w:lineRule="auto"/>
        <w:rPr>
          <w:b/>
          <w:lang w:val="en-US"/>
        </w:rPr>
      </w:pPr>
      <w:r>
        <w:rPr>
          <w:b/>
          <w:lang w:val="en-US"/>
        </w:rPr>
        <w:t>Annex 2</w:t>
      </w:r>
    </w:p>
    <w:p w14:paraId="60FD84ED" w14:textId="42A0C9F9" w:rsidR="00570A31" w:rsidRDefault="00CE795F">
      <w:pPr>
        <w:spacing w:after="160" w:line="259" w:lineRule="auto"/>
        <w:rPr>
          <w:b/>
          <w:lang w:val="en-US"/>
        </w:rPr>
      </w:pPr>
      <w:r>
        <w:rPr>
          <w:b/>
          <w:lang w:val="en-US"/>
        </w:rPr>
        <w:t xml:space="preserve">Literature reviews on morbidity </w:t>
      </w:r>
      <w:r w:rsidR="00570A31" w:rsidRPr="00570A31">
        <w:rPr>
          <w:b/>
          <w:lang w:val="en-US"/>
        </w:rPr>
        <w:t>for selected</w:t>
      </w:r>
      <w:r w:rsidR="00900D76">
        <w:rPr>
          <w:b/>
          <w:lang w:val="en-US"/>
        </w:rPr>
        <w:t xml:space="preserve"> EUROCAT</w:t>
      </w:r>
      <w:r w:rsidR="00570A31" w:rsidRPr="00570A31">
        <w:rPr>
          <w:b/>
          <w:lang w:val="en-US"/>
        </w:rPr>
        <w:t xml:space="preserve"> congenital anomaly subgroups</w:t>
      </w:r>
    </w:p>
    <w:p w14:paraId="55CE877A" w14:textId="5DF19CA5" w:rsidR="00CE795F" w:rsidRPr="00C10317" w:rsidRDefault="00CE795F">
      <w:pPr>
        <w:spacing w:after="160" w:line="259" w:lineRule="auto"/>
      </w:pPr>
      <w:r w:rsidRPr="00C10317">
        <w:t xml:space="preserve">Institution: </w:t>
      </w:r>
      <w:r w:rsidR="00C10317" w:rsidRPr="00C10317">
        <w:t xml:space="preserve">RSD - </w:t>
      </w:r>
      <w:r w:rsidRPr="00C10317">
        <w:t>Hospital Lillebaelt</w:t>
      </w:r>
    </w:p>
    <w:p w14:paraId="78E1565B" w14:textId="77777777" w:rsidR="00900D76" w:rsidRPr="00C10317" w:rsidRDefault="00900D76">
      <w:pPr>
        <w:spacing w:after="160" w:line="259" w:lineRule="auto"/>
      </w:pPr>
    </w:p>
    <w:p w14:paraId="77BACE3A" w14:textId="77777777" w:rsidR="00900D76" w:rsidRPr="00C10317" w:rsidRDefault="00900D76" w:rsidP="00900D76">
      <w:pPr>
        <w:spacing w:after="160" w:line="259" w:lineRule="auto"/>
      </w:pPr>
      <w:r w:rsidRPr="00C10317">
        <w:rPr>
          <w:b/>
        </w:rPr>
        <w:t>Q03: Hydrocephalus</w:t>
      </w:r>
    </w:p>
    <w:p w14:paraId="548679EF" w14:textId="5E5E51EE" w:rsidR="003C7AC4" w:rsidRPr="003C7AC4" w:rsidRDefault="00900D76" w:rsidP="003C7AC4">
      <w:pPr>
        <w:spacing w:line="360" w:lineRule="auto"/>
        <w:rPr>
          <w:lang w:val="en-US"/>
        </w:rPr>
      </w:pPr>
      <w:r w:rsidRPr="0040294D">
        <w:rPr>
          <w:lang w:val="en-US"/>
        </w:rPr>
        <w:t>Congenital hydrocephalus is characterized by an abnormal accumulation of cerebrospinal fluid (CSF) in the brain</w:t>
      </w:r>
      <w:r w:rsidR="00A50C50">
        <w:rPr>
          <w:lang w:val="en-US"/>
        </w:rPr>
        <w:t xml:space="preserve"> (1)</w:t>
      </w:r>
      <w:r w:rsidRPr="0040294D">
        <w:rPr>
          <w:lang w:val="en-US"/>
        </w:rPr>
        <w:t>. In the fetus and the infant the main clinical sign is enlargement of the head although in some cases with cerebral ventriculomegaly the head circumference is within normal limits. The CSF may be under pressure causing compression and damage to the brain. The reason for the accumulation of the CSF is an imbalance between production and absorption of the CSF. The most common causes of congenital hydrocephalus are obstruction of the cerebral aqueduct flow, Arnold Chiari malformation or Dandy-Walker malformation</w:t>
      </w:r>
      <w:r w:rsidR="00A50C50">
        <w:rPr>
          <w:lang w:val="en-US"/>
        </w:rPr>
        <w:t xml:space="preserve"> (2)</w:t>
      </w:r>
      <w:r w:rsidRPr="0040294D">
        <w:rPr>
          <w:lang w:val="en-US"/>
        </w:rPr>
        <w:t>.</w:t>
      </w:r>
      <w:r>
        <w:rPr>
          <w:lang w:val="en-US"/>
        </w:rPr>
        <w:t xml:space="preserve"> </w:t>
      </w:r>
      <w:r w:rsidRPr="0040294D">
        <w:rPr>
          <w:lang w:val="en-US"/>
        </w:rPr>
        <w:t>As congenital hydrocephalus is rare and because hydrocephalus also may be aquired after perinatal events (tumours, cerebral bleeding, CNS-infections) publications give outcome data on these groups of infants together</w:t>
      </w:r>
      <w:r w:rsidR="00A50C50">
        <w:rPr>
          <w:lang w:val="en-US"/>
        </w:rPr>
        <w:t xml:space="preserve"> (3)</w:t>
      </w:r>
      <w:r w:rsidRPr="0040294D">
        <w:rPr>
          <w:lang w:val="en-US"/>
        </w:rPr>
        <w:t>, or include infants with spina bifida</w:t>
      </w:r>
      <w:r w:rsidR="00A50C50">
        <w:rPr>
          <w:lang w:val="en-US"/>
        </w:rPr>
        <w:t xml:space="preserve"> (4)</w:t>
      </w:r>
      <w:r w:rsidRPr="0040294D">
        <w:rPr>
          <w:lang w:val="en-US"/>
        </w:rPr>
        <w:t xml:space="preserve"> or cover a long time period in order to have a reasonable number of cases</w:t>
      </w:r>
      <w:r w:rsidR="00A50C50">
        <w:rPr>
          <w:lang w:val="en-US"/>
        </w:rPr>
        <w:t xml:space="preserve"> (5)</w:t>
      </w:r>
      <w:r w:rsidRPr="0040294D">
        <w:rPr>
          <w:lang w:val="en-US"/>
        </w:rPr>
        <w:t>. Further published series only give data on liveborn infants referred for surgery</w:t>
      </w:r>
      <w:r w:rsidR="00A50C50">
        <w:rPr>
          <w:lang w:val="en-US"/>
        </w:rPr>
        <w:t xml:space="preserve"> (4,</w:t>
      </w:r>
      <w:r w:rsidR="00BD42E5">
        <w:rPr>
          <w:lang w:val="en-US"/>
        </w:rPr>
        <w:t xml:space="preserve"> </w:t>
      </w:r>
      <w:r w:rsidR="00A50C50">
        <w:rPr>
          <w:lang w:val="en-US"/>
        </w:rPr>
        <w:t>5,</w:t>
      </w:r>
      <w:r w:rsidR="00BD42E5">
        <w:rPr>
          <w:lang w:val="en-US"/>
        </w:rPr>
        <w:t xml:space="preserve"> </w:t>
      </w:r>
      <w:r w:rsidR="00A50C50">
        <w:rPr>
          <w:lang w:val="en-US"/>
        </w:rPr>
        <w:t>6)</w:t>
      </w:r>
      <w:r w:rsidRPr="0040294D">
        <w:rPr>
          <w:lang w:val="en-US"/>
        </w:rPr>
        <w:t>.</w:t>
      </w:r>
      <w:r>
        <w:rPr>
          <w:lang w:val="en-US"/>
        </w:rPr>
        <w:t xml:space="preserve"> A EUROCAT s</w:t>
      </w:r>
      <w:r w:rsidR="00A50C50">
        <w:rPr>
          <w:lang w:val="en-US"/>
        </w:rPr>
        <w:t>tudy including four</w:t>
      </w:r>
      <w:r>
        <w:rPr>
          <w:lang w:val="en-US"/>
        </w:rPr>
        <w:t xml:space="preserve"> small registries found high infant mortality (34%). </w:t>
      </w:r>
      <w:r w:rsidR="00A50C50">
        <w:rPr>
          <w:lang w:val="en-US"/>
        </w:rPr>
        <w:t>Fu</w:t>
      </w:r>
      <w:r w:rsidR="00D828F5">
        <w:rPr>
          <w:lang w:val="en-US"/>
        </w:rPr>
        <w:t>r</w:t>
      </w:r>
      <w:r>
        <w:rPr>
          <w:lang w:val="en-US"/>
        </w:rPr>
        <w:t>ther half of infants with surgery performed had repeated surgeries within the first 3 years and less than half of survivors at 3 years were normal for age</w:t>
      </w:r>
      <w:r w:rsidR="003C7AC4">
        <w:rPr>
          <w:lang w:val="en-US"/>
        </w:rPr>
        <w:t xml:space="preserve"> (7</w:t>
      </w:r>
      <w:r>
        <w:rPr>
          <w:lang w:val="en-US"/>
        </w:rPr>
        <w:t>).</w:t>
      </w:r>
      <w:r w:rsidR="003C7AC4">
        <w:rPr>
          <w:lang w:val="en-US"/>
        </w:rPr>
        <w:t xml:space="preserve"> </w:t>
      </w:r>
      <w:r w:rsidR="003C7AC4" w:rsidRPr="003C7AC4">
        <w:rPr>
          <w:lang w:val="en-US"/>
        </w:rPr>
        <w:t>The outcome of adult patients with congenital hydrocephalus suggest that the same fraction gr</w:t>
      </w:r>
      <w:r w:rsidR="00BD42E5">
        <w:rPr>
          <w:lang w:val="en-US"/>
        </w:rPr>
        <w:t xml:space="preserve">ow up to live independent lives </w:t>
      </w:r>
      <w:r w:rsidR="003C7AC4">
        <w:rPr>
          <w:lang w:val="en-US"/>
        </w:rPr>
        <w:t>(8</w:t>
      </w:r>
      <w:r w:rsidR="003C7AC4" w:rsidRPr="003C7AC4">
        <w:rPr>
          <w:lang w:val="en-US"/>
        </w:rPr>
        <w:t>)</w:t>
      </w:r>
      <w:r w:rsidR="00BD42E5">
        <w:rPr>
          <w:lang w:val="en-US"/>
        </w:rPr>
        <w:t>.</w:t>
      </w:r>
      <w:r w:rsidR="003C7AC4">
        <w:fldChar w:fldCharType="begin"/>
      </w:r>
      <w:r w:rsidR="003C7AC4" w:rsidRPr="003C7AC4">
        <w:rPr>
          <w:lang w:val="en-US"/>
        </w:rPr>
        <w:instrText xml:space="preserve"> ADDIN REFMGR.CITE &lt;Refman&gt;&lt;Cite&gt;&lt;Author&gt;Preuss&lt;/Author&gt;&lt;Year&gt;2015&lt;/Year&gt;&lt;RecNum&gt;26&lt;/RecNum&gt;&lt;IDText&gt;Adult long-term outcome of patients after congenital hydrocephalus shunt therapy&lt;/IDText&gt;&lt;MDL Ref_Type="Journal"&gt;&lt;Ref_Type&gt;Journal&lt;/Ref_Type&gt;&lt;Ref_ID&gt;26&lt;/Ref_ID&gt;&lt;Title_Primary&gt;Adult long-term outcome of patients after congenital hydrocephalus shunt therapy&lt;/Title_Primary&gt;&lt;Authors_Primary&gt;Preuss,M.&lt;/Authors_Primary&gt;&lt;Date_Primary&gt;2015/1&lt;/Date_Primary&gt;&lt;Reprint&gt;Not in File&lt;/Reprint&gt;&lt;ZZ_WorkformID&gt;1&lt;/ZZ_WorkformID&gt;&lt;/MDL&gt;&lt;/Cite&gt;&lt;/Refman&gt;</w:instrText>
      </w:r>
      <w:r w:rsidR="003C7AC4">
        <w:fldChar w:fldCharType="end"/>
      </w:r>
    </w:p>
    <w:p w14:paraId="4600B132" w14:textId="77777777" w:rsidR="00900D76" w:rsidRPr="003C7AC4" w:rsidRDefault="00900D76" w:rsidP="00900D76">
      <w:pPr>
        <w:numPr>
          <w:ilvl w:val="0"/>
          <w:numId w:val="2"/>
        </w:numPr>
        <w:spacing w:after="0" w:line="360" w:lineRule="auto"/>
        <w:rPr>
          <w:lang w:val="en-US"/>
        </w:rPr>
      </w:pPr>
      <w:r w:rsidRPr="003952D3">
        <w:rPr>
          <w:lang w:val="en-US"/>
        </w:rPr>
        <w:t xml:space="preserve">Aicardi J, Bax M, Ogier H, Gillberg C. Diseases of the Nervous System in Childhood. </w:t>
      </w:r>
      <w:r w:rsidRPr="003C7AC4">
        <w:rPr>
          <w:lang w:val="en-US"/>
        </w:rPr>
        <w:t>Oxford: Mac Keith Press 1998</w:t>
      </w:r>
    </w:p>
    <w:p w14:paraId="239AB02B" w14:textId="77777777" w:rsidR="00900D76" w:rsidRPr="003952D3" w:rsidRDefault="00900D76" w:rsidP="00900D76">
      <w:pPr>
        <w:numPr>
          <w:ilvl w:val="0"/>
          <w:numId w:val="2"/>
        </w:numPr>
        <w:spacing w:after="0" w:line="360" w:lineRule="auto"/>
        <w:rPr>
          <w:lang w:val="en-US"/>
        </w:rPr>
      </w:pPr>
      <w:r w:rsidRPr="003952D3">
        <w:rPr>
          <w:lang w:val="en-US"/>
        </w:rPr>
        <w:t>Partington MD. Congenital Hydrocephalus. Neurosurgery Clinics of North America 2001;36:737-42</w:t>
      </w:r>
    </w:p>
    <w:p w14:paraId="006535C5" w14:textId="77777777" w:rsidR="00900D76" w:rsidRDefault="00900D76" w:rsidP="00900D76">
      <w:pPr>
        <w:numPr>
          <w:ilvl w:val="0"/>
          <w:numId w:val="2"/>
        </w:numPr>
        <w:spacing w:after="0" w:line="360" w:lineRule="auto"/>
      </w:pPr>
      <w:r w:rsidRPr="003952D3">
        <w:rPr>
          <w:lang w:val="en-US"/>
        </w:rPr>
        <w:t xml:space="preserve">Persson EK, Hagberg G, Uvebrant P. Disabilities in children with hydrocephalus – a population-based study of children aged between four and twelve years. </w:t>
      </w:r>
      <w:r>
        <w:t>Neuropediatrics 2006;37(6):330-6</w:t>
      </w:r>
    </w:p>
    <w:p w14:paraId="45CC795E" w14:textId="77777777" w:rsidR="00900D76" w:rsidRDefault="00900D76" w:rsidP="00900D76">
      <w:pPr>
        <w:numPr>
          <w:ilvl w:val="0"/>
          <w:numId w:val="2"/>
        </w:numPr>
        <w:spacing w:after="0" w:line="360" w:lineRule="auto"/>
      </w:pPr>
      <w:r w:rsidRPr="003952D3">
        <w:rPr>
          <w:lang w:val="en-US"/>
        </w:rPr>
        <w:t xml:space="preserve">Lumenta CB, Skotarczak U. Long-term follow-up in 233 patients with congenital hydrocephalus. </w:t>
      </w:r>
      <w:r>
        <w:t>Childs Nerv Syst 1995;11(3):173-5</w:t>
      </w:r>
    </w:p>
    <w:p w14:paraId="5058EAD5" w14:textId="77777777" w:rsidR="00900D76" w:rsidRDefault="00900D76" w:rsidP="00900D76">
      <w:pPr>
        <w:numPr>
          <w:ilvl w:val="0"/>
          <w:numId w:val="2"/>
        </w:numPr>
        <w:spacing w:after="0" w:line="360" w:lineRule="auto"/>
      </w:pPr>
      <w:r w:rsidRPr="003952D3">
        <w:rPr>
          <w:lang w:val="en-US"/>
        </w:rPr>
        <w:t xml:space="preserve">Shimokawa S, Hayashi T. Long-term functional evaluation of congenital hydrocephalus in infants and children. </w:t>
      </w:r>
      <w:smartTag w:uri="urn:schemas-microsoft-com:office:smarttags" w:element="place">
        <w:smartTag w:uri="urn:schemas-microsoft-com:office:smarttags" w:element="City">
          <w:r>
            <w:t>Kurume</w:t>
          </w:r>
        </w:smartTag>
      </w:smartTag>
      <w:r>
        <w:t xml:space="preserve"> Med J 2002;49(3):143-7</w:t>
      </w:r>
    </w:p>
    <w:p w14:paraId="7E35D3E1" w14:textId="77777777" w:rsidR="00900D76" w:rsidRDefault="00900D76" w:rsidP="00900D76">
      <w:pPr>
        <w:numPr>
          <w:ilvl w:val="0"/>
          <w:numId w:val="2"/>
        </w:numPr>
        <w:spacing w:after="0" w:line="360" w:lineRule="auto"/>
      </w:pPr>
      <w:r w:rsidRPr="00752597">
        <w:t xml:space="preserve">Casey AT, Kimmings EJ, Kleinlugtebeld AD et al. </w:t>
      </w:r>
      <w:r w:rsidRPr="003952D3">
        <w:rPr>
          <w:lang w:val="en-US"/>
        </w:rPr>
        <w:t xml:space="preserve">The long-term outlook for hydrocephalus in childhood. </w:t>
      </w:r>
      <w:r>
        <w:t>A ten-year cohort study of 155 patients. Pediatr Neurosurg 1997;27(2)63-70</w:t>
      </w:r>
    </w:p>
    <w:p w14:paraId="720E4B28" w14:textId="77777777" w:rsidR="00900D76" w:rsidRDefault="00900D76" w:rsidP="00900D76">
      <w:pPr>
        <w:pStyle w:val="ListParagraph"/>
        <w:numPr>
          <w:ilvl w:val="0"/>
          <w:numId w:val="2"/>
        </w:numPr>
        <w:rPr>
          <w:rFonts w:ascii="Calibri" w:hAnsi="Calibri"/>
          <w:lang w:val="en-US"/>
        </w:rPr>
      </w:pPr>
      <w:r w:rsidRPr="003952D3">
        <w:rPr>
          <w:rFonts w:ascii="Calibri" w:hAnsi="Calibri"/>
          <w:lang w:val="en-US"/>
        </w:rPr>
        <w:t>Garne E, Loane M, Addor MC, Boyd PA, Barisic I, Dolk H. Congenital hydrocephalus – prevalence, prenatal diagnosis and outcome of pregnancy in four European regions. Eur J Paediatr Neurol 2010: 14: 150-5</w:t>
      </w:r>
    </w:p>
    <w:p w14:paraId="29663771" w14:textId="77777777" w:rsidR="003C7AC4" w:rsidRPr="003C72D5" w:rsidRDefault="003C7AC4" w:rsidP="003C7AC4">
      <w:pPr>
        <w:pStyle w:val="ListParagraph"/>
        <w:numPr>
          <w:ilvl w:val="0"/>
          <w:numId w:val="2"/>
        </w:numPr>
        <w:tabs>
          <w:tab w:val="right" w:pos="360"/>
          <w:tab w:val="left" w:pos="540"/>
        </w:tabs>
        <w:spacing w:after="0" w:line="240" w:lineRule="auto"/>
        <w:rPr>
          <w:rFonts w:ascii="Calibri" w:hAnsi="Calibri"/>
          <w:noProof/>
        </w:rPr>
      </w:pPr>
      <w:r>
        <w:rPr>
          <w:rFonts w:ascii="Calibri" w:hAnsi="Calibri"/>
          <w:noProof/>
          <w:lang w:val="en-US"/>
        </w:rPr>
        <w:t xml:space="preserve">   </w:t>
      </w:r>
      <w:r w:rsidRPr="003C7AC4">
        <w:rPr>
          <w:rFonts w:ascii="Calibri" w:hAnsi="Calibri"/>
          <w:noProof/>
          <w:lang w:val="en-US"/>
        </w:rPr>
        <w:t xml:space="preserve">Preuss M, Kutscher A, Wachowiak R, Merkenschlager A, Bernhard MK, Reiss-Zimmermann M, et al. Adult long-term outcome of patients after congenital hydrocephalus shunt therapy. </w:t>
      </w:r>
      <w:r w:rsidRPr="003C72D5">
        <w:rPr>
          <w:rFonts w:ascii="Calibri" w:hAnsi="Calibri"/>
          <w:noProof/>
        </w:rPr>
        <w:t>Childs Nerv Syst 2015 Jan;31(1):49-56.</w:t>
      </w:r>
    </w:p>
    <w:p w14:paraId="5169B1E8" w14:textId="77777777" w:rsidR="003C7AC4" w:rsidRPr="003952D3" w:rsidRDefault="003C7AC4" w:rsidP="003C7AC4">
      <w:pPr>
        <w:pStyle w:val="ListParagraph"/>
        <w:rPr>
          <w:rFonts w:ascii="Calibri" w:hAnsi="Calibri"/>
          <w:lang w:val="en-US"/>
        </w:rPr>
      </w:pPr>
    </w:p>
    <w:p w14:paraId="5EDAF289" w14:textId="77777777" w:rsidR="00570A31" w:rsidRPr="00570A31" w:rsidRDefault="00900D76" w:rsidP="00570A31">
      <w:pPr>
        <w:pStyle w:val="Heading1"/>
        <w:rPr>
          <w:rFonts w:asciiTheme="minorHAnsi" w:hAnsiTheme="minorHAnsi" w:cstheme="minorHAnsi"/>
          <w:color w:val="auto"/>
          <w:sz w:val="22"/>
          <w:szCs w:val="22"/>
          <w:lang w:val="en-US"/>
        </w:rPr>
      </w:pPr>
      <w:r>
        <w:rPr>
          <w:rFonts w:asciiTheme="minorHAnsi" w:hAnsiTheme="minorHAnsi" w:cstheme="minorHAnsi"/>
          <w:color w:val="auto"/>
          <w:sz w:val="22"/>
          <w:szCs w:val="22"/>
          <w:lang w:val="en-US"/>
        </w:rPr>
        <w:t xml:space="preserve">Q05: </w:t>
      </w:r>
      <w:r w:rsidR="00570A31" w:rsidRPr="00570A31">
        <w:rPr>
          <w:rFonts w:asciiTheme="minorHAnsi" w:hAnsiTheme="minorHAnsi" w:cstheme="minorHAnsi"/>
          <w:color w:val="auto"/>
          <w:sz w:val="22"/>
          <w:szCs w:val="22"/>
          <w:lang w:val="en-US"/>
        </w:rPr>
        <w:t>Spina bifida</w:t>
      </w:r>
    </w:p>
    <w:p w14:paraId="10976922" w14:textId="77777777" w:rsidR="001E2157" w:rsidRDefault="00570A31" w:rsidP="00570A31">
      <w:pPr>
        <w:rPr>
          <w:rFonts w:cstheme="minorHAnsi"/>
          <w:color w:val="333333"/>
          <w:shd w:val="clear" w:color="auto" w:fill="FFFFFF"/>
          <w:lang w:val="en-US"/>
        </w:rPr>
      </w:pPr>
      <w:r w:rsidRPr="00570A31">
        <w:rPr>
          <w:rFonts w:cstheme="minorHAnsi"/>
          <w:color w:val="333333"/>
          <w:shd w:val="clear" w:color="auto" w:fill="FFFFFF"/>
          <w:lang w:val="en-US"/>
        </w:rPr>
        <w:t xml:space="preserve">Spina bifida </w:t>
      </w:r>
      <w:r w:rsidR="001E2157">
        <w:rPr>
          <w:rFonts w:cstheme="minorHAnsi"/>
          <w:color w:val="333333"/>
          <w:shd w:val="clear" w:color="auto" w:fill="FFFFFF"/>
          <w:lang w:val="en-US"/>
        </w:rPr>
        <w:t>is a congenital anomaly</w:t>
      </w:r>
      <w:r w:rsidRPr="00570A31">
        <w:rPr>
          <w:rFonts w:cstheme="minorHAnsi"/>
          <w:color w:val="333333"/>
          <w:shd w:val="clear" w:color="auto" w:fill="FFFFFF"/>
          <w:lang w:val="en-US"/>
        </w:rPr>
        <w:t xml:space="preserve"> resulting from failure of fusion of the caudal neural tube. Children born with spina bifida are at risk for hydrocephalus, leg weakness and paralysis, sensory loss, and bladder and bowel incontinence</w:t>
      </w:r>
      <w:r w:rsidRPr="00570A31">
        <w:rPr>
          <w:rFonts w:cstheme="minorHAnsi"/>
          <w:color w:val="333333"/>
          <w:shd w:val="clear" w:color="auto" w:fill="FFFFFF"/>
          <w:lang w:val="en-US"/>
        </w:rPr>
        <w:fldChar w:fldCharType="begin"/>
      </w:r>
      <w:r w:rsidRPr="00570A31">
        <w:rPr>
          <w:rFonts w:cstheme="minorHAnsi"/>
          <w:color w:val="333333"/>
          <w:shd w:val="clear" w:color="auto" w:fill="FFFFFF"/>
          <w:lang w:val="en-US"/>
        </w:rPr>
        <w:instrText xml:space="preserve"> ADDIN REFMGR.CITE &lt;Refman&gt;&lt;Cite&gt;&lt;Author&gt;Mitchell&lt;/Author&gt;&lt;Year&gt;2004&lt;/Year&gt;&lt;RecNum&gt;30&lt;/RecNum&gt;&lt;IDText&gt;Spina bifida&lt;/IDText&gt;&lt;MDL Ref_Type="Journal"&gt;&lt;Ref_Type&gt;Journal&lt;/Ref_Type&gt;&lt;Ref_ID&gt;30&lt;/Ref_ID&gt;&lt;Title_Primary&gt;Spina bifida&lt;/Title_Primary&gt;&lt;Authors_Primary&gt;Mitchell,L.E.&lt;/Authors_Primary&gt;&lt;Authors_Primary&gt;Adzick,N.S.&lt;/Authors_Primary&gt;&lt;Authors_Primary&gt;Melchionne,J.&lt;/Authors_Primary&gt;&lt;Authors_Primary&gt;Pasquariello,P.S.&lt;/Authors_Primary&gt;&lt;Authors_Primary&gt;Sutton,L.N.&lt;/Authors_Primary&gt;&lt;Authors_Primary&gt;Whitehead,A.S.&lt;/Authors_Primary&gt;&lt;Date_Primary&gt;2004/11/20&lt;/Date_Primary&gt;&lt;Keywords&gt;abnormalities&lt;/Keywords&gt;&lt;Keywords&gt;Animals&lt;/Keywords&gt;&lt;Keywords&gt;diagnosis&lt;/Keywords&gt;&lt;Keywords&gt;etiology&lt;/Keywords&gt;&lt;Keywords&gt;Female&lt;/Keywords&gt;&lt;Keywords&gt;Fetal Therapies&lt;/Keywords&gt;&lt;Keywords&gt;Folic Acid&lt;/Keywords&gt;&lt;Keywords&gt;genetics&lt;/Keywords&gt;&lt;Keywords&gt;Humans&lt;/Keywords&gt;&lt;Keywords&gt;Pregnancy&lt;/Keywords&gt;&lt;Keywords&gt;Prenatal Diagnosis&lt;/Keywords&gt;&lt;Keywords&gt;prevention &amp;amp; control&lt;/Keywords&gt;&lt;Keywords&gt;Risk Factors&lt;/Keywords&gt;&lt;Keywords&gt;Spinal Dysraphism&lt;/Keywords&gt;&lt;Reprint&gt;Not in File&lt;/Reprint&gt;&lt;Start_Page&gt;1885&lt;/Start_Page&gt;&lt;End_Page&gt;1895&lt;/End_Page&gt;&lt;Periodical&gt;Lancet&lt;/Periodical&gt;&lt;Volume&gt;364&lt;/Volume&gt;&lt;Issue&gt;9448&lt;/Issue&gt;&lt;Misc_3&gt;S0140-6736(04)17445-X [pii];10.1016/S0140-6736(04)17445-X [doi]&lt;/Misc_3&gt;&lt;Address&gt;Institute of Bioscience and Technology, The Texas A&amp;amp;M University System Health Science Center, TX 77030-3303, USA. lmitchell@ibt.tamhsc.edu&lt;/Address&gt;&lt;Web_URL&gt;PM:15555669&lt;/Web_URL&gt;&lt;ZZ_JournalFull&gt;&lt;f name="System"&gt;Lancet&lt;/f&gt;&lt;/ZZ_JournalFull&gt;&lt;ZZ_WorkformID&gt;1&lt;/ZZ_WorkformID&gt;&lt;/MDL&gt;&lt;/Cite&gt;&lt;/Refman&gt;</w:instrText>
      </w:r>
      <w:r w:rsidRPr="00570A31">
        <w:rPr>
          <w:rFonts w:cstheme="minorHAnsi"/>
          <w:color w:val="333333"/>
          <w:shd w:val="clear" w:color="auto" w:fill="FFFFFF"/>
          <w:lang w:val="en-US"/>
        </w:rPr>
        <w:fldChar w:fldCharType="separate"/>
      </w:r>
      <w:r w:rsidRPr="00570A31">
        <w:rPr>
          <w:rFonts w:cstheme="minorHAnsi"/>
          <w:noProof/>
          <w:color w:val="333333"/>
          <w:shd w:val="clear" w:color="auto" w:fill="FFFFFF"/>
          <w:lang w:val="en-US"/>
        </w:rPr>
        <w:t>(1)</w:t>
      </w:r>
      <w:r w:rsidRPr="00570A31">
        <w:rPr>
          <w:rFonts w:cstheme="minorHAnsi"/>
          <w:color w:val="333333"/>
          <w:shd w:val="clear" w:color="auto" w:fill="FFFFFF"/>
          <w:lang w:val="en-US"/>
        </w:rPr>
        <w:fldChar w:fldCharType="end"/>
      </w:r>
      <w:r w:rsidRPr="00570A31">
        <w:rPr>
          <w:rFonts w:cstheme="minorHAnsi"/>
          <w:color w:val="333333"/>
          <w:shd w:val="clear" w:color="auto" w:fill="FFFFFF"/>
          <w:lang w:val="en-US"/>
        </w:rPr>
        <w:t xml:space="preserve">. </w:t>
      </w:r>
    </w:p>
    <w:p w14:paraId="1BA8FE64" w14:textId="77777777" w:rsidR="001E2157" w:rsidRDefault="001E2157" w:rsidP="00570A31">
      <w:pPr>
        <w:rPr>
          <w:rFonts w:cstheme="minorHAnsi"/>
          <w:color w:val="333333"/>
          <w:shd w:val="clear" w:color="auto" w:fill="FFFFFF"/>
          <w:lang w:val="en-US"/>
        </w:rPr>
      </w:pPr>
      <w:r>
        <w:rPr>
          <w:rFonts w:cstheme="minorHAnsi"/>
          <w:color w:val="333333"/>
          <w:shd w:val="clear" w:color="auto" w:fill="FFFFFF"/>
          <w:lang w:val="en-US"/>
        </w:rPr>
        <w:t>T</w:t>
      </w:r>
      <w:r w:rsidR="00570A31" w:rsidRPr="00570A31">
        <w:rPr>
          <w:rFonts w:cstheme="minorHAnsi"/>
          <w:color w:val="333333"/>
          <w:shd w:val="clear" w:color="auto" w:fill="FFFFFF"/>
          <w:lang w:val="en-US"/>
        </w:rPr>
        <w:t xml:space="preserve">reatment of spina bifida </w:t>
      </w:r>
      <w:r>
        <w:rPr>
          <w:rFonts w:cstheme="minorHAnsi"/>
          <w:color w:val="333333"/>
          <w:shd w:val="clear" w:color="auto" w:fill="FFFFFF"/>
          <w:lang w:val="en-US"/>
        </w:rPr>
        <w:t xml:space="preserve">is surgery with closure of the spinal canal within the first days after birth. If prenatally diagnosed prenatal surgery is now possible </w:t>
      </w:r>
      <w:r w:rsidR="00570A31" w:rsidRPr="00570A31">
        <w:rPr>
          <w:rFonts w:cstheme="minorHAnsi"/>
          <w:color w:val="333333"/>
          <w:shd w:val="clear" w:color="auto" w:fill="FFFFFF"/>
          <w:lang w:val="en-US"/>
        </w:rPr>
        <w:fldChar w:fldCharType="begin">
          <w:fldData xml:space="preserve">PFJlZm1hbj48Q2l0ZT48QXV0aG9yPkFkemljazwvQXV0aG9yPjxZZWFyPjIwMTE8L1llYXI+PFJl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</w:fldData>
        </w:fldChar>
      </w:r>
      <w:r w:rsidR="00570A31" w:rsidRPr="00570A31">
        <w:rPr>
          <w:rFonts w:cstheme="minorHAnsi"/>
          <w:color w:val="333333"/>
          <w:shd w:val="clear" w:color="auto" w:fill="FFFFFF"/>
          <w:lang w:val="en-US"/>
        </w:rPr>
        <w:instrText xml:space="preserve"> ADDIN REFMGR.CITE </w:instrText>
      </w:r>
      <w:r w:rsidR="00570A31" w:rsidRPr="00570A31">
        <w:rPr>
          <w:rFonts w:cstheme="minorHAnsi"/>
          <w:color w:val="333333"/>
          <w:shd w:val="clear" w:color="auto" w:fill="FFFFFF"/>
          <w:lang w:val="en-US"/>
        </w:rPr>
        <w:fldChar w:fldCharType="begin">
          <w:fldData xml:space="preserve">PFJlZm1hbj48Q2l0ZT48QXV0aG9yPkFkemljazwvQXV0aG9yPjxZZWFyPjIwMTE8L1llYXI+PFJl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</w:fldData>
        </w:fldChar>
      </w:r>
      <w:r w:rsidR="00570A31" w:rsidRPr="00570A31">
        <w:rPr>
          <w:rFonts w:cstheme="minorHAnsi"/>
          <w:color w:val="333333"/>
          <w:shd w:val="clear" w:color="auto" w:fill="FFFFFF"/>
          <w:lang w:val="en-US"/>
        </w:rPr>
        <w:instrText xml:space="preserve"> ADDIN EN.CITE.DATA </w:instrText>
      </w:r>
      <w:r w:rsidR="00570A31" w:rsidRPr="00570A31">
        <w:rPr>
          <w:rFonts w:cstheme="minorHAnsi"/>
          <w:color w:val="333333"/>
          <w:shd w:val="clear" w:color="auto" w:fill="FFFFFF"/>
          <w:lang w:val="en-US"/>
        </w:rPr>
      </w:r>
      <w:r w:rsidR="00570A31" w:rsidRPr="00570A31">
        <w:rPr>
          <w:rFonts w:cstheme="minorHAnsi"/>
          <w:color w:val="333333"/>
          <w:shd w:val="clear" w:color="auto" w:fill="FFFFFF"/>
          <w:lang w:val="en-US"/>
        </w:rPr>
        <w:fldChar w:fldCharType="end"/>
      </w:r>
      <w:r w:rsidR="00570A31" w:rsidRPr="00570A31">
        <w:rPr>
          <w:rFonts w:cstheme="minorHAnsi"/>
          <w:color w:val="333333"/>
          <w:shd w:val="clear" w:color="auto" w:fill="FFFFFF"/>
          <w:lang w:val="en-US"/>
        </w:rPr>
      </w:r>
      <w:r w:rsidR="00570A31" w:rsidRPr="00570A31">
        <w:rPr>
          <w:rFonts w:cstheme="minorHAnsi"/>
          <w:color w:val="333333"/>
          <w:shd w:val="clear" w:color="auto" w:fill="FFFFFF"/>
          <w:lang w:val="en-US"/>
        </w:rPr>
        <w:fldChar w:fldCharType="separate"/>
      </w:r>
      <w:r w:rsidR="00570A31" w:rsidRPr="00570A31">
        <w:rPr>
          <w:rFonts w:cstheme="minorHAnsi"/>
          <w:noProof/>
          <w:color w:val="333333"/>
          <w:shd w:val="clear" w:color="auto" w:fill="FFFFFF"/>
          <w:lang w:val="en-US"/>
        </w:rPr>
        <w:t>(2)</w:t>
      </w:r>
      <w:r w:rsidR="00570A31" w:rsidRPr="00570A31">
        <w:rPr>
          <w:rFonts w:cstheme="minorHAnsi"/>
          <w:color w:val="333333"/>
          <w:shd w:val="clear" w:color="auto" w:fill="FFFFFF"/>
          <w:lang w:val="en-US"/>
        </w:rPr>
        <w:fldChar w:fldCharType="end"/>
      </w:r>
      <w:r w:rsidR="00570A31" w:rsidRPr="00570A31">
        <w:rPr>
          <w:rFonts w:cstheme="minorHAnsi"/>
          <w:color w:val="333333"/>
          <w:shd w:val="clear" w:color="auto" w:fill="FFFFFF"/>
          <w:lang w:val="en-US"/>
        </w:rPr>
        <w:t>. The option to terminate pregnancy or to endure risks associated with prenatal surgery offers several ethical issues</w:t>
      </w:r>
      <w:r>
        <w:rPr>
          <w:rFonts w:cstheme="minorHAnsi"/>
          <w:color w:val="333333"/>
          <w:shd w:val="clear" w:color="auto" w:fill="FFFFFF"/>
          <w:lang w:val="en-US"/>
        </w:rPr>
        <w:t xml:space="preserve"> </w:t>
      </w:r>
      <w:r w:rsidR="00570A31" w:rsidRPr="00570A31">
        <w:rPr>
          <w:rFonts w:cstheme="minorHAnsi"/>
          <w:color w:val="333333"/>
          <w:shd w:val="clear" w:color="auto" w:fill="FFFFFF"/>
          <w:lang w:val="en-US"/>
        </w:rPr>
        <w:fldChar w:fldCharType="begin"/>
      </w:r>
      <w:r w:rsidR="00570A31" w:rsidRPr="00570A31">
        <w:rPr>
          <w:rFonts w:cstheme="minorHAnsi"/>
          <w:color w:val="333333"/>
          <w:shd w:val="clear" w:color="auto" w:fill="FFFFFF"/>
          <w:lang w:val="en-US"/>
        </w:rPr>
        <w:instrText xml:space="preserve"> ADDIN REFMGR.CITE &lt;Refman&gt;&lt;Cite&gt;&lt;Author&gt;Van&lt;/Author&gt;&lt;Year&gt;2017&lt;/Year&gt;&lt;RecNum&gt;37&lt;/RecNum&gt;&lt;IDText&gt;Maternal-fetal surgery for myelomeningocele: some thoughts on ethical, legal, and psychological issues in a Western European situation&lt;/IDText&gt;&lt;MDL Ref_Type="Journal"&gt;&lt;Ref_Type&gt;Journal&lt;/Ref_Type&gt;&lt;Ref_ID&gt;37&lt;/Ref_ID&gt;&lt;Title_Primary&gt;Maternal-fetal surgery for myelomeningocele: some thoughts on ethical, legal, and psychological issues in a Western European situation&lt;/Title_Primary&gt;&lt;Authors_Primary&gt;Van,Calenbergh F.&lt;/Authors_Primary&gt;&lt;Authors_Primary&gt;Joyeux,L.&lt;/Authors_Primary&gt;&lt;Authors_Primary&gt;Deprest,J.&lt;/Authors_Primary&gt;&lt;Date_Primary&gt;2017/8&lt;/Date_Primary&gt;&lt;Keywords&gt;Child&lt;/Keywords&gt;&lt;Keywords&gt;diagnosis&lt;/Keywords&gt;&lt;Keywords&gt;Fetus&lt;/Keywords&gt;&lt;Keywords&gt;methods&lt;/Keywords&gt;&lt;Keywords&gt;Parents&lt;/Keywords&gt;&lt;Keywords&gt;Pregnancy&lt;/Keywords&gt;&lt;Keywords&gt;Prognosis&lt;/Keywords&gt;&lt;Keywords&gt;surgery&lt;/Keywords&gt;&lt;Reprint&gt;Not in File&lt;/Reprint&gt;&lt;Start_Page&gt;1247&lt;/Start_Page&gt;&lt;End_Page&gt;1252&lt;/End_Page&gt;&lt;Periodical&gt;Childs Nerv.Syst.&lt;/Periodical&gt;&lt;Volume&gt;33&lt;/Volume&gt;&lt;Issue&gt;8&lt;/Issue&gt;&lt;Misc_3&gt;10.1007/s00381-017-3446-6 [doi];10.1007/s00381-017-3446-6 [pii]&lt;/Misc_3&gt;&lt;Address&gt;Department of Neurosurgery, University Hospitals Leuven, KU Leuven, Leuven, Belgium. Frank.Vancalenbergh@uzleuven.be&amp;#xA;Academic Department Development and Regeneration, Cluster Organ Systems, Biomedical Sciences, Faculty of Medicine, KU Leuven, Leuven, Belgium&amp;#xA;Center for Surgical Technologies, Faculty of Medicine, KU Leuven, Leuven, Belgium&amp;#xA;Academic Department Development and Regeneration, Cluster Organ Systems, Biomedical Sciences, Faculty of Medicine, KU Leuven, Leuven, Belgium&amp;#xA;Center for Surgical Technologies, Faculty of Medicine, KU Leuven, Leuven, Belgium&amp;#xA;Department of Obstetrics and Gynecology, University Hospitals Leuven, KU Leuven, Leuven, Belgium&lt;/Address&gt;&lt;Web_URL&gt;PM:28536839&lt;/Web_URL&gt;&lt;ZZ_JournalFull&gt;&lt;f name="System"&gt;Childs Nerv.Syst.&lt;/f&gt;&lt;/ZZ_JournalFull&gt;&lt;ZZ_WorkformID&gt;1&lt;/ZZ_WorkformID&gt;&lt;/MDL&gt;&lt;/Cite&gt;&lt;/Refman&gt;</w:instrText>
      </w:r>
      <w:r w:rsidR="00570A31" w:rsidRPr="00570A31">
        <w:rPr>
          <w:rFonts w:cstheme="minorHAnsi"/>
          <w:color w:val="333333"/>
          <w:shd w:val="clear" w:color="auto" w:fill="FFFFFF"/>
          <w:lang w:val="en-US"/>
        </w:rPr>
        <w:fldChar w:fldCharType="separate"/>
      </w:r>
      <w:r w:rsidR="00570A31" w:rsidRPr="00570A31">
        <w:rPr>
          <w:rFonts w:cstheme="minorHAnsi"/>
          <w:noProof/>
          <w:color w:val="333333"/>
          <w:shd w:val="clear" w:color="auto" w:fill="FFFFFF"/>
          <w:lang w:val="en-US"/>
        </w:rPr>
        <w:t>(3)</w:t>
      </w:r>
      <w:r w:rsidR="00570A31" w:rsidRPr="00570A31">
        <w:rPr>
          <w:rFonts w:cstheme="minorHAnsi"/>
          <w:color w:val="333333"/>
          <w:shd w:val="clear" w:color="auto" w:fill="FFFFFF"/>
          <w:lang w:val="en-US"/>
        </w:rPr>
        <w:fldChar w:fldCharType="end"/>
      </w:r>
      <w:r w:rsidR="00570A31" w:rsidRPr="00570A31">
        <w:rPr>
          <w:rFonts w:cstheme="minorHAnsi"/>
          <w:color w:val="333333"/>
          <w:shd w:val="clear" w:color="auto" w:fill="FFFFFF"/>
          <w:lang w:val="en-US"/>
        </w:rPr>
        <w:t>.</w:t>
      </w:r>
      <w:r>
        <w:rPr>
          <w:rFonts w:cstheme="minorHAnsi"/>
          <w:color w:val="333333"/>
          <w:shd w:val="clear" w:color="auto" w:fill="FFFFFF"/>
          <w:lang w:val="en-US"/>
        </w:rPr>
        <w:t xml:space="preserve"> </w:t>
      </w:r>
    </w:p>
    <w:p w14:paraId="3D340F48" w14:textId="77777777" w:rsidR="00570A31" w:rsidRPr="00570A31" w:rsidRDefault="00570A31" w:rsidP="00570A31">
      <w:pPr>
        <w:rPr>
          <w:rFonts w:cstheme="minorHAnsi"/>
          <w:lang w:val="en-US"/>
        </w:rPr>
      </w:pPr>
      <w:r w:rsidRPr="00570A31">
        <w:rPr>
          <w:rFonts w:cstheme="minorHAnsi"/>
          <w:lang w:val="en-US"/>
        </w:rPr>
        <w:t xml:space="preserve">Mann et al. studied the use of Emergency </w:t>
      </w:r>
      <w:r w:rsidR="001D59B5">
        <w:rPr>
          <w:rFonts w:cstheme="minorHAnsi"/>
          <w:lang w:val="en-US"/>
        </w:rPr>
        <w:t xml:space="preserve">Rooms (ER) </w:t>
      </w:r>
      <w:r w:rsidRPr="00570A31">
        <w:rPr>
          <w:rFonts w:cstheme="minorHAnsi"/>
          <w:lang w:val="en-US"/>
        </w:rPr>
        <w:t>and inpatient clinics</w:t>
      </w:r>
      <w:r w:rsidR="001D59B5">
        <w:rPr>
          <w:rFonts w:cstheme="minorHAnsi"/>
          <w:lang w:val="en-US"/>
        </w:rPr>
        <w:t xml:space="preserve"> (IP) for adolescents and young adults with spina bifida and found that</w:t>
      </w:r>
      <w:r w:rsidRPr="00570A31">
        <w:rPr>
          <w:rFonts w:cstheme="minorHAnsi"/>
          <w:lang w:val="en-US"/>
        </w:rPr>
        <w:t xml:space="preserve"> persons with SB in the older age group exhibited higher rates of ER use because of endocrine, nervous system, skin, musculoskeletal, genitourinary, and digestive conditions and a higher rate of IP use for skin conditions.</w:t>
      </w:r>
      <w:r w:rsidR="001D59B5">
        <w:rPr>
          <w:rFonts w:cstheme="minorHAnsi"/>
          <w:lang w:val="en-US"/>
        </w:rPr>
        <w:t xml:space="preserve"> Associated h</w:t>
      </w:r>
      <w:r w:rsidRPr="00570A31">
        <w:rPr>
          <w:rFonts w:cstheme="minorHAnsi"/>
          <w:lang w:val="en-US"/>
        </w:rPr>
        <w:t>ydrocephalus was not significantly associated with ER or IP use overall, but the rate of ER use due to epilepsy was markedly greater in persons with hydrocephalus</w:t>
      </w:r>
      <w:r w:rsidRPr="00570A31">
        <w:rPr>
          <w:rFonts w:cstheme="minorHAnsi"/>
          <w:lang w:val="en-US"/>
        </w:rPr>
        <w:fldChar w:fldCharType="begin">
          <w:fldData xml:space="preserve">PFJlZm1hbj48Q2l0ZT48QXV0aG9yPk1hbm48L0F1dGhvcj48WWVhcj4yMDE1PC9ZZWFyPjxSZWNO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==
</w:fldData>
        </w:fldChar>
      </w:r>
      <w:r w:rsidRPr="00570A31">
        <w:rPr>
          <w:rFonts w:cstheme="minorHAnsi"/>
          <w:lang w:val="en-US"/>
        </w:rPr>
        <w:instrText xml:space="preserve"> ADDIN REFMGR.CITE </w:instrText>
      </w:r>
      <w:r w:rsidRPr="00570A31">
        <w:rPr>
          <w:rFonts w:cstheme="minorHAnsi"/>
          <w:lang w:val="en-US"/>
        </w:rPr>
        <w:fldChar w:fldCharType="begin">
          <w:fldData xml:space="preserve">PFJlZm1hbj48Q2l0ZT48QXV0aG9yPk1hbm48L0F1dGhvcj48WWVhcj4yMDE1PC9ZZWFyPjxSZWNO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==
</w:fldData>
        </w:fldChar>
      </w:r>
      <w:r w:rsidRPr="00570A31">
        <w:rPr>
          <w:rFonts w:cstheme="minorHAnsi"/>
          <w:lang w:val="en-US"/>
        </w:rPr>
        <w:instrText xml:space="preserve"> ADDIN EN.CITE.DATA </w:instrText>
      </w:r>
      <w:r w:rsidRPr="00570A31">
        <w:rPr>
          <w:rFonts w:cstheme="minorHAnsi"/>
          <w:lang w:val="en-US"/>
        </w:rPr>
      </w:r>
      <w:r w:rsidRPr="00570A31">
        <w:rPr>
          <w:rFonts w:cstheme="minorHAnsi"/>
          <w:lang w:val="en-US"/>
        </w:rPr>
        <w:fldChar w:fldCharType="end"/>
      </w:r>
      <w:r w:rsidRPr="00570A31">
        <w:rPr>
          <w:rFonts w:cstheme="minorHAnsi"/>
          <w:lang w:val="en-US"/>
        </w:rPr>
      </w:r>
      <w:r w:rsidRPr="00570A31">
        <w:rPr>
          <w:rFonts w:cstheme="minorHAnsi"/>
          <w:lang w:val="en-US"/>
        </w:rPr>
        <w:fldChar w:fldCharType="separate"/>
      </w:r>
      <w:r w:rsidRPr="00570A31">
        <w:rPr>
          <w:rFonts w:cstheme="minorHAnsi"/>
          <w:noProof/>
          <w:lang w:val="en-US"/>
        </w:rPr>
        <w:t>(</w:t>
      </w:r>
      <w:r w:rsidR="0080024C">
        <w:rPr>
          <w:rFonts w:cstheme="minorHAnsi"/>
          <w:noProof/>
          <w:lang w:val="en-US"/>
        </w:rPr>
        <w:t>4</w:t>
      </w:r>
      <w:r w:rsidRPr="00570A31">
        <w:rPr>
          <w:rFonts w:cstheme="minorHAnsi"/>
          <w:noProof/>
          <w:lang w:val="en-US"/>
        </w:rPr>
        <w:t>)</w:t>
      </w:r>
      <w:r w:rsidRPr="00570A31">
        <w:rPr>
          <w:rFonts w:cstheme="minorHAnsi"/>
          <w:lang w:val="en-US"/>
        </w:rPr>
        <w:fldChar w:fldCharType="end"/>
      </w:r>
      <w:r w:rsidR="001D59B5">
        <w:rPr>
          <w:rFonts w:cstheme="minorHAnsi"/>
          <w:lang w:val="en-US"/>
        </w:rPr>
        <w:t>.</w:t>
      </w:r>
    </w:p>
    <w:p w14:paraId="113B058A" w14:textId="637A0FDE" w:rsidR="00570A31" w:rsidRPr="00570A31" w:rsidRDefault="00570A31" w:rsidP="00570A31">
      <w:pPr>
        <w:rPr>
          <w:rFonts w:cstheme="minorHAnsi"/>
          <w:color w:val="000000"/>
          <w:shd w:val="clear" w:color="auto" w:fill="FFFFFF"/>
          <w:lang w:val="en-US"/>
        </w:rPr>
      </w:pPr>
      <w:r w:rsidRPr="00570A31">
        <w:rPr>
          <w:rFonts w:cstheme="minorHAnsi"/>
          <w:lang w:val="en-US"/>
        </w:rPr>
        <w:t xml:space="preserve">Young et al. </w:t>
      </w:r>
      <w:r w:rsidRPr="00570A31">
        <w:rPr>
          <w:rFonts w:cstheme="minorHAnsi"/>
          <w:color w:val="000000"/>
          <w:shd w:val="clear" w:color="auto" w:fill="FFFFFF"/>
          <w:lang w:val="en-US"/>
        </w:rPr>
        <w:t xml:space="preserve">conducted a secondary analysis of health services utilization data from the Canadian Institute for Health Information. They found that annual rates of outpatient physician visits rates for young and adult patients </w:t>
      </w:r>
      <w:r w:rsidR="001D59B5">
        <w:rPr>
          <w:rFonts w:cstheme="minorHAnsi"/>
          <w:color w:val="000000"/>
          <w:shd w:val="clear" w:color="auto" w:fill="FFFFFF"/>
          <w:lang w:val="en-US"/>
        </w:rPr>
        <w:t xml:space="preserve">with spina bifida </w:t>
      </w:r>
      <w:r w:rsidRPr="00570A31">
        <w:rPr>
          <w:rFonts w:cstheme="minorHAnsi"/>
          <w:color w:val="000000"/>
          <w:shd w:val="clear" w:color="auto" w:fill="FFFFFF"/>
          <w:lang w:val="en-US"/>
        </w:rPr>
        <w:t>were approximately 2.9 and 2.2 times higher, respectively, than for their age-matched peers</w:t>
      </w:r>
      <w:r w:rsidRPr="00570A31">
        <w:rPr>
          <w:rFonts w:cstheme="minorHAnsi"/>
          <w:color w:val="000000"/>
          <w:shd w:val="clear" w:color="auto" w:fill="FFFFFF"/>
          <w:lang w:val="en-US"/>
        </w:rPr>
        <w:fldChar w:fldCharType="begin">
          <w:fldData xml:space="preserve">PFJlZm1hbj48Q2l0ZT48QXV0aG9yPllvdW5nPC9BdXRob3I+PFllYXI+MjAxNDwvWWVhcj48UmVj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</w:fldData>
        </w:fldChar>
      </w:r>
      <w:r w:rsidRPr="00570A31">
        <w:rPr>
          <w:rFonts w:cstheme="minorHAnsi"/>
          <w:color w:val="000000"/>
          <w:shd w:val="clear" w:color="auto" w:fill="FFFFFF"/>
          <w:lang w:val="en-US"/>
        </w:rPr>
        <w:instrText xml:space="preserve"> ADDIN REFMGR.CITE </w:instrText>
      </w:r>
      <w:r w:rsidRPr="00570A31">
        <w:rPr>
          <w:rFonts w:cstheme="minorHAnsi"/>
          <w:color w:val="000000"/>
          <w:shd w:val="clear" w:color="auto" w:fill="FFFFFF"/>
          <w:lang w:val="en-US"/>
        </w:rPr>
        <w:fldChar w:fldCharType="begin">
          <w:fldData xml:space="preserve">PFJlZm1hbj48Q2l0ZT48QXV0aG9yPllvdW5nPC9BdXRob3I+PFllYXI+MjAxNDwvWWVhcj48UmVj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</w:fldData>
        </w:fldChar>
      </w:r>
      <w:r w:rsidRPr="00570A31">
        <w:rPr>
          <w:rFonts w:cstheme="minorHAnsi"/>
          <w:color w:val="000000"/>
          <w:shd w:val="clear" w:color="auto" w:fill="FFFFFF"/>
          <w:lang w:val="en-US"/>
        </w:rPr>
        <w:instrText xml:space="preserve"> ADDIN EN.CITE.DATA </w:instrText>
      </w:r>
      <w:r w:rsidRPr="00570A31">
        <w:rPr>
          <w:rFonts w:cstheme="minorHAnsi"/>
          <w:color w:val="000000"/>
          <w:shd w:val="clear" w:color="auto" w:fill="FFFFFF"/>
          <w:lang w:val="en-US"/>
        </w:rPr>
      </w:r>
      <w:r w:rsidRPr="00570A31">
        <w:rPr>
          <w:rFonts w:cstheme="minorHAnsi"/>
          <w:color w:val="000000"/>
          <w:shd w:val="clear" w:color="auto" w:fill="FFFFFF"/>
          <w:lang w:val="en-US"/>
        </w:rPr>
        <w:fldChar w:fldCharType="end"/>
      </w:r>
      <w:r w:rsidRPr="00570A31">
        <w:rPr>
          <w:rFonts w:cstheme="minorHAnsi"/>
          <w:color w:val="000000"/>
          <w:shd w:val="clear" w:color="auto" w:fill="FFFFFF"/>
          <w:lang w:val="en-US"/>
        </w:rPr>
      </w:r>
      <w:r w:rsidRPr="00570A31">
        <w:rPr>
          <w:rFonts w:cstheme="minorHAnsi"/>
          <w:color w:val="000000"/>
          <w:shd w:val="clear" w:color="auto" w:fill="FFFFFF"/>
          <w:lang w:val="en-US"/>
        </w:rPr>
        <w:fldChar w:fldCharType="separate"/>
      </w:r>
      <w:r w:rsidR="0080024C">
        <w:rPr>
          <w:rFonts w:cstheme="minorHAnsi"/>
          <w:noProof/>
          <w:color w:val="000000"/>
          <w:shd w:val="clear" w:color="auto" w:fill="FFFFFF"/>
          <w:lang w:val="en-US"/>
        </w:rPr>
        <w:t>(5</w:t>
      </w:r>
      <w:r w:rsidRPr="00570A31">
        <w:rPr>
          <w:rFonts w:cstheme="minorHAnsi"/>
          <w:noProof/>
          <w:color w:val="000000"/>
          <w:shd w:val="clear" w:color="auto" w:fill="FFFFFF"/>
          <w:lang w:val="en-US"/>
        </w:rPr>
        <w:t>)</w:t>
      </w:r>
      <w:r w:rsidRPr="00570A31">
        <w:rPr>
          <w:rFonts w:cstheme="minorHAnsi"/>
          <w:color w:val="000000"/>
          <w:shd w:val="clear" w:color="auto" w:fill="FFFFFF"/>
          <w:lang w:val="en-US"/>
        </w:rPr>
        <w:fldChar w:fldCharType="end"/>
      </w:r>
      <w:r w:rsidR="00BD42E5">
        <w:rPr>
          <w:rFonts w:cstheme="minorHAnsi"/>
          <w:color w:val="000000"/>
          <w:shd w:val="clear" w:color="auto" w:fill="FFFFFF"/>
          <w:lang w:val="en-US"/>
        </w:rPr>
        <w:t>.</w:t>
      </w:r>
    </w:p>
    <w:p w14:paraId="20504472" w14:textId="77777777" w:rsidR="001D59B5" w:rsidRDefault="001D59B5" w:rsidP="001D59B5">
      <w:pPr>
        <w:rPr>
          <w:rFonts w:cstheme="minorHAnsi"/>
          <w:lang w:val="en-US"/>
        </w:rPr>
      </w:pPr>
      <w:r w:rsidRPr="00570A31">
        <w:rPr>
          <w:rFonts w:cstheme="minorHAnsi"/>
          <w:lang w:val="en-US"/>
        </w:rPr>
        <w:t>Wang et al.</w:t>
      </w:r>
      <w:r>
        <w:rPr>
          <w:rFonts w:cstheme="minorHAnsi"/>
          <w:lang w:val="en-US"/>
        </w:rPr>
        <w:t xml:space="preserve"> </w:t>
      </w:r>
      <w:r w:rsidRPr="00570A31">
        <w:rPr>
          <w:rFonts w:cstheme="minorHAnsi"/>
          <w:lang w:val="en-US"/>
        </w:rPr>
        <w:t>observed a temporal and geographic trend toward decreasing urological surgery and increasing chronic renal insufficiency rates in spina bifida and a wide variation in urological surgic</w:t>
      </w:r>
      <w:r>
        <w:rPr>
          <w:rFonts w:cstheme="minorHAnsi"/>
          <w:lang w:val="en-US"/>
        </w:rPr>
        <w:t xml:space="preserve">al rates among states in the US </w:t>
      </w:r>
      <w:r w:rsidRPr="00570A31">
        <w:rPr>
          <w:rFonts w:cstheme="minorHAnsi"/>
          <w:lang w:val="en-US"/>
        </w:rPr>
        <w:fldChar w:fldCharType="begin">
          <w:fldData xml:space="preserve">PFJlZm1hbj48Q2l0ZT48QXV0aG9yPldhbmc8L0F1dGhvcj48WWVhcj4yMDE2PC9ZZWFyPjxSZWNO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==
</w:fldData>
        </w:fldChar>
      </w:r>
      <w:r w:rsidRPr="00570A31">
        <w:rPr>
          <w:rFonts w:cstheme="minorHAnsi"/>
          <w:lang w:val="en-US"/>
        </w:rPr>
        <w:instrText xml:space="preserve"> ADDIN REFMGR.CITE </w:instrText>
      </w:r>
      <w:r w:rsidRPr="00570A31">
        <w:rPr>
          <w:rFonts w:cstheme="minorHAnsi"/>
          <w:lang w:val="en-US"/>
        </w:rPr>
        <w:fldChar w:fldCharType="begin">
          <w:fldData xml:space="preserve">PFJlZm1hbj48Q2l0ZT48QXV0aG9yPldhbmc8L0F1dGhvcj48WWVhcj4yMDE2PC9ZZWFyPjxSZWNO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==
</w:fldData>
        </w:fldChar>
      </w:r>
      <w:r w:rsidRPr="00570A31">
        <w:rPr>
          <w:rFonts w:cstheme="minorHAnsi"/>
          <w:lang w:val="en-US"/>
        </w:rPr>
        <w:instrText xml:space="preserve"> ADDIN EN.CITE.DATA </w:instrText>
      </w:r>
      <w:r w:rsidRPr="00570A31">
        <w:rPr>
          <w:rFonts w:cstheme="minorHAnsi"/>
          <w:lang w:val="en-US"/>
        </w:rPr>
      </w:r>
      <w:r w:rsidRPr="00570A31">
        <w:rPr>
          <w:rFonts w:cstheme="minorHAnsi"/>
          <w:lang w:val="en-US"/>
        </w:rPr>
        <w:fldChar w:fldCharType="end"/>
      </w:r>
      <w:r w:rsidRPr="00570A31">
        <w:rPr>
          <w:rFonts w:cstheme="minorHAnsi"/>
          <w:lang w:val="en-US"/>
        </w:rPr>
      </w:r>
      <w:r w:rsidRPr="00570A31">
        <w:rPr>
          <w:rFonts w:cstheme="minorHAnsi"/>
          <w:lang w:val="en-US"/>
        </w:rPr>
        <w:fldChar w:fldCharType="separate"/>
      </w:r>
      <w:r w:rsidRPr="00570A31">
        <w:rPr>
          <w:rFonts w:cstheme="minorHAnsi"/>
          <w:noProof/>
          <w:lang w:val="en-US"/>
        </w:rPr>
        <w:t>(7)</w:t>
      </w:r>
      <w:r w:rsidRPr="00570A31">
        <w:rPr>
          <w:rFonts w:cstheme="minorHAnsi"/>
          <w:lang w:val="en-US"/>
        </w:rPr>
        <w:fldChar w:fldCharType="end"/>
      </w:r>
      <w:r>
        <w:rPr>
          <w:rFonts w:cstheme="minorHAnsi"/>
          <w:lang w:val="en-US"/>
        </w:rPr>
        <w:t xml:space="preserve"> and large</w:t>
      </w:r>
      <w:r w:rsidRPr="00570A31">
        <w:rPr>
          <w:rFonts w:cstheme="minorHAnsi"/>
          <w:lang w:val="en-US"/>
        </w:rPr>
        <w:t xml:space="preserve"> variations in s</w:t>
      </w:r>
      <w:r>
        <w:rPr>
          <w:rFonts w:cstheme="minorHAnsi"/>
          <w:lang w:val="en-US"/>
        </w:rPr>
        <w:t>pina bifida managements.</w:t>
      </w:r>
    </w:p>
    <w:p w14:paraId="425E7D90" w14:textId="77777777" w:rsidR="00570A31" w:rsidRPr="00C33A49" w:rsidRDefault="00570A31" w:rsidP="00570A31">
      <w:pPr>
        <w:rPr>
          <w:lang w:val="en-US"/>
        </w:rPr>
      </w:pPr>
    </w:p>
    <w:p w14:paraId="3E03E756" w14:textId="77777777" w:rsidR="00570A31" w:rsidRPr="00370738" w:rsidRDefault="00570A31" w:rsidP="00570A31">
      <w:pPr>
        <w:jc w:val="center"/>
        <w:rPr>
          <w:rFonts w:ascii="Calibri" w:hAnsi="Calibri"/>
          <w:noProof/>
          <w:lang w:val="en-US"/>
        </w:rPr>
      </w:pPr>
      <w:r>
        <w:rPr>
          <w:lang w:val="en-US"/>
        </w:rPr>
        <w:fldChar w:fldCharType="begin"/>
      </w:r>
      <w:r w:rsidRPr="00B47B92">
        <w:rPr>
          <w:lang w:val="en-US"/>
        </w:rPr>
        <w:instrText xml:space="preserve"> ADDIN REFMGR.REFLIST </w:instrText>
      </w:r>
      <w:r>
        <w:rPr>
          <w:lang w:val="en-US"/>
        </w:rPr>
        <w:fldChar w:fldCharType="separate"/>
      </w:r>
      <w:r w:rsidRPr="00370738">
        <w:rPr>
          <w:rFonts w:ascii="Calibri" w:hAnsi="Calibri"/>
          <w:noProof/>
          <w:lang w:val="en-US"/>
        </w:rPr>
        <w:t>Reference List</w:t>
      </w:r>
    </w:p>
    <w:p w14:paraId="36CEA8E8" w14:textId="77777777" w:rsidR="00570A31" w:rsidRPr="00370738" w:rsidRDefault="00570A31" w:rsidP="00570A31">
      <w:pPr>
        <w:jc w:val="center"/>
        <w:rPr>
          <w:rFonts w:ascii="Calibri" w:hAnsi="Calibri"/>
          <w:noProof/>
          <w:lang w:val="en-US"/>
        </w:rPr>
      </w:pPr>
    </w:p>
    <w:p w14:paraId="31329DE1" w14:textId="77777777" w:rsidR="00570A31" w:rsidRDefault="00570A31" w:rsidP="00570A31">
      <w:pPr>
        <w:tabs>
          <w:tab w:val="right" w:pos="540"/>
          <w:tab w:val="left" w:pos="720"/>
        </w:tabs>
        <w:spacing w:after="240" w:line="240" w:lineRule="auto"/>
        <w:ind w:left="720" w:hanging="720"/>
        <w:rPr>
          <w:rFonts w:ascii="Calibri" w:hAnsi="Calibri"/>
          <w:noProof/>
          <w:lang w:val="en-US"/>
        </w:rPr>
      </w:pPr>
      <w:r>
        <w:rPr>
          <w:rFonts w:ascii="Calibri" w:hAnsi="Calibri"/>
          <w:noProof/>
          <w:lang w:val="en-US"/>
        </w:rPr>
        <w:tab/>
        <w:t xml:space="preserve">(1) </w:t>
      </w:r>
      <w:r>
        <w:rPr>
          <w:rFonts w:ascii="Calibri" w:hAnsi="Calibri"/>
          <w:noProof/>
          <w:lang w:val="en-US"/>
        </w:rPr>
        <w:tab/>
        <w:t>Mitchell LE, Adzick NS, Melchionne J, Pasquariello PS, Sutton LN, Whitehead AS. Spina bifida. Lancet 2004 Nov 20;364(9448):1885-95.</w:t>
      </w:r>
    </w:p>
    <w:p w14:paraId="7DDF9328" w14:textId="77777777" w:rsidR="00570A31" w:rsidRDefault="00570A31" w:rsidP="00570A31">
      <w:pPr>
        <w:tabs>
          <w:tab w:val="right" w:pos="540"/>
          <w:tab w:val="left" w:pos="720"/>
        </w:tabs>
        <w:spacing w:after="240" w:line="240" w:lineRule="auto"/>
        <w:ind w:left="720" w:hanging="720"/>
        <w:rPr>
          <w:rFonts w:ascii="Calibri" w:hAnsi="Calibri"/>
          <w:noProof/>
          <w:lang w:val="en-US"/>
        </w:rPr>
      </w:pPr>
      <w:r>
        <w:rPr>
          <w:rFonts w:ascii="Calibri" w:hAnsi="Calibri"/>
          <w:noProof/>
          <w:lang w:val="en-US"/>
        </w:rPr>
        <w:tab/>
        <w:t xml:space="preserve">(2) </w:t>
      </w:r>
      <w:r>
        <w:rPr>
          <w:rFonts w:ascii="Calibri" w:hAnsi="Calibri"/>
          <w:noProof/>
          <w:lang w:val="en-US"/>
        </w:rPr>
        <w:tab/>
        <w:t>Adzick NS, Thom EA, Spong CY, Brock JW, III, Burrows PK, Johnson MP, et al. A randomized trial of prenatal versus postnatal repair of myelomeningocele. N Engl J Med 2011 Mar 17;364(11):993-1004.</w:t>
      </w:r>
    </w:p>
    <w:p w14:paraId="051D5E3F" w14:textId="77777777" w:rsidR="00570A31" w:rsidRPr="00321722" w:rsidRDefault="00570A31" w:rsidP="00570A31">
      <w:pPr>
        <w:tabs>
          <w:tab w:val="right" w:pos="540"/>
          <w:tab w:val="left" w:pos="720"/>
        </w:tabs>
        <w:spacing w:after="240" w:line="240" w:lineRule="auto"/>
        <w:ind w:left="720" w:hanging="720"/>
        <w:rPr>
          <w:rFonts w:ascii="Calibri" w:hAnsi="Calibri"/>
          <w:noProof/>
        </w:rPr>
      </w:pPr>
      <w:r>
        <w:rPr>
          <w:rFonts w:ascii="Calibri" w:hAnsi="Calibri"/>
          <w:noProof/>
          <w:lang w:val="en-US"/>
        </w:rPr>
        <w:tab/>
        <w:t xml:space="preserve">(3) </w:t>
      </w:r>
      <w:r>
        <w:rPr>
          <w:rFonts w:ascii="Calibri" w:hAnsi="Calibri"/>
          <w:noProof/>
          <w:lang w:val="en-US"/>
        </w:rPr>
        <w:tab/>
        <w:t xml:space="preserve">Van CF, Joyeux L, Deprest J. Maternal-fetal surgery for myelomeningocele: some thoughts on ethical, legal, and psychological issues in a Western European situation. </w:t>
      </w:r>
      <w:r w:rsidRPr="00321722">
        <w:rPr>
          <w:rFonts w:ascii="Calibri" w:hAnsi="Calibri"/>
          <w:noProof/>
        </w:rPr>
        <w:t>Childs Nerv Syst 2017 Aug;33(8):1247-52.</w:t>
      </w:r>
    </w:p>
    <w:p w14:paraId="52B53BFA" w14:textId="77777777" w:rsidR="0080024C" w:rsidRDefault="00570A31" w:rsidP="00570A31">
      <w:pPr>
        <w:tabs>
          <w:tab w:val="right" w:pos="540"/>
          <w:tab w:val="left" w:pos="720"/>
        </w:tabs>
        <w:spacing w:after="240" w:line="240" w:lineRule="auto"/>
        <w:ind w:left="720" w:hanging="720"/>
        <w:rPr>
          <w:rFonts w:ascii="Calibri" w:hAnsi="Calibri"/>
          <w:noProof/>
          <w:lang w:val="en-US"/>
        </w:rPr>
      </w:pPr>
      <w:r w:rsidRPr="00321722">
        <w:rPr>
          <w:rFonts w:ascii="Calibri" w:hAnsi="Calibri"/>
          <w:noProof/>
        </w:rPr>
        <w:tab/>
      </w:r>
      <w:r w:rsidRPr="0080024C">
        <w:rPr>
          <w:rFonts w:ascii="Calibri" w:hAnsi="Calibri"/>
          <w:noProof/>
        </w:rPr>
        <w:t xml:space="preserve">(4) </w:t>
      </w:r>
      <w:r w:rsidRPr="0080024C">
        <w:rPr>
          <w:rFonts w:ascii="Calibri" w:hAnsi="Calibri"/>
          <w:noProof/>
        </w:rPr>
        <w:tab/>
      </w:r>
      <w:r w:rsidR="0080024C" w:rsidRPr="00570A31">
        <w:rPr>
          <w:rFonts w:ascii="Calibri" w:hAnsi="Calibri"/>
          <w:noProof/>
        </w:rPr>
        <w:t xml:space="preserve">Mann JR, Royer JA, Turk MA, McDermott S, Holland MM, Ozturk OD, et al. </w:t>
      </w:r>
      <w:r w:rsidR="0080024C">
        <w:rPr>
          <w:rFonts w:ascii="Calibri" w:hAnsi="Calibri"/>
          <w:noProof/>
          <w:lang w:val="en-US"/>
        </w:rPr>
        <w:t>Inpatient and emergency room visits for adolescents and young adults with spina bifida living in South Carolina. PM R 2015 May;7(5):499-511.</w:t>
      </w:r>
    </w:p>
    <w:p w14:paraId="0DCABC4A" w14:textId="77777777" w:rsidR="0080024C" w:rsidRDefault="00570A31" w:rsidP="00570A31">
      <w:pPr>
        <w:tabs>
          <w:tab w:val="right" w:pos="540"/>
          <w:tab w:val="left" w:pos="720"/>
        </w:tabs>
        <w:spacing w:after="240" w:line="240" w:lineRule="auto"/>
        <w:ind w:left="720" w:hanging="720"/>
        <w:rPr>
          <w:rFonts w:ascii="Calibri" w:hAnsi="Calibri"/>
          <w:noProof/>
          <w:lang w:val="en-US"/>
        </w:rPr>
      </w:pPr>
      <w:r>
        <w:rPr>
          <w:rFonts w:ascii="Calibri" w:hAnsi="Calibri"/>
          <w:noProof/>
          <w:lang w:val="en-US"/>
        </w:rPr>
        <w:tab/>
        <w:t xml:space="preserve">(5) </w:t>
      </w:r>
      <w:r>
        <w:rPr>
          <w:rFonts w:ascii="Calibri" w:hAnsi="Calibri"/>
          <w:noProof/>
          <w:lang w:val="en-US"/>
        </w:rPr>
        <w:tab/>
      </w:r>
      <w:r w:rsidR="0080024C">
        <w:rPr>
          <w:rFonts w:ascii="Calibri" w:hAnsi="Calibri"/>
          <w:noProof/>
          <w:lang w:val="en-US"/>
        </w:rPr>
        <w:t>Young NL, Anselmo LA, Burke TA, McCormick A, Mukherjee S. Youth and young adults with spina bifida: their utilization of physician and hospital services. Arch Phys Med Rehabil 2014 Mar;95(3):466-71.</w:t>
      </w:r>
    </w:p>
    <w:p w14:paraId="35A62DE3" w14:textId="77777777" w:rsidR="00570A31" w:rsidRPr="0080024C" w:rsidRDefault="00570A31" w:rsidP="00570A31">
      <w:pPr>
        <w:tabs>
          <w:tab w:val="right" w:pos="540"/>
          <w:tab w:val="left" w:pos="720"/>
        </w:tabs>
        <w:spacing w:after="240" w:line="240" w:lineRule="auto"/>
        <w:ind w:left="720" w:hanging="720"/>
        <w:rPr>
          <w:rFonts w:ascii="Calibri" w:hAnsi="Calibri"/>
          <w:noProof/>
          <w:lang w:val="en-US"/>
        </w:rPr>
      </w:pPr>
      <w:r>
        <w:rPr>
          <w:rFonts w:ascii="Calibri" w:hAnsi="Calibri"/>
          <w:noProof/>
          <w:lang w:val="en-US"/>
        </w:rPr>
        <w:tab/>
        <w:t xml:space="preserve">(6) </w:t>
      </w:r>
      <w:r>
        <w:rPr>
          <w:rFonts w:ascii="Calibri" w:hAnsi="Calibri"/>
          <w:noProof/>
          <w:lang w:val="en-US"/>
        </w:rPr>
        <w:tab/>
      </w:r>
      <w:r w:rsidR="0080024C">
        <w:rPr>
          <w:rFonts w:ascii="Calibri" w:hAnsi="Calibri"/>
          <w:noProof/>
          <w:lang w:val="en-US"/>
        </w:rPr>
        <w:t xml:space="preserve">Wang HH, Lloyd JC, Wiener JS, Routh JC. Nationwide Trends and Variations in Urological Surgical Interventions and Renal Outcome in Patients with Spina Bifida. </w:t>
      </w:r>
      <w:r w:rsidR="0080024C" w:rsidRPr="0080024C">
        <w:rPr>
          <w:rFonts w:ascii="Calibri" w:hAnsi="Calibri"/>
          <w:noProof/>
          <w:lang w:val="en-US"/>
        </w:rPr>
        <w:t>J Urol 2016 Apr;195(4 Pt 2):1189-</w:t>
      </w:r>
      <w:r w:rsidR="0080024C">
        <w:rPr>
          <w:rFonts w:ascii="Calibri" w:hAnsi="Calibri"/>
          <w:noProof/>
          <w:lang w:val="en-US"/>
        </w:rPr>
        <w:t xml:space="preserve">94 </w:t>
      </w:r>
    </w:p>
    <w:p w14:paraId="433B307C" w14:textId="77777777" w:rsidR="00570A31" w:rsidRDefault="00570A31" w:rsidP="00570A31">
      <w:pPr>
        <w:tabs>
          <w:tab w:val="right" w:pos="540"/>
          <w:tab w:val="left" w:pos="720"/>
        </w:tabs>
        <w:spacing w:after="0" w:line="240" w:lineRule="auto"/>
        <w:ind w:left="720" w:hanging="720"/>
        <w:rPr>
          <w:rFonts w:ascii="Calibri" w:hAnsi="Calibri"/>
          <w:noProof/>
          <w:lang w:val="en-US"/>
        </w:rPr>
      </w:pPr>
    </w:p>
    <w:p w14:paraId="50BFE8C7" w14:textId="77777777" w:rsidR="00900D76" w:rsidRDefault="00570A31" w:rsidP="00900D76">
      <w:pPr>
        <w:rPr>
          <w:lang w:val="en-US"/>
        </w:rPr>
      </w:pPr>
      <w:r>
        <w:rPr>
          <w:lang w:val="en-US"/>
        </w:rPr>
        <w:fldChar w:fldCharType="end"/>
      </w:r>
    </w:p>
    <w:p w14:paraId="6D51EB10" w14:textId="77777777" w:rsidR="0080024C" w:rsidRDefault="00900D76" w:rsidP="00900D76">
      <w:pPr>
        <w:rPr>
          <w:b/>
          <w:lang w:val="en-US"/>
        </w:rPr>
      </w:pPr>
      <w:r w:rsidRPr="00900D76">
        <w:rPr>
          <w:b/>
          <w:lang w:val="en-US"/>
        </w:rPr>
        <w:t>Q120</w:t>
      </w:r>
      <w:r>
        <w:rPr>
          <w:lang w:val="en-US"/>
        </w:rPr>
        <w:t xml:space="preserve">: </w:t>
      </w:r>
      <w:r w:rsidR="00570A31" w:rsidRPr="0040294D">
        <w:rPr>
          <w:b/>
          <w:lang w:val="en-US"/>
        </w:rPr>
        <w:t>C</w:t>
      </w:r>
      <w:r w:rsidR="0080024C">
        <w:rPr>
          <w:b/>
          <w:lang w:val="en-US"/>
        </w:rPr>
        <w:t>ongenital c</w:t>
      </w:r>
      <w:r w:rsidR="00570A31" w:rsidRPr="0040294D">
        <w:rPr>
          <w:b/>
          <w:lang w:val="en-US"/>
        </w:rPr>
        <w:t>ataract</w:t>
      </w:r>
    </w:p>
    <w:p w14:paraId="7AB3BDAB" w14:textId="7F6F881C" w:rsidR="0080024C" w:rsidRPr="00BD42E5" w:rsidRDefault="0080024C" w:rsidP="0080024C">
      <w:pPr>
        <w:rPr>
          <w:lang w:val="en-US"/>
        </w:rPr>
      </w:pPr>
      <w:r w:rsidRPr="0080024C">
        <w:rPr>
          <w:lang w:val="en-US"/>
        </w:rPr>
        <w:t xml:space="preserve">Bilateral </w:t>
      </w:r>
      <w:r w:rsidRPr="0080024C">
        <w:rPr>
          <w:rStyle w:val="highlight"/>
          <w:lang w:val="en-US"/>
        </w:rPr>
        <w:t>congenital cataract</w:t>
      </w:r>
      <w:r w:rsidRPr="0080024C">
        <w:rPr>
          <w:lang w:val="en-US"/>
        </w:rPr>
        <w:t xml:space="preserve"> is the most common cause of treatable childhood blindness. Nuclear cataract is usually present at birth and is non-progressive, while lamellar cataract usually develops later and is progressive. Prompt surgery has to be performed in cases with dense </w:t>
      </w:r>
      <w:r w:rsidRPr="0080024C">
        <w:rPr>
          <w:rStyle w:val="highlight"/>
          <w:lang w:val="en-US"/>
        </w:rPr>
        <w:t>congenital cataract</w:t>
      </w:r>
      <w:r w:rsidRPr="0080024C">
        <w:rPr>
          <w:lang w:val="en-US"/>
        </w:rPr>
        <w:t>: if nystagmus has developed, the amblyopia is unfortunately irreversible</w:t>
      </w:r>
      <w:r>
        <w:fldChar w:fldCharType="begin"/>
      </w:r>
      <w:r w:rsidRPr="0080024C">
        <w:rPr>
          <w:lang w:val="en-US"/>
        </w:rPr>
        <w:instrText xml:space="preserve"> ADDIN REFMGR.CITE &lt;Refman&gt;&lt;Cite&gt;&lt;Author&gt;Zetterstrom&lt;/Author&gt;&lt;Year&gt;2007&lt;/Year&gt;&lt;RecNum&gt;12&lt;/RecNum&gt;&lt;IDText&gt;Paediatric cataract surgery&lt;/IDText&gt;&lt;MDL Ref_Type="Journal"&gt;&lt;Ref_Type&gt;Journal&lt;/Ref_Type&gt;&lt;Ref_ID&gt;12&lt;/Ref_ID&gt;&lt;Title_Primary&gt;Paediatric cataract surgery&lt;/Title_Primary&gt;&lt;Authors_Primary&gt;Zetterstrom,C.&lt;/Authors_Primary&gt;&lt;Authors_Primary&gt;Kugelberg,M.&lt;/Authors_Primary&gt;&lt;Date_Primary&gt;2007/11&lt;/Date_Primary&gt;&lt;Keywords&gt;Cataract&lt;/Keywords&gt;&lt;Keywords&gt;Cataract Extraction&lt;/Keywords&gt;&lt;Keywords&gt;congenital&lt;/Keywords&gt;&lt;Keywords&gt;Glaucoma&lt;/Keywords&gt;&lt;Keywords&gt;Humans&lt;/Keywords&gt;&lt;Keywords&gt;Infant&lt;/Keywords&gt;&lt;Keywords&gt;Infant,Newborn&lt;/Keywords&gt;&lt;Keywords&gt;Lens Implantation,Intraocular&lt;/Keywords&gt;&lt;Keywords&gt;Lenses,Intraocular&lt;/Keywords&gt;&lt;Keywords&gt;methods&lt;/Keywords&gt;&lt;Keywords&gt;Postoperative Complications&lt;/Keywords&gt;&lt;Keywords&gt;surgery&lt;/Keywords&gt;&lt;Keywords&gt;therapy&lt;/Keywords&gt;&lt;Keywords&gt;Vitrectomy&lt;/Keywords&gt;&lt;Reprint&gt;Not in File&lt;/Reprint&gt;&lt;Start_Page&gt;698&lt;/Start_Page&gt;&lt;End_Page&gt;710&lt;/End_Page&gt;&lt;Periodical&gt;Acta Ophthalmol.Scand.&lt;/Periodical&gt;&lt;Volume&gt;85&lt;/Volume&gt;&lt;Issue&gt;7&lt;/Issue&gt;&lt;Misc_3&gt;AOS1007 [pii];10.1111/j.1600-0420.2007.01007.x [doi]&lt;/Misc_3&gt;&lt;Address&gt;Eye Department, Ulleval University Hospital, University of Oslo, Oslo, Norway. charlotta.zetterstrom@medisin.uio.no&lt;/Address&gt;&lt;Web_URL&gt;PM:17944624&lt;/Web_URL&gt;&lt;ZZ_JournalFull&gt;&lt;f name="System"&gt;Acta Ophthalmol.Scand.&lt;/f&gt;&lt;/ZZ_JournalFull&gt;&lt;ZZ_WorkformID&gt;1&lt;/ZZ_WorkformID&gt;&lt;/MDL&gt;&lt;/Cite&gt;&lt;/Refman&gt;</w:instrText>
      </w:r>
      <w:r>
        <w:fldChar w:fldCharType="separate"/>
      </w:r>
      <w:r w:rsidRPr="0080024C">
        <w:rPr>
          <w:noProof/>
          <w:lang w:val="en-US"/>
        </w:rPr>
        <w:t>(1)</w:t>
      </w:r>
      <w:r>
        <w:fldChar w:fldCharType="end"/>
      </w:r>
      <w:r w:rsidR="00BD42E5" w:rsidRPr="00BD42E5">
        <w:rPr>
          <w:lang w:val="en-US"/>
        </w:rPr>
        <w:t>.</w:t>
      </w:r>
    </w:p>
    <w:p w14:paraId="407887AD" w14:textId="789BF799" w:rsidR="0080024C" w:rsidRPr="0080024C" w:rsidRDefault="0080024C" w:rsidP="0080024C">
      <w:pPr>
        <w:rPr>
          <w:lang w:val="en-US"/>
        </w:rPr>
      </w:pPr>
      <w:r w:rsidRPr="0080024C">
        <w:rPr>
          <w:lang w:val="en-US"/>
        </w:rPr>
        <w:t>Hospitalization</w:t>
      </w:r>
      <w:r w:rsidR="003D00A5">
        <w:rPr>
          <w:lang w:val="en-US"/>
        </w:rPr>
        <w:t xml:space="preserve">: </w:t>
      </w:r>
      <w:r w:rsidRPr="00325D12">
        <w:rPr>
          <w:lang w:val="en-US"/>
        </w:rPr>
        <w:t xml:space="preserve">In China </w:t>
      </w:r>
      <w:r w:rsidRPr="0080024C">
        <w:rPr>
          <w:lang w:val="en-US"/>
        </w:rPr>
        <w:t>9.2% of the identified Congenital Cataract patients had ≥ 2 hospitalizations due to the necessity of additional surgeries, with a total ratio of boys to girls of 1.75</w:t>
      </w:r>
      <w:r>
        <w:fldChar w:fldCharType="begin">
          <w:fldData xml:space="preserve">PFJlZm1hbj48Q2l0ZT48QXV0aG9yPkxpbjwvQXV0aG9yPjxZZWFyPjIwMTQ8L1llYXI+PFJlY051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</w:fldData>
        </w:fldChar>
      </w:r>
      <w:r w:rsidRPr="0080024C">
        <w:rPr>
          <w:lang w:val="en-US"/>
        </w:rPr>
        <w:instrText xml:space="preserve"> ADDIN REFMGR.CITE </w:instrText>
      </w:r>
      <w:r>
        <w:fldChar w:fldCharType="begin">
          <w:fldData xml:space="preserve">PFJlZm1hbj48Q2l0ZT48QXV0aG9yPkxpbjwvQXV0aG9yPjxZZWFyPjIwMTQ8L1llYXI+PFJlY051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</w:fldData>
        </w:fldChar>
      </w:r>
      <w:r w:rsidRPr="0080024C">
        <w:rPr>
          <w:lang w:val="en-US"/>
        </w:rPr>
        <w:instrText xml:space="preserve"> ADDIN EN.CITE.DATA </w:instrText>
      </w:r>
      <w:r>
        <w:fldChar w:fldCharType="end"/>
      </w:r>
      <w:r>
        <w:fldChar w:fldCharType="separate"/>
      </w:r>
      <w:r w:rsidRPr="0080024C">
        <w:rPr>
          <w:noProof/>
          <w:lang w:val="en-US"/>
        </w:rPr>
        <w:t>(2)</w:t>
      </w:r>
      <w:r>
        <w:fldChar w:fldCharType="end"/>
      </w:r>
      <w:r w:rsidR="00BD42E5" w:rsidRPr="00BD42E5">
        <w:rPr>
          <w:lang w:val="en-US"/>
        </w:rPr>
        <w:t>.</w:t>
      </w:r>
    </w:p>
    <w:p w14:paraId="0BDD0AE6" w14:textId="6BAF0A5A" w:rsidR="0080024C" w:rsidRPr="00325D12" w:rsidRDefault="0080024C" w:rsidP="0080024C">
      <w:pPr>
        <w:rPr>
          <w:lang w:val="en-US"/>
        </w:rPr>
      </w:pPr>
      <w:r w:rsidRPr="0080024C">
        <w:rPr>
          <w:lang w:val="en-US"/>
        </w:rPr>
        <w:t>Surgery</w:t>
      </w:r>
      <w:r w:rsidR="003D00A5">
        <w:rPr>
          <w:lang w:val="en-US"/>
        </w:rPr>
        <w:t xml:space="preserve">: </w:t>
      </w:r>
      <w:r w:rsidRPr="0080024C">
        <w:rPr>
          <w:lang w:val="en-US"/>
        </w:rPr>
        <w:t>Primary intraocular lens</w:t>
      </w:r>
      <w:r w:rsidR="00685BF9">
        <w:rPr>
          <w:lang w:val="en-US"/>
        </w:rPr>
        <w:t xml:space="preserve"> (</w:t>
      </w:r>
      <w:r w:rsidRPr="0080024C">
        <w:rPr>
          <w:lang w:val="en-US"/>
        </w:rPr>
        <w:t xml:space="preserve">IOL) implantation is associated with an overall satisfactory visual </w:t>
      </w:r>
      <w:r w:rsidRPr="0080024C">
        <w:rPr>
          <w:rStyle w:val="highlight"/>
          <w:lang w:val="en-US"/>
        </w:rPr>
        <w:t>outcome</w:t>
      </w:r>
      <w:r w:rsidRPr="0080024C">
        <w:rPr>
          <w:lang w:val="en-US"/>
        </w:rPr>
        <w:t xml:space="preserve">, especially when surgery is performed before 6 months or after 12 months of age and in bilateral cases. Glaucoma is the main complication associated with poor visual </w:t>
      </w:r>
      <w:r w:rsidRPr="0080024C">
        <w:rPr>
          <w:rStyle w:val="highlight"/>
          <w:lang w:val="en-US"/>
        </w:rPr>
        <w:t>outcome</w:t>
      </w:r>
      <w:r w:rsidR="00685BF9">
        <w:rPr>
          <w:rStyle w:val="highlight"/>
          <w:lang w:val="en-US"/>
        </w:rPr>
        <w:t xml:space="preserve"> </w:t>
      </w:r>
      <w:r>
        <w:rPr>
          <w:rStyle w:val="highlight"/>
        </w:rPr>
        <w:fldChar w:fldCharType="begin">
          <w:fldData xml:space="preserve">PFJlZm1hbj48Q2l0ZT48QXV0aG9yPlZlcmE8L0F1dGhvcj48WWVhcj4yMDE3PC9ZZWFyPjxSZWNO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==
</w:fldData>
        </w:fldChar>
      </w:r>
      <w:r w:rsidRPr="0080024C">
        <w:rPr>
          <w:rStyle w:val="highlight"/>
          <w:lang w:val="en-US"/>
        </w:rPr>
        <w:instrText xml:space="preserve"> ADDIN REFMGR.CITE </w:instrText>
      </w:r>
      <w:r>
        <w:rPr>
          <w:rStyle w:val="highlight"/>
        </w:rPr>
        <w:fldChar w:fldCharType="begin">
          <w:fldData xml:space="preserve">PFJlZm1hbj48Q2l0ZT48QXV0aG9yPlZlcmE8L0F1dGhvcj48WWVhcj4yMDE3PC9ZZWFyPjxSZWNO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==
</w:fldData>
        </w:fldChar>
      </w:r>
      <w:r w:rsidRPr="0080024C">
        <w:rPr>
          <w:rStyle w:val="highlight"/>
          <w:lang w:val="en-US"/>
        </w:rPr>
        <w:instrText xml:space="preserve"> ADDIN EN.CITE.DATA </w:instrText>
      </w:r>
      <w:r>
        <w:rPr>
          <w:rStyle w:val="highlight"/>
        </w:rPr>
      </w:r>
      <w:r>
        <w:rPr>
          <w:rStyle w:val="highlight"/>
        </w:rPr>
        <w:fldChar w:fldCharType="end"/>
      </w:r>
      <w:r>
        <w:rPr>
          <w:rStyle w:val="highlight"/>
        </w:rPr>
      </w:r>
      <w:r>
        <w:rPr>
          <w:rStyle w:val="highlight"/>
        </w:rPr>
        <w:fldChar w:fldCharType="separate"/>
      </w:r>
      <w:r w:rsidRPr="0080024C">
        <w:rPr>
          <w:rStyle w:val="highlight"/>
          <w:noProof/>
          <w:lang w:val="en-US"/>
        </w:rPr>
        <w:t>(3)</w:t>
      </w:r>
      <w:r>
        <w:rPr>
          <w:rStyle w:val="highlight"/>
        </w:rPr>
        <w:fldChar w:fldCharType="end"/>
      </w:r>
      <w:r w:rsidR="00BD42E5" w:rsidRPr="00BD42E5">
        <w:rPr>
          <w:rStyle w:val="highlight"/>
          <w:lang w:val="en-US"/>
        </w:rPr>
        <w:t>.</w:t>
      </w:r>
    </w:p>
    <w:p w14:paraId="73A0F0A5" w14:textId="1DC25DFE" w:rsidR="0080024C" w:rsidRPr="00900D76" w:rsidRDefault="0080024C" w:rsidP="0080024C">
      <w:pPr>
        <w:rPr>
          <w:lang w:val="en-US"/>
        </w:rPr>
      </w:pPr>
      <w:r w:rsidRPr="00685BF9">
        <w:rPr>
          <w:lang w:val="en-US"/>
        </w:rPr>
        <w:t>Surgery complication</w:t>
      </w:r>
      <w:r w:rsidR="00685BF9" w:rsidRPr="00685BF9">
        <w:rPr>
          <w:lang w:val="en-US"/>
        </w:rPr>
        <w:t>s</w:t>
      </w:r>
      <w:r w:rsidRPr="00685BF9">
        <w:rPr>
          <w:lang w:val="en-US"/>
        </w:rPr>
        <w:t>:</w:t>
      </w:r>
      <w:r w:rsidR="003D00A5">
        <w:rPr>
          <w:lang w:val="en-US"/>
        </w:rPr>
        <w:t xml:space="preserve"> </w:t>
      </w:r>
      <w:r w:rsidR="00685BF9">
        <w:rPr>
          <w:lang w:val="en-US"/>
        </w:rPr>
        <w:t xml:space="preserve">22 </w:t>
      </w:r>
      <w:r w:rsidRPr="0080024C">
        <w:rPr>
          <w:lang w:val="en-US"/>
        </w:rPr>
        <w:t>% of</w:t>
      </w:r>
      <w:r w:rsidR="00685BF9">
        <w:rPr>
          <w:lang w:val="en-US"/>
        </w:rPr>
        <w:t xml:space="preserve"> the patients required re-operation</w:t>
      </w:r>
      <w:r w:rsidRPr="0080024C">
        <w:rPr>
          <w:lang w:val="en-US"/>
        </w:rPr>
        <w:t xml:space="preserve"> for visual axis obscuration after cataract surgery independent of type of intraocular lens and age, but this rate is affected by the rate of perioperative complications</w:t>
      </w:r>
      <w:r w:rsidR="00685BF9">
        <w:rPr>
          <w:lang w:val="en-US"/>
        </w:rPr>
        <w:t xml:space="preserve"> </w:t>
      </w:r>
      <w:r>
        <w:fldChar w:fldCharType="begin"/>
      </w:r>
      <w:r w:rsidRPr="0080024C">
        <w:rPr>
          <w:lang w:val="en-US"/>
        </w:rPr>
        <w:instrText xml:space="preserve"> ADDIN REFMGR.CITE &lt;Refman&gt;&lt;Cite&gt;&lt;Author&gt;Sukhija&lt;/Author&gt;&lt;Year&gt;2017&lt;/Year&gt;&lt;RecNum&gt;1&lt;/RecNum&gt;&lt;IDText&gt;Outcome of various hydrophobic acrylic intraocular lens implantations in children with congenital cataract&lt;/IDText&gt;&lt;MDL Ref_Type="Journal"&gt;&lt;Ref_Type&gt;Journal&lt;/Ref_Type&gt;&lt;Ref_ID&gt;1&lt;/Ref_ID&gt;&lt;Title_Primary&gt;Outcome of various hydrophobic acrylic intraocular lens implantations in children with congenital cataract&lt;/Title_Primary&gt;&lt;Authors_Primary&gt;Sukhija,J.&lt;/Authors_Primary&gt;&lt;Authors_Primary&gt;Kaur,S.&lt;/Authors_Primary&gt;&lt;Authors_Primary&gt;Ram,J.&lt;/Authors_Primary&gt;&lt;Authors_Primary&gt;Yangzes,S.&lt;/Authors_Primary&gt;&lt;Authors_Primary&gt;Madan,S.&lt;/Authors_Primary&gt;&lt;Authors_Primary&gt;Jinagal,J.&lt;/Authors_Primary&gt;&lt;Date_Primary&gt;2017/4/13&lt;/Date_Primary&gt;&lt;Reprint&gt;Not in File&lt;/Reprint&gt;&lt;Start_Page&gt;0&lt;/Start_Page&gt;&lt;Periodical&gt;Eur.J.Ophthalmol.&lt;/Periodical&gt;&lt;Misc_3&gt;730E4E78-E533-4D79-8D1F-6C4C0857DF3C [pii];10.5301/ejo.5000969 [doi]&lt;/Misc_3&gt;&lt;Address&gt;Department of Ophthalmology, Post Graduate Institute of Medical Education and Research, Chandigarh - India&amp;#xA;Department of Ophthalmology, Post Graduate Institute of Medical Education and Research, Chandigarh - India&amp;#xA;Department of Ophthalmology, Post Graduate Institute of Medical Education and Research, Chandigarh - India&amp;#xA;Department of Ophthalmology, Post Graduate Institute of Medical Education and Research, Chandigarh - India&amp;#xA;Department of Ophthalmology, Post Graduate Institute of Medical Education and Research, Chandigarh - India&amp;#xA;Department of Ophthalmology, Post Graduate Institute of Medical Education and Research, Chandigarh - India&lt;/Address&gt;&lt;Web_URL&gt;PM:28430328&lt;/Web_URL&gt;&lt;ZZ_JournalFull&gt;&lt;f name="System"&gt;Eur.J.Ophthalmol.&lt;/f&gt;&lt;/ZZ_JournalFull&gt;&lt;ZZ_WorkformID&gt;1&lt;/ZZ_WorkformID&gt;&lt;/MDL&gt;&lt;/Cite&gt;&lt;/Refman&gt;</w:instrText>
      </w:r>
      <w:r>
        <w:fldChar w:fldCharType="separate"/>
      </w:r>
      <w:r w:rsidRPr="0080024C">
        <w:rPr>
          <w:noProof/>
          <w:lang w:val="en-US"/>
        </w:rPr>
        <w:t>(4)</w:t>
      </w:r>
      <w:r>
        <w:fldChar w:fldCharType="end"/>
      </w:r>
      <w:r w:rsidR="00685BF9">
        <w:rPr>
          <w:lang w:val="en-US"/>
        </w:rPr>
        <w:t xml:space="preserve"> Strabismus occurred</w:t>
      </w:r>
      <w:r w:rsidRPr="0080024C">
        <w:rPr>
          <w:lang w:val="en-US"/>
        </w:rPr>
        <w:t xml:space="preserve"> more frequently in patients with congenital cataracts (30.3%) than in acquired cases</w:t>
      </w:r>
      <w:r w:rsidR="00685BF9">
        <w:rPr>
          <w:lang w:val="en-US"/>
        </w:rPr>
        <w:t xml:space="preserve"> </w:t>
      </w:r>
      <w:r>
        <w:fldChar w:fldCharType="begin"/>
      </w:r>
      <w:r w:rsidRPr="0080024C">
        <w:rPr>
          <w:lang w:val="en-US"/>
        </w:rPr>
        <w:instrText xml:space="preserve"> ADDIN REFMGR.CITE &lt;Refman&gt;&lt;Cite&gt;&lt;Author&gt;Spanou&lt;/Author&gt;&lt;Year&gt;2011&lt;/Year&gt;&lt;RecNum&gt;5&lt;/RecNum&gt;&lt;IDText&gt;Strabismus in pediatric lens disorders&lt;/IDText&gt;&lt;MDL Ref_Type="Journal"&gt;&lt;Ref_Type&gt;Journal&lt;/Ref_Type&gt;&lt;Ref_ID&gt;5&lt;/Ref_ID&gt;&lt;Title_Primary&gt;Strabismus in pediatric lens disorders&lt;/Title_Primary&gt;&lt;Authors_Primary&gt;Spanou,N.&lt;/Authors_Primary&gt;&lt;Authors_Primary&gt;Alexopoulos,L.&lt;/Authors_Primary&gt;&lt;Authors_Primary&gt;Manta,G.&lt;/Authors_Primary&gt;&lt;Authors_Primary&gt;Tsamadou,D.&lt;/Authors_Primary&gt;&lt;Authors_Primary&gt;Drakos,H.&lt;/Authors_Primary&gt;&lt;Authors_Primary&gt;Paikos,P.&lt;/Authors_Primary&gt;&lt;Date_Primary&gt;2011/5&lt;/Date_Primary&gt;&lt;Keywords&gt;Adolescent&lt;/Keywords&gt;&lt;Keywords&gt;Cataract&lt;/Keywords&gt;&lt;Keywords&gt;Cataract Extraction&lt;/Keywords&gt;&lt;Keywords&gt;Child&lt;/Keywords&gt;&lt;Keywords&gt;Child,Preschool&lt;/Keywords&gt;&lt;Keywords&gt;complications&lt;/Keywords&gt;&lt;Keywords&gt;congenital&lt;/Keywords&gt;&lt;Keywords&gt;Ectopia Lentis&lt;/Keywords&gt;&lt;Keywords&gt;epidemiology&lt;/Keywords&gt;&lt;Keywords&gt;etiology&lt;/Keywords&gt;&lt;Keywords&gt;Greece&lt;/Keywords&gt;&lt;Keywords&gt;Humans&lt;/Keywords&gt;&lt;Keywords&gt;Infant&lt;/Keywords&gt;&lt;Keywords&gt;Prevalence&lt;/Keywords&gt;&lt;Keywords&gt;Retrospective Studies&lt;/Keywords&gt;&lt;Keywords&gt;Strabismus&lt;/Keywords&gt;&lt;Keywords&gt;surgery&lt;/Keywords&gt;&lt;Keywords&gt;Time Factors&lt;/Keywords&gt;&lt;Keywords&gt;Vitrectomy&lt;/Keywords&gt;&lt;Reprint&gt;Not in File&lt;/Reprint&gt;&lt;Start_Page&gt;163&lt;/Start_Page&gt;&lt;End_Page&gt;166&lt;/End_Page&gt;&lt;Periodical&gt;J.Pediatr.Ophthalmol.Strabismus&lt;/Periodical&gt;&lt;Volume&gt;48&lt;/Volume&gt;&lt;Issue&gt;3&lt;/Issue&gt;&lt;Misc_3&gt;10.3928/01913913-20100618-05 [doi]&lt;/Misc_3&gt;&lt;Address&gt;Department of Ophthalmology, Children&amp;apos;s Hospital Agia Sofia, Athens, Greece&lt;/Address&gt;&lt;Web_URL&gt;PM:21608524&lt;/Web_URL&gt;&lt;ZZ_JournalFull&gt;&lt;f name="System"&gt;J.Pediatr.Ophthalmol.Strabismus&lt;/f&gt;&lt;/ZZ_JournalFull&gt;&lt;ZZ_WorkformID&gt;1&lt;/ZZ_WorkformID&gt;&lt;/MDL&gt;&lt;/Cite&gt;&lt;/Refman&gt;</w:instrText>
      </w:r>
      <w:r>
        <w:fldChar w:fldCharType="separate"/>
      </w:r>
      <w:r w:rsidRPr="0080024C">
        <w:rPr>
          <w:noProof/>
          <w:lang w:val="en-US"/>
        </w:rPr>
        <w:t>(5)</w:t>
      </w:r>
      <w:r>
        <w:fldChar w:fldCharType="end"/>
      </w:r>
      <w:r w:rsidR="00685BF9" w:rsidRPr="00321722">
        <w:rPr>
          <w:lang w:val="en-US"/>
        </w:rPr>
        <w:t>,</w:t>
      </w:r>
      <w:r w:rsidR="00685BF9">
        <w:rPr>
          <w:lang w:val="en-US"/>
        </w:rPr>
        <w:t xml:space="preserve"> however strabismus surgery were</w:t>
      </w:r>
      <w:r w:rsidRPr="0080024C">
        <w:rPr>
          <w:lang w:val="en-US"/>
        </w:rPr>
        <w:t xml:space="preserve"> not required in most cases </w:t>
      </w:r>
      <w:r>
        <w:fldChar w:fldCharType="begin"/>
      </w:r>
      <w:r w:rsidRPr="0080024C">
        <w:rPr>
          <w:lang w:val="en-US"/>
        </w:rPr>
        <w:instrText xml:space="preserve"> ADDIN REFMGR.CITE &lt;Refman&gt;&lt;Cite&gt;&lt;Author&gt;Merino&lt;/Author&gt;&lt;Year&gt;2007&lt;/Year&gt;&lt;RecNum&gt;6&lt;/RecNum&gt;&lt;IDText&gt;[Strabismus and congenital cataracts]&lt;/IDText&gt;&lt;MDL Ref_Type="Journal"&gt;&lt;Ref_Type&gt;Journal&lt;/Ref_Type&gt;&lt;Ref_ID&gt;6&lt;/Ref_ID&gt;&lt;Title_Primary&gt;[Strabismus and congenital cataracts]&lt;/Title_Primary&gt;&lt;Authors_Primary&gt;Merino,P.&lt;/Authors_Primary&gt;&lt;Authors_Primary&gt;Gomez-de-Liano,P.&lt;/Authors_Primary&gt;&lt;Authors_Primary&gt;Gil,M.R.&lt;/Authors_Primary&gt;&lt;Authors_Primary&gt;Fernandez,A.I.&lt;/Authors_Primary&gt;&lt;Authors_Primary&gt;Yanez,J.&lt;/Authors_Primary&gt;&lt;Authors_Primary&gt;Cortes,C.&lt;/Authors_Primary&gt;&lt;Date_Primary&gt;2007/10&lt;/Date_Primary&gt;&lt;Keywords&gt;Cataract&lt;/Keywords&gt;&lt;Keywords&gt;Cataract Extraction&lt;/Keywords&gt;&lt;Keywords&gt;Child,Preschool&lt;/Keywords&gt;&lt;Keywords&gt;complications&lt;/Keywords&gt;&lt;Keywords&gt;congenital&lt;/Keywords&gt;&lt;Keywords&gt;epidemiology&lt;/Keywords&gt;&lt;Keywords&gt;etiology&lt;/Keywords&gt;&lt;Keywords&gt;Female&lt;/Keywords&gt;&lt;Keywords&gt;Humans&lt;/Keywords&gt;&lt;Keywords&gt;Infant&lt;/Keywords&gt;&lt;Keywords&gt;Infant,Newborn&lt;/Keywords&gt;&lt;Keywords&gt;Male&lt;/Keywords&gt;&lt;Keywords&gt;Prevalence&lt;/Keywords&gt;&lt;Keywords&gt;rehabilitation&lt;/Keywords&gt;&lt;Keywords&gt;Retrospective Studies&lt;/Keywords&gt;&lt;Keywords&gt;Strabismus&lt;/Keywords&gt;&lt;Keywords&gt;surgery&lt;/Keywords&gt;&lt;Keywords&gt;therapy&lt;/Keywords&gt;&lt;Reprint&gt;Not in File&lt;/Reprint&gt;&lt;Start_Page&gt;623&lt;/Start_Page&gt;&lt;End_Page&gt;628&lt;/End_Page&gt;&lt;Periodical&gt;Arch.Soc.Esp.Oftalmol.&lt;/Periodical&gt;&lt;Volume&gt;82&lt;/Volume&gt;&lt;Issue&gt;10&lt;/Issue&gt;&lt;Address&gt;Seccion de Motilidad Ocular, Departamento de Oftalmologia, HGU Gregorio Maranon, Madrid, Espana. pilimerino@gmail.com&lt;/Address&gt;&lt;Web_URL&gt;PM:17929205&lt;/Web_URL&gt;&lt;ZZ_JournalFull&gt;&lt;f name="System"&gt;Arch.Soc.Esp.Oftalmol.&lt;/f&gt;&lt;/ZZ_JournalFull&gt;&lt;ZZ_WorkformID&gt;1&lt;/ZZ_WorkformID&gt;&lt;/MDL&gt;&lt;/Cite&gt;&lt;/Refman&gt;</w:instrText>
      </w:r>
      <w:r>
        <w:fldChar w:fldCharType="separate"/>
      </w:r>
      <w:r w:rsidRPr="0080024C">
        <w:rPr>
          <w:noProof/>
          <w:lang w:val="en-US"/>
        </w:rPr>
        <w:t>(6)</w:t>
      </w:r>
      <w:r>
        <w:fldChar w:fldCharType="end"/>
      </w:r>
      <w:r w:rsidRPr="0080024C">
        <w:rPr>
          <w:lang w:val="en-US"/>
        </w:rPr>
        <w:t xml:space="preserve">. Estimates show that nearly two thirds of operated eyes will develop glaucoma or become glaucoma suspects by 10 years after cataract surgery. </w:t>
      </w:r>
      <w:r>
        <w:fldChar w:fldCharType="begin"/>
      </w:r>
      <w:r w:rsidRPr="0080024C">
        <w:rPr>
          <w:lang w:val="en-US"/>
        </w:rPr>
        <w:instrText xml:space="preserve"> ADDIN REFMGR.CITE &lt;Refman&gt;&lt;Cite&gt;&lt;Author&gt;Lambert&lt;/Author&gt;&lt;Year&gt;2013&lt;/Year&gt;&lt;RecNum&gt;8&lt;/RecNum&gt;&lt;IDText&gt;Long-term risk of glaucoma after congenital cataract surgery&lt;/IDText&gt;&lt;MDL Ref_Type="Journal"&gt;&lt;Ref_Type&gt;Journal&lt;/Ref_Type&gt;&lt;Ref_ID&gt;8&lt;/Ref_ID&gt;&lt;Title_Primary&gt;Long-term risk of glaucoma after congenital cataract surgery&lt;/Title_Primary&gt;&lt;Authors_Primary&gt;Lambert,S.R.&lt;/Authors_Primary&gt;&lt;Authors_Primary&gt;Purohit,A.&lt;/Authors_Primary&gt;&lt;Authors_Primary&gt;Superak,H.M.&lt;/Authors_Primary&gt;&lt;Authors_Primary&gt;Lynn,M.J.&lt;/Authors_Primary&gt;&lt;Authors_Primary&gt;Beck,A.D.&lt;/Authors_Primary&gt;&lt;Date_Primary&gt;2013/8&lt;/Date_Primary&gt;&lt;Keywords&gt;adverse effects&lt;/Keywords&gt;&lt;Keywords&gt;Cataract&lt;/Keywords&gt;&lt;Keywords&gt;Cataract Extraction&lt;/Keywords&gt;&lt;Keywords&gt;congenital&lt;/Keywords&gt;&lt;Keywords&gt;diagnosis&lt;/Keywords&gt;&lt;Keywords&gt;etiology&lt;/Keywords&gt;&lt;Keywords&gt;Follow-Up Studies&lt;/Keywords&gt;&lt;Keywords&gt;Glaucoma&lt;/Keywords&gt;&lt;Keywords&gt;Glaucoma,Open-Angle&lt;/Keywords&gt;&lt;Keywords&gt;Humans&lt;/Keywords&gt;&lt;Keywords&gt;Incidence&lt;/Keywords&gt;&lt;Keywords&gt;Infant&lt;/Keywords&gt;&lt;Keywords&gt;Intraocular Pressure&lt;/Keywords&gt;&lt;Keywords&gt;Kaplan-Meier Estimate&lt;/Keywords&gt;&lt;Keywords&gt;Lens Implantation,Intraocular&lt;/Keywords&gt;&lt;Keywords&gt;methods&lt;/Keywords&gt;&lt;Keywords&gt;Ocular Hypertension&lt;/Keywords&gt;&lt;Keywords&gt;physiology&lt;/Keywords&gt;&lt;Keywords&gt;Probability&lt;/Keywords&gt;&lt;Keywords&gt;Retrospective Studies&lt;/Keywords&gt;&lt;Keywords&gt;Risk Factors&lt;/Keywords&gt;&lt;Keywords&gt;surgery&lt;/Keywords&gt;&lt;Keywords&gt;the</w:instrText>
      </w:r>
      <w:r w:rsidRPr="00685BF9">
        <w:rPr>
          <w:lang w:val="en-US"/>
        </w:rPr>
        <w:instrText>rapy&lt;/Keywords&gt;&lt;Keywords&gt;Tonometry,Ocular&lt;/Keywords&gt;&lt;Keywords&gt;Visual Acuity&lt;/Keywords&gt;&lt;Reprint&gt;Not in File&lt;/Reprint&gt;&lt;Start_Page&gt;355&lt;/Start_Page&gt;&lt;End_Page&gt;361&lt;/End_Page&gt;&lt;Periodical&gt;Am.J.Ophthalmol.&lt;/Periodical&gt;&lt;Volume&gt;156&lt;/Volume&gt;&lt;Issue&gt;2&lt;/Issue&gt;&lt;User_Def_5&gt;PMC3720778&lt;/User_Def_5&gt;&lt;Misc_3&gt;S0002-9394(13)00177-3 [pii];10.1016/j.ajo.2013.03.013 [doi]&lt;/Misc_3&gt;&lt;Address&gt;Department of Ophthalmology, Emory University, Atlanta, GA 30322, USA. slamber@emory.edu&lt;/Address&gt;&lt;Web_URL&gt;PM:23639132&lt;/Web_URL&gt;&lt;ZZ_JournalFull&gt;&lt;f name="System"&gt;Am.J.Ophthalmol.&lt;/f&gt;&lt;/ZZ_JournalFull&gt;&lt;ZZ_WorkformID&gt;1&lt;/ZZ_WorkformID&gt;&lt;/MDL&gt;&lt;/Cite&gt;&lt;/Refman&gt;</w:instrText>
      </w:r>
      <w:r>
        <w:fldChar w:fldCharType="separate"/>
      </w:r>
      <w:r w:rsidRPr="00685BF9">
        <w:rPr>
          <w:noProof/>
          <w:lang w:val="en-US"/>
        </w:rPr>
        <w:t>(7)</w:t>
      </w:r>
      <w:r>
        <w:fldChar w:fldCharType="end"/>
      </w:r>
      <w:r w:rsidR="00685BF9" w:rsidRPr="00685BF9">
        <w:rPr>
          <w:lang w:val="en-US"/>
        </w:rPr>
        <w:t xml:space="preserve">. Up to 56% of </w:t>
      </w:r>
      <w:r w:rsidRPr="00685BF9">
        <w:rPr>
          <w:lang w:val="en-US"/>
        </w:rPr>
        <w:t xml:space="preserve">children </w:t>
      </w:r>
      <w:r w:rsidR="00685BF9" w:rsidRPr="00685BF9">
        <w:rPr>
          <w:lang w:val="en-US"/>
        </w:rPr>
        <w:t>with surgery for cataract</w:t>
      </w:r>
      <w:r w:rsidRPr="00685BF9">
        <w:rPr>
          <w:lang w:val="en-US"/>
        </w:rPr>
        <w:t xml:space="preserve"> may show amblyopia</w:t>
      </w:r>
      <w:r>
        <w:fldChar w:fldCharType="begin"/>
      </w:r>
      <w:r w:rsidRPr="00685BF9">
        <w:rPr>
          <w:lang w:val="en-US"/>
        </w:rPr>
        <w:instrText xml:space="preserve"> ADDIN REFMGR.CITE &lt;Refman&gt;&lt;Cite&gt;&lt;Author&gt;Haargaard&lt;/Author&gt;&lt;Year&gt;2008&lt;/Year&gt;&lt;RecNum&gt;9&lt;/RecNum&gt;&lt;IDText&gt;Risk of glaucoma after pediatric cataract surgery&lt;/IDText&gt;&lt;MDL Ref_Type="Journal"&gt;&lt;Ref_Type&gt;Journal&lt;/Ref_Type&gt;&lt;Ref_ID&gt;9&lt;/Ref_ID&gt;&lt;Title_Primary&gt;Risk of glaucoma after pediatric cataract surgery&lt;/Title_Primary&gt;&lt;Authors_Primary&gt;Haargaard,B.&lt;/Authors_Primary&gt;&lt;Authors_Primary&gt;Ritz,C.&lt;/Authors_Primary&gt;&lt;Authors_Primary&gt;Oudin,A.&lt;/Authors_Primary&gt;&lt;Authors_Primary&gt;Wohlfahrt,J.&lt;/Authors_Primary&gt;&lt;Authors_Primary&gt;Thygesen,J.&lt;/Authors_Primary&gt;&lt;Authors_Primary&gt;Olsen,T.&lt;/Authors_Primary&gt;&lt;Authors_Primary&gt;Melbye,M.&lt;/Authors_Primary&gt;&lt;Date_Primary&gt;2008/5&lt;/Date_Primary&gt;&lt;Keywords&gt;Adolescent&lt;/Keywords&gt;&lt;Keywords&gt;adverse effects&lt;/Keywords&gt;&lt;Keywords&gt;Age Factors&lt;/Keywords&gt;&lt;Keywords&gt;Cataract&lt;/Keywords&gt;&lt;Keywords&gt;Cataract Extraction&lt;/Keywords&gt;&lt;Keywords&gt;Child&lt;/Keywords&gt;&lt;Keywords&gt;Child,Preschool&lt;/Keywords&gt;&lt;Keywords&gt;Denmark&lt;/Keywords&gt;&lt;Keywords&gt;epidemiology&lt;/Keywords&gt;&lt;Keywords&gt;etiology&lt;/Keywords&gt;&lt;Keywords&gt;Female&lt;/Keywords&gt;&lt;Keywords&gt;Glaucoma&lt;/Keywords&gt;&lt;Keywords&gt;Humans&lt;/Keywords&gt;&lt;Keywords&gt;Infant&lt;/Keywords&gt;&lt;Keywords&gt;Intraocular Pressure&lt;/Keywords&gt;&lt;Keywords&gt;Iris&lt;/Keywords&gt;&lt;Keywords&gt;Laser Coagulation&lt;/Keywords&gt;&lt;Keywords&gt;Male&lt;/Keywords&gt;&lt;Keywords&gt;methods&lt;/Keywords&gt;&lt;Keywords&gt;Postoperative Complications&lt;/Keywords&gt;&lt;Keywords&gt;Registries&lt;/Keywords&gt;&lt;Keywords&gt;Retrospective Studies&lt;/Keywords&gt;&lt;Keywords&gt;Risk Assessment&lt;/Keywords&gt;&lt;Keywords&gt;Risk Factors&lt;/Keywords</w:instrText>
      </w:r>
      <w:r w:rsidRPr="00900D76">
        <w:rPr>
          <w:lang w:val="en-US"/>
        </w:rPr>
        <w:instrText>&gt;&lt;Keywords&gt;surgery&lt;/Keywords&gt;&lt;Keywords&gt;therapy&lt;/Keywords&gt;&lt;Keywords&gt;Trabeculectomy&lt;/Keywords&gt;&lt;Reprint&gt;Not in File&lt;/Reprint&gt;&lt;Start_Page&gt;1791&lt;/Start_Page&gt;&lt;End_Page&gt;1796&lt;/End_Page&gt;&lt;Periodical&gt;Invest Ophthalmol.Vis.Sci.&lt;/Periodical&gt;&lt;Volume&gt;49&lt;/Volume&gt;&lt;Issue&gt;5&lt;/Issue&gt;&lt;Misc_3&gt;iovs.07-1156 [pii];10.1167/iovs.07-1156 [doi]&lt;/Misc_3&gt;&lt;Address&gt;Department of Epidemiology Research, Statens Serum Institut, Artillerivej 5, Copenhagen, Denmark. bgd@ssi.dk&lt;/Address&gt;&lt;Web_URL&gt;PM:18223251&lt;/Web_URL&gt;&lt;ZZ_JournalFull&gt;&lt;f name="System"&gt;Invest Ophthalmol.Vis.Sci.&lt;/f&gt;&lt;/ZZ_JournalFull&gt;&lt;ZZ_WorkformID&gt;1&lt;/ZZ_WorkformID&gt;&lt;/MDL&gt;&lt;/Cite&gt;&lt;/Refman&gt;</w:instrText>
      </w:r>
      <w:r>
        <w:fldChar w:fldCharType="separate"/>
      </w:r>
      <w:r w:rsidRPr="00900D76">
        <w:rPr>
          <w:noProof/>
          <w:lang w:val="en-US"/>
        </w:rPr>
        <w:t>(8)</w:t>
      </w:r>
      <w:r>
        <w:fldChar w:fldCharType="end"/>
      </w:r>
      <w:r w:rsidR="00BD42E5" w:rsidRPr="00FA1D88">
        <w:rPr>
          <w:lang w:val="en-US"/>
        </w:rPr>
        <w:t>.</w:t>
      </w:r>
    </w:p>
    <w:p w14:paraId="003CCD3A" w14:textId="77777777" w:rsidR="0080024C" w:rsidRPr="00900D76" w:rsidRDefault="0080024C" w:rsidP="0080024C">
      <w:pPr>
        <w:jc w:val="center"/>
        <w:rPr>
          <w:rFonts w:ascii="Calibri" w:hAnsi="Calibri"/>
          <w:noProof/>
          <w:lang w:val="en-US"/>
        </w:rPr>
      </w:pPr>
      <w:r>
        <w:fldChar w:fldCharType="begin"/>
      </w:r>
      <w:r w:rsidRPr="00900D76">
        <w:rPr>
          <w:lang w:val="en-US"/>
        </w:rPr>
        <w:instrText xml:space="preserve"> ADDIN REFMGR.REFLIST </w:instrText>
      </w:r>
      <w:r>
        <w:fldChar w:fldCharType="separate"/>
      </w:r>
      <w:r w:rsidRPr="00900D76">
        <w:rPr>
          <w:rFonts w:ascii="Calibri" w:hAnsi="Calibri"/>
          <w:noProof/>
          <w:lang w:val="en-US"/>
        </w:rPr>
        <w:t>Reference List</w:t>
      </w:r>
    </w:p>
    <w:p w14:paraId="3799D11C" w14:textId="77777777" w:rsidR="0080024C" w:rsidRPr="00900D76" w:rsidRDefault="0080024C" w:rsidP="0080024C">
      <w:pPr>
        <w:jc w:val="center"/>
        <w:rPr>
          <w:rFonts w:ascii="Calibri" w:hAnsi="Calibri"/>
          <w:noProof/>
          <w:lang w:val="en-US"/>
        </w:rPr>
      </w:pPr>
    </w:p>
    <w:p w14:paraId="22F7EB01" w14:textId="77777777" w:rsidR="0080024C" w:rsidRPr="0080024C" w:rsidRDefault="0080024C" w:rsidP="0080024C">
      <w:pPr>
        <w:tabs>
          <w:tab w:val="right" w:pos="360"/>
          <w:tab w:val="left" w:pos="540"/>
        </w:tabs>
        <w:spacing w:after="240" w:line="240" w:lineRule="auto"/>
        <w:ind w:left="540" w:hanging="540"/>
        <w:rPr>
          <w:rFonts w:ascii="Calibri" w:hAnsi="Calibri"/>
          <w:noProof/>
          <w:lang w:val="en-US"/>
        </w:rPr>
      </w:pPr>
      <w:r w:rsidRPr="00900D76">
        <w:rPr>
          <w:rFonts w:ascii="Calibri" w:hAnsi="Calibri"/>
          <w:noProof/>
          <w:lang w:val="en-US"/>
        </w:rPr>
        <w:tab/>
      </w:r>
      <w:r w:rsidRPr="0080024C">
        <w:rPr>
          <w:rFonts w:ascii="Calibri" w:hAnsi="Calibri"/>
          <w:noProof/>
          <w:lang w:val="en-US"/>
        </w:rPr>
        <w:t xml:space="preserve">(1) </w:t>
      </w:r>
      <w:r w:rsidRPr="0080024C">
        <w:rPr>
          <w:rFonts w:ascii="Calibri" w:hAnsi="Calibri"/>
          <w:noProof/>
          <w:lang w:val="en-US"/>
        </w:rPr>
        <w:tab/>
        <w:t>Zetterstrom C, Kugelberg M. Paediatric cataract surgery. Acta Ophthalmol Scand 2007 Nov;85(7):698-710.</w:t>
      </w:r>
    </w:p>
    <w:p w14:paraId="1BFF4056" w14:textId="77777777" w:rsidR="0080024C" w:rsidRPr="0080024C" w:rsidRDefault="0080024C" w:rsidP="0080024C">
      <w:pPr>
        <w:tabs>
          <w:tab w:val="right" w:pos="360"/>
          <w:tab w:val="left" w:pos="540"/>
        </w:tabs>
        <w:spacing w:after="240" w:line="240" w:lineRule="auto"/>
        <w:ind w:left="540" w:hanging="540"/>
        <w:rPr>
          <w:rFonts w:ascii="Calibri" w:hAnsi="Calibri"/>
          <w:noProof/>
          <w:lang w:val="en-US"/>
        </w:rPr>
      </w:pPr>
      <w:r w:rsidRPr="0080024C">
        <w:rPr>
          <w:rFonts w:ascii="Calibri" w:hAnsi="Calibri"/>
          <w:noProof/>
          <w:lang w:val="en-US"/>
        </w:rPr>
        <w:tab/>
        <w:t xml:space="preserve">(2) </w:t>
      </w:r>
      <w:r w:rsidRPr="0080024C">
        <w:rPr>
          <w:rFonts w:ascii="Calibri" w:hAnsi="Calibri"/>
          <w:noProof/>
          <w:lang w:val="en-US"/>
        </w:rPr>
        <w:tab/>
        <w:t>Lin H, Yang Y, Chen J, Zhong X, Liu Z, Lin Z, et al. Congenital cataract: prevalence and surgery age at Zhongshan Ophthalmic Center (ZOC). PLoS One 2014;9(7):e101781.</w:t>
      </w:r>
    </w:p>
    <w:p w14:paraId="2A53D4D9" w14:textId="77777777" w:rsidR="0080024C" w:rsidRPr="0080024C" w:rsidRDefault="0080024C" w:rsidP="0080024C">
      <w:pPr>
        <w:tabs>
          <w:tab w:val="right" w:pos="360"/>
          <w:tab w:val="left" w:pos="540"/>
        </w:tabs>
        <w:spacing w:after="240" w:line="240" w:lineRule="auto"/>
        <w:ind w:left="540" w:hanging="540"/>
        <w:rPr>
          <w:rFonts w:ascii="Calibri" w:hAnsi="Calibri"/>
          <w:noProof/>
          <w:lang w:val="en-US"/>
        </w:rPr>
      </w:pPr>
      <w:r w:rsidRPr="0080024C">
        <w:rPr>
          <w:rFonts w:ascii="Calibri" w:hAnsi="Calibri"/>
          <w:noProof/>
          <w:lang w:val="en-US"/>
        </w:rPr>
        <w:tab/>
        <w:t xml:space="preserve">(3) </w:t>
      </w:r>
      <w:r w:rsidRPr="0080024C">
        <w:rPr>
          <w:rFonts w:ascii="Calibri" w:hAnsi="Calibri"/>
          <w:noProof/>
          <w:lang w:val="en-US"/>
        </w:rPr>
        <w:tab/>
        <w:t>Vera L, Lambert N, Sommet J, Boulkedid R, Alberti C, Bui QE. Visual outcomes and complications of cataract surgery with primary implantation in infants. J Fr Ophtalmol 2017 May;40(5):386-93.</w:t>
      </w:r>
    </w:p>
    <w:p w14:paraId="6D1945BF" w14:textId="77777777" w:rsidR="0080024C" w:rsidRPr="0080024C" w:rsidRDefault="0080024C" w:rsidP="0080024C">
      <w:pPr>
        <w:tabs>
          <w:tab w:val="right" w:pos="360"/>
          <w:tab w:val="left" w:pos="540"/>
        </w:tabs>
        <w:spacing w:after="240" w:line="240" w:lineRule="auto"/>
        <w:ind w:left="540" w:hanging="540"/>
        <w:rPr>
          <w:rFonts w:ascii="Calibri" w:hAnsi="Calibri"/>
          <w:noProof/>
          <w:lang w:val="en-US"/>
        </w:rPr>
      </w:pPr>
      <w:r w:rsidRPr="0080024C">
        <w:rPr>
          <w:rFonts w:ascii="Calibri" w:hAnsi="Calibri"/>
          <w:noProof/>
          <w:lang w:val="en-US"/>
        </w:rPr>
        <w:tab/>
        <w:t xml:space="preserve">(4) </w:t>
      </w:r>
      <w:r w:rsidRPr="0080024C">
        <w:rPr>
          <w:rFonts w:ascii="Calibri" w:hAnsi="Calibri"/>
          <w:noProof/>
          <w:lang w:val="en-US"/>
        </w:rPr>
        <w:tab/>
        <w:t>Sukhija J, Kaur S, Ram J, Yangzes S, Madan S, Jinagal J. Outcome of various hydrophobic acrylic intraocular lens implantations in children with congenital cataract. Eur J Ophthalmol 2017 Apr 13;0.</w:t>
      </w:r>
    </w:p>
    <w:p w14:paraId="7D95A413" w14:textId="77777777" w:rsidR="0080024C" w:rsidRPr="0080024C" w:rsidRDefault="0080024C" w:rsidP="0080024C">
      <w:pPr>
        <w:tabs>
          <w:tab w:val="right" w:pos="360"/>
          <w:tab w:val="left" w:pos="540"/>
        </w:tabs>
        <w:spacing w:after="240" w:line="240" w:lineRule="auto"/>
        <w:ind w:left="540" w:hanging="540"/>
        <w:rPr>
          <w:rFonts w:ascii="Calibri" w:hAnsi="Calibri"/>
          <w:noProof/>
          <w:lang w:val="en-US"/>
        </w:rPr>
      </w:pPr>
      <w:r w:rsidRPr="0080024C">
        <w:rPr>
          <w:rFonts w:ascii="Calibri" w:hAnsi="Calibri"/>
          <w:noProof/>
          <w:lang w:val="en-US"/>
        </w:rPr>
        <w:tab/>
        <w:t xml:space="preserve">(5) </w:t>
      </w:r>
      <w:r w:rsidRPr="0080024C">
        <w:rPr>
          <w:rFonts w:ascii="Calibri" w:hAnsi="Calibri"/>
          <w:noProof/>
          <w:lang w:val="en-US"/>
        </w:rPr>
        <w:tab/>
        <w:t>Spanou N, Alexopoulos L, Manta G, Tsamadou D, Drakos H, Paikos P. Strabismus in pediatric lens disorders. J Pediatr Ophthalmol Strabismus 2011 May;48(3):163-6.</w:t>
      </w:r>
    </w:p>
    <w:p w14:paraId="70C4581F" w14:textId="77777777" w:rsidR="0080024C" w:rsidRPr="00900D76" w:rsidRDefault="0080024C" w:rsidP="0080024C">
      <w:pPr>
        <w:tabs>
          <w:tab w:val="right" w:pos="360"/>
          <w:tab w:val="left" w:pos="540"/>
        </w:tabs>
        <w:spacing w:after="240" w:line="240" w:lineRule="auto"/>
        <w:ind w:left="540" w:hanging="540"/>
        <w:rPr>
          <w:rFonts w:ascii="Calibri" w:hAnsi="Calibri"/>
          <w:noProof/>
          <w:lang w:val="en-US"/>
        </w:rPr>
      </w:pPr>
      <w:r w:rsidRPr="0080024C">
        <w:rPr>
          <w:rFonts w:ascii="Calibri" w:hAnsi="Calibri"/>
          <w:noProof/>
          <w:lang w:val="en-US"/>
        </w:rPr>
        <w:tab/>
        <w:t xml:space="preserve">(6) </w:t>
      </w:r>
      <w:r w:rsidRPr="0080024C">
        <w:rPr>
          <w:rFonts w:ascii="Calibri" w:hAnsi="Calibri"/>
          <w:noProof/>
          <w:lang w:val="en-US"/>
        </w:rPr>
        <w:tab/>
        <w:t xml:space="preserve">Merino P, Gomez-de-Liano P, Gil MR, Fernandez AI, Yanez J, Cortes C. [Strabismus and congenital cataracts]. </w:t>
      </w:r>
      <w:r w:rsidRPr="00900D76">
        <w:rPr>
          <w:rFonts w:ascii="Calibri" w:hAnsi="Calibri"/>
          <w:noProof/>
          <w:lang w:val="en-US"/>
        </w:rPr>
        <w:t>Arch Soc Esp Oftalmol 2007 Oct;82(10):623-8.</w:t>
      </w:r>
    </w:p>
    <w:p w14:paraId="37759AC4" w14:textId="77777777" w:rsidR="0080024C" w:rsidRPr="00900D76" w:rsidRDefault="0080024C" w:rsidP="0080024C">
      <w:pPr>
        <w:tabs>
          <w:tab w:val="right" w:pos="360"/>
          <w:tab w:val="left" w:pos="540"/>
        </w:tabs>
        <w:spacing w:after="240" w:line="240" w:lineRule="auto"/>
        <w:ind w:left="540" w:hanging="540"/>
        <w:rPr>
          <w:rFonts w:ascii="Calibri" w:hAnsi="Calibri"/>
          <w:noProof/>
          <w:lang w:val="en-US"/>
        </w:rPr>
      </w:pPr>
      <w:r w:rsidRPr="00900D76">
        <w:rPr>
          <w:rFonts w:ascii="Calibri" w:hAnsi="Calibri"/>
          <w:noProof/>
          <w:lang w:val="en-US"/>
        </w:rPr>
        <w:tab/>
        <w:t xml:space="preserve">(7) </w:t>
      </w:r>
      <w:r w:rsidRPr="00900D76">
        <w:rPr>
          <w:rFonts w:ascii="Calibri" w:hAnsi="Calibri"/>
          <w:noProof/>
          <w:lang w:val="en-US"/>
        </w:rPr>
        <w:tab/>
        <w:t>Lambert SR, Purohit A, Superak HM, Lynn MJ, Beck AD. Long-term risk of glaucoma after congenital cataract surgery. Am J Ophthalmol 2013 Aug;156(2):355-61.</w:t>
      </w:r>
    </w:p>
    <w:p w14:paraId="35BF34A2" w14:textId="77777777" w:rsidR="0080024C" w:rsidRPr="00900D76" w:rsidRDefault="0080024C" w:rsidP="0080024C">
      <w:pPr>
        <w:tabs>
          <w:tab w:val="right" w:pos="360"/>
          <w:tab w:val="left" w:pos="540"/>
        </w:tabs>
        <w:spacing w:after="0" w:line="240" w:lineRule="auto"/>
        <w:ind w:left="540" w:hanging="540"/>
        <w:rPr>
          <w:rFonts w:ascii="Calibri" w:hAnsi="Calibri"/>
          <w:noProof/>
          <w:lang w:val="en-US"/>
        </w:rPr>
      </w:pPr>
      <w:r w:rsidRPr="00900D76">
        <w:rPr>
          <w:rFonts w:ascii="Calibri" w:hAnsi="Calibri"/>
          <w:noProof/>
          <w:lang w:val="en-US"/>
        </w:rPr>
        <w:tab/>
        <w:t xml:space="preserve">(8) </w:t>
      </w:r>
      <w:r w:rsidRPr="00900D76">
        <w:rPr>
          <w:rFonts w:ascii="Calibri" w:hAnsi="Calibri"/>
          <w:noProof/>
          <w:lang w:val="en-US"/>
        </w:rPr>
        <w:tab/>
        <w:t>Haargaard B, Ritz C, Oudin A, Wohlfahrt J, Thygesen J, Olsen T, et al. Risk of glaucoma after pediatric cataract surgery. Invest Ophthalmol Vis Sci 2008 May;49(5):1791-6.</w:t>
      </w:r>
    </w:p>
    <w:p w14:paraId="0353061E" w14:textId="77777777" w:rsidR="0080024C" w:rsidRPr="00900D76" w:rsidRDefault="0080024C" w:rsidP="0080024C">
      <w:pPr>
        <w:tabs>
          <w:tab w:val="right" w:pos="360"/>
          <w:tab w:val="left" w:pos="540"/>
        </w:tabs>
        <w:spacing w:after="0" w:line="240" w:lineRule="auto"/>
        <w:ind w:left="540" w:hanging="540"/>
        <w:rPr>
          <w:rFonts w:ascii="Calibri" w:hAnsi="Calibri"/>
          <w:noProof/>
          <w:lang w:val="en-US"/>
        </w:rPr>
      </w:pPr>
    </w:p>
    <w:p w14:paraId="231E6984" w14:textId="77777777" w:rsidR="0080024C" w:rsidRPr="00900D76" w:rsidRDefault="0080024C" w:rsidP="0080024C">
      <w:pPr>
        <w:rPr>
          <w:lang w:val="en-US"/>
        </w:rPr>
      </w:pPr>
      <w:r>
        <w:fldChar w:fldCharType="end"/>
      </w:r>
    </w:p>
    <w:p w14:paraId="60C2C4C5" w14:textId="77777777" w:rsidR="00900D76" w:rsidRDefault="00900D76">
      <w:pPr>
        <w:spacing w:after="160" w:line="259" w:lineRule="auto"/>
        <w:rPr>
          <w:b/>
          <w:lang w:val="en-US"/>
        </w:rPr>
      </w:pPr>
      <w:r>
        <w:rPr>
          <w:b/>
          <w:lang w:val="en-US"/>
        </w:rPr>
        <w:t>Q203: Transposition of great arteries</w:t>
      </w:r>
    </w:p>
    <w:p w14:paraId="2B03A5EA" w14:textId="77777777" w:rsidR="00900D76" w:rsidRPr="00900D76" w:rsidRDefault="00900D76" w:rsidP="00900D76">
      <w:pPr>
        <w:rPr>
          <w:lang w:val="en-US"/>
        </w:rPr>
      </w:pPr>
      <w:r w:rsidRPr="00900D76">
        <w:rPr>
          <w:lang w:val="en-US"/>
        </w:rPr>
        <w:t>Prevalence of isolated transposition of the great arteries (TGA) is 2.0 out of 10.000 livebirths</w:t>
      </w:r>
      <w:r w:rsidRPr="008773B9">
        <w:fldChar w:fldCharType="begin"/>
      </w:r>
      <w:r w:rsidRPr="00900D76">
        <w:rPr>
          <w:lang w:val="en-US"/>
        </w:rPr>
        <w:instrText xml:space="preserve"> ADDIN REFMGR.CITE &lt;Refman&gt;&lt;Cite&gt;&lt;Author&gt;Garne&lt;/Author&gt;&lt;Year&gt;2007&lt;/Year&gt;&lt;RecNum&gt;8&lt;/RecNum&gt;&lt;IDText&gt;Survival and health in liveborn infants with transposition of great arteries--a population-based study&lt;/IDText&gt;&lt;MDL Ref_Type="Journal"&gt;&lt;Ref_Type&gt;Journal&lt;/Ref_Type&gt;&lt;Ref_ID&gt;8&lt;/Ref_ID&gt;&lt;Title_Primary&gt;Survival and health in liveborn infants with transposition of great arteries--a population-based study&lt;/Title_Primary&gt;&lt;Authors_Primary&gt;Garne,E.&lt;/Authors_Primary&gt;&lt;Authors_Primary&gt;Loane,M.A.&lt;/Authors_Primary&gt;&lt;Authors_Primary&gt;Nelen,V.&lt;/Authors_Primary&gt;&lt;Authors_Primary&gt;Bakker,M.K.&lt;/Authors_Primary&gt;&lt;Authors_Primary&gt;Gener,B.&lt;/Authors_Primary&gt;&lt;Authors_Primary&gt;Abramsky,L.&lt;/Authors_Primary&gt;&lt;Authors_Primary&gt;Addor,M.C.&lt;/Authors_Primary&gt;&lt;Authors_Primary&gt;Queisser-Luft,A.&lt;/Authors_Primary&gt;&lt;Date_Primary&gt;2007/5&lt;/Date_Primary&gt;&lt;Keywords&gt;Cardiac Surgical Procedures&lt;/Keywords&gt;&lt;Keywords&gt;epidemiology&lt;/Keywords&gt;&lt;Keywords&gt;Follow-Up Studies&lt;/Keywords&gt;&lt;Keywords&gt;Humans&lt;/Keywords&gt;&lt;Keywords&gt;Infant&lt;/Keywords&gt;&lt;Keywords&gt;Infant Welfare&lt;/Keywords&gt;&lt;Keywords&gt;Infant,Newborn&lt;/Keywords&gt;&lt;Keywords&gt;Live Birth&lt;/Keywords&gt;&lt;Keywords&gt;mortality&lt;/Keywords&gt;&lt;Keywords&gt;physiopathology&lt;/Keywords&gt;&lt;Keywords&gt;Prenatal Diagnosis&lt;/Keywords&gt;&lt;Keywords&gt;Prevalence&lt;/Keywords&gt;&lt;Keywords&gt;Prostaglandins&lt;/Keywords&gt;&lt;Keywords&gt;Registries&lt;/Keywords&gt;&lt;Keywords&gt;surgery&lt;/Keywords&gt;&lt;Keywords&gt;Survival Analysis&lt;/Keywords&gt;&lt;Keywords&gt;therapeutic use&lt;/Keywords&gt;&lt;Keywords&gt;therapy&lt;/Keywords&gt;&lt;Keywords&gt;Transposition of Great Vessels&lt;/Keywords&gt;&lt;Reprint&gt;Not in File&lt;/Reprint&gt;&lt;Start_Page&gt;165&lt;/Start_Page&gt;&lt;End_Page&gt;169&lt;/End_Page&gt;&lt;Periodical&gt;Congenit.Heart Dis.&lt;/Periodical&gt;&lt;Volume&gt;2&lt;/Volume&gt;&lt;Issue&gt;3&lt;/Issue&gt;&lt;Misc_3&gt;CHD093 [pii];10.1111/j.1747-0803.2007.00093.x [doi]&lt;/Misc_3&gt;&lt;Address&gt;Paediatric Department, Kolding Hospital, Kolding, Denmark. egarne@health.sdu.dk&lt;/Address&gt;&lt;Web_URL&gt;PM:18377460&lt;/Web_URL&gt;&lt;ZZ_JournalFull&gt;&lt;f name="System"&gt;Congenit.Heart Dis.&lt;/f&gt;&lt;/ZZ_JournalFull&gt;&lt;ZZ_WorkformID&gt;1&lt;/ZZ_WorkformID&gt;&lt;/MDL&gt;&lt;/Cite&gt;&lt;/Refman&gt;</w:instrText>
      </w:r>
      <w:r w:rsidRPr="008773B9">
        <w:fldChar w:fldCharType="separate"/>
      </w:r>
      <w:r w:rsidRPr="00900D76">
        <w:rPr>
          <w:noProof/>
          <w:lang w:val="en-US"/>
        </w:rPr>
        <w:t>(1)</w:t>
      </w:r>
      <w:r w:rsidRPr="008773B9">
        <w:fldChar w:fldCharType="end"/>
      </w:r>
      <w:r w:rsidRPr="00900D76">
        <w:rPr>
          <w:lang w:val="en-US"/>
        </w:rPr>
        <w:t xml:space="preserve">. </w:t>
      </w:r>
      <w:r>
        <w:rPr>
          <w:lang w:val="en-US"/>
        </w:rPr>
        <w:t>In TGA, the ventriculo-arterial connection is discordant, which means that the aorta arises from the morphological right ventricle, and the pulmonary artery arises from the morphological left ventricle</w:t>
      </w:r>
      <w:r>
        <w:rPr>
          <w:lang w:val="en-US"/>
        </w:rPr>
        <w:fldChar w:fldCharType="begin"/>
      </w:r>
      <w:r>
        <w:rPr>
          <w:lang w:val="en-US"/>
        </w:rPr>
        <w:instrText xml:space="preserve"> ADDIN REFMGR.CITE &lt;Refman&gt;&lt;Cite&gt;&lt;Author&gt;Seguela&lt;/Author&gt;&lt;Year&gt;2017&lt;/Year&gt;&lt;RecNum&gt;1&lt;/RecNum&gt;&lt;IDText&gt;Transposition of the great arteries: Rationale for tailored preoperative management&lt;/IDText&gt;&lt;MDL Ref_Type="Journal"&gt;&lt;Ref_Type&gt;Journal&lt;/Ref_Type&gt;&lt;Ref_ID&gt;1&lt;/Ref_ID&gt;&lt;Title_Primary&gt;Transposition of the great arteries: Rationale for tailored preoperative management&lt;/Title_Primary&gt;&lt;Authors_Primary&gt;Seguela,P.E.&lt;/Authors_Primary&gt;&lt;Authors_Primary&gt;Roubertie,F.&lt;/Authors_Primary&gt;&lt;Authors_Primary&gt;Kreitmann,B.&lt;/Authors_Primary&gt;&lt;Authors_Primary&gt;Mauriat,P.&lt;/Authors_Primary&gt;&lt;Authors_Primary&gt;Tafer,N.&lt;/Authors_Primary&gt;&lt;Authors_Primary&gt;Jalal,Z.&lt;/Authors_Primary&gt;&lt;Authors_Primary&gt;Thambo,J.B.&lt;/Authors_Primary&gt;&lt;Date_Primary&gt;2017/2&lt;/Date_Primary&gt;&lt;Keywords&gt;Disease Management&lt;/Keywords&gt;&lt;Keywords&gt;Humans&lt;/Keywords&gt;&lt;Keywords&gt;methods&lt;/Keywords&gt;&lt;Keywords&gt;Preoperative Care&lt;/Keywords&gt;&lt;Keywords&gt;surgery&lt;/Keywords&gt;&lt;Keywords&gt;Transposition of Great Vessels&lt;/Keywords&gt;&lt;Reprint&gt;Not in File&lt;/Reprint&gt;&lt;Start_Page&gt;124&lt;/Start_Page&gt;&lt;End_Page&gt;134&lt;/End_Page&gt;&lt;Periodical&gt;Arch.Cardiovasc.Dis.&lt;/Periodical&gt;&lt;Volume&gt;110&lt;/Volume&gt;&lt;Issue&gt;2&lt;/Issue&gt;&lt;Misc_3&gt;S1875-2136(16)30208-X [pii];10.1016/j.acvd.2016.11.002 [doi]&lt;/Misc_3&gt;&lt;Address&gt;Pediatric and Congenital Cardiology Unit, Bordeaux University Hospital, Bordeaux, France; Pediatric Intensive Care Unit, Bordeaux University Hospital, Bordeaux, France. Electronic address: peseguela@yahoo.fr&amp;#xA;Cardiac Surgery Unit, Bordeaux University Hospital, Bordeaux, France&amp;#xA;Cardiac Surgery Unit, Bordeaux University Hospital, Bordeaux, France&amp;#xA;Pediatric Intensive Care Unit, Bordeaux University Hospital, Bordeaux, France&amp;#xA;Pediatric Intensive Care Unit, Bordeaux University Hospital, Bordeaux, France&amp;#xA;Pediatric and Congenital Cardiology Unit, Bordeaux University Hospital, Bordeaux, France&amp;#xA;Pediatric and Congenital Cardiology Unit, Bordeaux University Hospital, Bordeaux, France&lt;/Address&gt;&lt;Web_URL&gt;PM:28024917&lt;/Web_URL&gt;&lt;ZZ_JournalFull&gt;&lt;f name="System"&gt;Arch.Cardiovasc.Dis.&lt;/f&gt;&lt;/ZZ_JournalFull&gt;&lt;ZZ_WorkformID&gt;1&lt;/ZZ_WorkformID&gt;&lt;/MDL&gt;&lt;/Cite&gt;&lt;/Refman&gt;</w:instrText>
      </w:r>
      <w:r>
        <w:rPr>
          <w:lang w:val="en-US"/>
        </w:rPr>
        <w:fldChar w:fldCharType="separate"/>
      </w:r>
      <w:r>
        <w:rPr>
          <w:noProof/>
          <w:lang w:val="en-US"/>
        </w:rPr>
        <w:t>(2)</w:t>
      </w:r>
      <w:r>
        <w:rPr>
          <w:lang w:val="en-US"/>
        </w:rPr>
        <w:fldChar w:fldCharType="end"/>
      </w:r>
      <w:r w:rsidR="00E96242">
        <w:rPr>
          <w:lang w:val="en-US"/>
        </w:rPr>
        <w:t>. Rate of p</w:t>
      </w:r>
      <w:r w:rsidRPr="00900D76">
        <w:rPr>
          <w:lang w:val="en-US"/>
        </w:rPr>
        <w:t xml:space="preserve">renatal diagnosis by ultrasound has improved, but is still low in detection </w:t>
      </w:r>
      <w:r>
        <w:rPr>
          <w:lang w:val="en-US"/>
        </w:rPr>
        <w:t xml:space="preserve">rate </w:t>
      </w:r>
      <w:r w:rsidRPr="00900D76">
        <w:rPr>
          <w:lang w:val="en-US"/>
        </w:rPr>
        <w:t>compared t</w:t>
      </w:r>
      <w:r>
        <w:rPr>
          <w:lang w:val="en-US"/>
        </w:rPr>
        <w:t xml:space="preserve">o other </w:t>
      </w:r>
      <w:r w:rsidR="00E96242">
        <w:rPr>
          <w:lang w:val="en-US"/>
        </w:rPr>
        <w:t xml:space="preserve">severe </w:t>
      </w:r>
      <w:r>
        <w:rPr>
          <w:lang w:val="en-US"/>
        </w:rPr>
        <w:t>congenital heart defect</w:t>
      </w:r>
      <w:r w:rsidRPr="00900D76">
        <w:rPr>
          <w:lang w:val="en-US"/>
        </w:rPr>
        <w:t>s</w:t>
      </w:r>
      <w:r>
        <w:fldChar w:fldCharType="begin">
          <w:fldData xml:space="preserve">PFJlZm1hbj48Q2l0ZT48QXV0aG9yPkdhcm5lPC9BdXRob3I+PFllYXI+MjAwNTwvWWVhcj48UmVj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</w:fldData>
        </w:fldChar>
      </w:r>
      <w:r w:rsidRPr="00900D76">
        <w:rPr>
          <w:lang w:val="en-US"/>
        </w:rPr>
        <w:instrText xml:space="preserve"> ADDIN REFMGR.CITE </w:instrText>
      </w:r>
      <w:r>
        <w:fldChar w:fldCharType="begin">
          <w:fldData xml:space="preserve">PFJlZm1hbj48Q2l0ZT48QXV0aG9yPkdhcm5lPC9BdXRob3I+PFllYXI+MjAwNTwvWWVhcj48UmVj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</w:fldData>
        </w:fldChar>
      </w:r>
      <w:r w:rsidRPr="00900D76">
        <w:rPr>
          <w:lang w:val="en-US"/>
        </w:rPr>
        <w:instrText xml:space="preserve"> ADDIN EN.CITE.DATA </w:instrText>
      </w:r>
      <w:r>
        <w:fldChar w:fldCharType="end"/>
      </w:r>
      <w:r>
        <w:fldChar w:fldCharType="separate"/>
      </w:r>
      <w:r w:rsidRPr="00900D76">
        <w:rPr>
          <w:noProof/>
          <w:lang w:val="en-US"/>
        </w:rPr>
        <w:t>(3;4)</w:t>
      </w:r>
      <w:r>
        <w:fldChar w:fldCharType="end"/>
      </w:r>
      <w:r w:rsidRPr="00900D76">
        <w:rPr>
          <w:lang w:val="en-US"/>
        </w:rPr>
        <w:t xml:space="preserve">.  </w:t>
      </w:r>
      <w:r>
        <w:rPr>
          <w:lang w:val="en-US"/>
        </w:rPr>
        <w:t xml:space="preserve">Approx </w:t>
      </w:r>
      <w:r w:rsidRPr="00900D76">
        <w:rPr>
          <w:lang w:val="en-US"/>
        </w:rPr>
        <w:t>27% of cases are diagnosed prenatally, and of these pregnancies 40% are terminated</w:t>
      </w:r>
      <w:r>
        <w:fldChar w:fldCharType="begin">
          <w:fldData xml:space="preserve">PFJlZm1hbj48Q2l0ZT48QXV0aG9yPkdhcm5lPC9BdXRob3I+PFllYXI+MjAwNTwvWWVhcj48UmVj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</w:fldData>
        </w:fldChar>
      </w:r>
      <w:r w:rsidRPr="00900D76">
        <w:rPr>
          <w:lang w:val="en-US"/>
        </w:rPr>
        <w:instrText xml:space="preserve"> ADDIN REFMGR.CITE </w:instrText>
      </w:r>
      <w:r>
        <w:fldChar w:fldCharType="begin">
          <w:fldData xml:space="preserve">PFJlZm1hbj48Q2l0ZT48QXV0aG9yPkdhcm5lPC9BdXRob3I+PFllYXI+MjAwNTwvWWVhcj48UmVj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</w:fldData>
        </w:fldChar>
      </w:r>
      <w:r w:rsidRPr="00900D76">
        <w:rPr>
          <w:lang w:val="en-US"/>
        </w:rPr>
        <w:instrText xml:space="preserve"> ADDIN EN.CITE.DATA </w:instrText>
      </w:r>
      <w:r>
        <w:fldChar w:fldCharType="end"/>
      </w:r>
      <w:r>
        <w:fldChar w:fldCharType="separate"/>
      </w:r>
      <w:r w:rsidRPr="00900D76">
        <w:rPr>
          <w:noProof/>
          <w:lang w:val="en-US"/>
        </w:rPr>
        <w:t>(3)</w:t>
      </w:r>
      <w:r>
        <w:fldChar w:fldCharType="end"/>
      </w:r>
      <w:r w:rsidRPr="00900D76">
        <w:rPr>
          <w:lang w:val="en-US"/>
        </w:rPr>
        <w:t xml:space="preserve">.  </w:t>
      </w:r>
    </w:p>
    <w:p w14:paraId="4600CE82" w14:textId="77777777" w:rsidR="00900D76" w:rsidRDefault="00900D76" w:rsidP="00900D76">
      <w:pPr>
        <w:rPr>
          <w:lang w:val="en"/>
        </w:rPr>
      </w:pPr>
      <w:r w:rsidRPr="00900D76">
        <w:rPr>
          <w:lang w:val="en-US"/>
        </w:rPr>
        <w:t>Hospitalization</w:t>
      </w:r>
      <w:r>
        <w:rPr>
          <w:lang w:val="en-US"/>
        </w:rPr>
        <w:t xml:space="preserve">: </w:t>
      </w:r>
      <w:r w:rsidRPr="00900D76">
        <w:rPr>
          <w:lang w:val="en-US"/>
        </w:rPr>
        <w:t xml:space="preserve">One study of the length of hospitalisation after surgery for TGA showed that </w:t>
      </w:r>
      <w:r w:rsidRPr="00187200">
        <w:rPr>
          <w:lang w:val="en"/>
        </w:rPr>
        <w:t xml:space="preserve">longer postoperative Intensive care </w:t>
      </w:r>
      <w:r>
        <w:rPr>
          <w:lang w:val="en"/>
        </w:rPr>
        <w:t>stay  and total hospital length of stay is</w:t>
      </w:r>
      <w:r w:rsidRPr="00187200">
        <w:rPr>
          <w:lang w:val="en"/>
        </w:rPr>
        <w:t xml:space="preserve"> associated with worse cognitive function at age eight years, even when adjusted for perioperative and sociodemographic variables</w:t>
      </w:r>
      <w:r w:rsidRPr="00187200">
        <w:rPr>
          <w:lang w:val="en"/>
        </w:rPr>
        <w:fldChar w:fldCharType="begin">
          <w:fldData xml:space="preserve">PFJlZm1hbj48Q2l0ZT48QXV0aG9yPk5ld2J1cmdlcjwvQXV0aG9yPjxZZWFyPjIwMDM8L1llYXI+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</w:fldData>
        </w:fldChar>
      </w:r>
      <w:r>
        <w:rPr>
          <w:lang w:val="en"/>
        </w:rPr>
        <w:instrText xml:space="preserve"> ADDIN REFMGR.CITE </w:instrText>
      </w:r>
      <w:r>
        <w:rPr>
          <w:lang w:val="en"/>
        </w:rPr>
        <w:fldChar w:fldCharType="begin">
          <w:fldData xml:space="preserve">PFJlZm1hbj48Q2l0ZT48QXV0aG9yPk5ld2J1cmdlcjwvQXV0aG9yPjxZZWFyPjIwMDM8L1llYXI+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</w:fldData>
        </w:fldChar>
      </w:r>
      <w:r>
        <w:rPr>
          <w:lang w:val="en"/>
        </w:rPr>
        <w:instrText xml:space="preserve"> ADDIN EN.CITE.DATA </w:instrText>
      </w:r>
      <w:r>
        <w:rPr>
          <w:lang w:val="en"/>
        </w:rPr>
      </w:r>
      <w:r>
        <w:rPr>
          <w:lang w:val="en"/>
        </w:rPr>
        <w:fldChar w:fldCharType="end"/>
      </w:r>
      <w:r w:rsidRPr="00187200">
        <w:rPr>
          <w:lang w:val="en"/>
        </w:rPr>
      </w:r>
      <w:r w:rsidRPr="00187200">
        <w:rPr>
          <w:lang w:val="en"/>
        </w:rPr>
        <w:fldChar w:fldCharType="separate"/>
      </w:r>
      <w:r>
        <w:rPr>
          <w:noProof/>
          <w:lang w:val="en"/>
        </w:rPr>
        <w:t>(5)</w:t>
      </w:r>
      <w:r w:rsidRPr="00187200">
        <w:rPr>
          <w:lang w:val="en"/>
        </w:rPr>
        <w:fldChar w:fldCharType="end"/>
      </w:r>
      <w:r>
        <w:rPr>
          <w:lang w:val="en"/>
        </w:rPr>
        <w:t xml:space="preserve">. </w:t>
      </w:r>
      <w:r w:rsidRPr="00900D76">
        <w:rPr>
          <w:lang w:val="en-US"/>
        </w:rPr>
        <w:t xml:space="preserve">Adult patients with TGA in the United states  are four times as often </w:t>
      </w:r>
      <w:r>
        <w:rPr>
          <w:lang w:val="en-US"/>
        </w:rPr>
        <w:t xml:space="preserve">in hospital </w:t>
      </w:r>
      <w:r w:rsidRPr="00900D76">
        <w:rPr>
          <w:lang w:val="en-US"/>
        </w:rPr>
        <w:t>as the general population with 0.41 hospitalizations per patient-year</w:t>
      </w:r>
      <w:r w:rsidRPr="00187200">
        <w:fldChar w:fldCharType="begin">
          <w:fldData xml:space="preserve">PFJlZm1hbj48Q2l0ZT48QXV0aG9yPkNlZGFyczwvQXV0aG9yPjxZZWFyPjIwMTY8L1llYXI+PFJl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</w:fldData>
        </w:fldChar>
      </w:r>
      <w:r w:rsidRPr="00900D76">
        <w:rPr>
          <w:lang w:val="en-US"/>
        </w:rPr>
        <w:instrText xml:space="preserve"> ADDIN REFMGR.CITE </w:instrText>
      </w:r>
      <w:r>
        <w:fldChar w:fldCharType="begin">
          <w:fldData xml:space="preserve">PFJlZm1hbj48Q2l0ZT48QXV0aG9yPkNlZGFyczwvQXV0aG9yPjxZZWFyPjIwMTY8L1llYXI+PFJl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</w:fldData>
        </w:fldChar>
      </w:r>
      <w:r w:rsidRPr="00900D76">
        <w:rPr>
          <w:lang w:val="en-US"/>
        </w:rPr>
        <w:instrText xml:space="preserve"> ADDIN EN.CITE.DATA </w:instrText>
      </w:r>
      <w:r>
        <w:fldChar w:fldCharType="end"/>
      </w:r>
      <w:r w:rsidRPr="00187200">
        <w:fldChar w:fldCharType="separate"/>
      </w:r>
      <w:r>
        <w:rPr>
          <w:noProof/>
          <w:lang w:val="en-US"/>
        </w:rPr>
        <w:t>(6</w:t>
      </w:r>
      <w:r w:rsidRPr="00900D76">
        <w:rPr>
          <w:noProof/>
          <w:lang w:val="en-US"/>
        </w:rPr>
        <w:t>)</w:t>
      </w:r>
      <w:r w:rsidRPr="00187200">
        <w:fldChar w:fldCharType="end"/>
      </w:r>
      <w:r w:rsidRPr="00900D76">
        <w:rPr>
          <w:lang w:val="en-US"/>
        </w:rPr>
        <w:t xml:space="preserve">.  </w:t>
      </w:r>
    </w:p>
    <w:p w14:paraId="27FF3C87" w14:textId="77777777" w:rsidR="00900D76" w:rsidRPr="00900D76" w:rsidRDefault="00900D76" w:rsidP="00900D76">
      <w:pPr>
        <w:rPr>
          <w:rFonts w:ascii="Times New Roman" w:eastAsia="Times New Roman" w:hAnsi="Times New Roman" w:cs="Times New Roman"/>
          <w:sz w:val="2"/>
          <w:szCs w:val="2"/>
          <w:lang w:val="en-US" w:eastAsia="da-DK"/>
        </w:rPr>
      </w:pPr>
      <w:r w:rsidRPr="00900D76">
        <w:rPr>
          <w:lang w:val="en-US"/>
        </w:rPr>
        <w:t>Children with TGA diagnosed prenatally have better early complex cognitive skills, particularly executive function, as compared with those diagnosed postnatally, in whom pre-operative acidosis and profound hypoxemia are more common</w:t>
      </w:r>
      <w:r w:rsidRPr="008773B9">
        <w:fldChar w:fldCharType="begin"/>
      </w:r>
      <w:r w:rsidRPr="00900D76">
        <w:rPr>
          <w:lang w:val="en-US"/>
        </w:rPr>
        <w:instrText xml:space="preserve"> ADDIN REFMGR.CITE &lt;Refman&gt;&lt;Cite&gt;&lt;Author&gt;Calderon&lt;/Author&gt;&lt;Year&gt;2012&lt;/Year&gt;&lt;RecNum&gt;10&lt;/RecNum&gt;&lt;IDText&gt;Impact of prenatal diagnosis on neurocognitive outcomes in children with transposition of the great arteries&lt;/IDText&gt;&lt;MDL Ref_Type="Journal"&gt;&lt;Ref_Type&gt;Journal&lt;/Ref_Type&gt;&lt;Ref_ID&gt;10&lt;/Ref_ID&gt;&lt;Title_Primary&gt;Impact of prenatal diagnosis on neurocognitive outcomes in children with transposition of the great arteries&lt;/Title_Primary&gt;&lt;Authors_Primary&gt;Calderon,J.&lt;/Authors_Primary&gt;&lt;Authors_Primary&gt;Angeard,N.&lt;/Authors_Primary&gt;&lt;Authors_Primary&gt;Moutier,S.&lt;/Authors_Primary&gt;&lt;Authors_Primary&gt;Plumet,M.H.&lt;/Authors_Primary&gt;&lt;Authors_Primary&gt;Jambaque,I.&lt;/Authors_Primary&gt;&lt;Authors_Primary&gt;Bonnet,D.&lt;/Authors_Primary&gt;&lt;Date_Primary&gt;2012/7&lt;/Date_Primary&gt;&lt;Keywords&gt;Child&lt;/Keywords&gt;&lt;Keywords&gt;Child,Preschool&lt;/Keywords&gt;&lt;Keywords&gt;Cognition&lt;/Keywords&gt;&lt;Keywords&gt;diagnosis&lt;/Keywords&gt;&lt;Keywords&gt;Female&lt;/Keywords&gt;&lt;Keywords&gt;growth &amp;amp; development&lt;/Keywords&gt;&lt;Keywords&gt;Humans&lt;/Keywords&gt;&lt;Keywords&gt;Male&lt;/Keywords&gt;&lt;Keywords&gt;Nervous System&lt;/Keywords&gt;&lt;Keywords&gt;Prenatal Diagnosis&lt;/Keywords&gt;&lt;Keywords&gt;Prospective Studies&lt;/Keywords&gt;&lt;Keywords&gt;surgery&lt;/Keywords&gt;&lt;Keywords&gt;Transposition of Great Vessels&lt;/Keywords&gt;&lt;Keywords&gt;Treatment Outcome&lt;/Keywords&gt;&lt;Reprint&gt;Not in File&lt;/Reprint&gt;&lt;Start_Page&gt;94&lt;/Start_Page&gt;&lt;End_Page&gt;98&lt;/End_Page&gt;&lt;Periodical&gt;J.Pediatr.&lt;/Periodical&gt;&lt;Volume&gt;161&lt;/Volume&gt;&lt;Issue&gt;1&lt;/Issue&gt;&lt;Misc_3&gt;S0022-3476(11)01321-7 [pii];10.1016/j.jpeds.2011.12.036 [doi]&lt;/Misc_3&gt;&lt;Address&gt;Inserm, University Paris Descartes, Sorbonne Paris Cite, Faculty of Medicine, and APHP, Necker Hospital, Paris, France&lt;/Address&gt;&lt;Web_URL&gt;PM:22284567&lt;/Web_URL&gt;&lt;ZZ_JournalFull&gt;&lt;f name="System"&gt;J.Pediatr.&lt;/f&gt;&lt;/ZZ_JournalFull&gt;&lt;ZZ_WorkformID&gt;1&lt;/ZZ_WorkformID&gt;&lt;/MDL&gt;&lt;/Cite&gt;&lt;/Refman&gt;</w:instrText>
      </w:r>
      <w:r w:rsidRPr="008773B9">
        <w:fldChar w:fldCharType="separate"/>
      </w:r>
      <w:r w:rsidRPr="00900D76">
        <w:rPr>
          <w:noProof/>
          <w:lang w:val="en-US"/>
        </w:rPr>
        <w:t>(7)</w:t>
      </w:r>
      <w:r w:rsidRPr="008773B9">
        <w:fldChar w:fldCharType="end"/>
      </w:r>
      <w:r>
        <w:rPr>
          <w:lang w:val="en-US"/>
        </w:rPr>
        <w:t xml:space="preserve">. This is </w:t>
      </w:r>
      <w:r w:rsidRPr="00900D76">
        <w:rPr>
          <w:lang w:val="en-US"/>
        </w:rPr>
        <w:t>p</w:t>
      </w:r>
      <w:r w:rsidR="00E96242">
        <w:rPr>
          <w:lang w:val="en-US"/>
        </w:rPr>
        <w:t>artly explained by</w:t>
      </w:r>
      <w:r>
        <w:rPr>
          <w:lang w:val="en-US"/>
        </w:rPr>
        <w:t xml:space="preserve"> the higher rate </w:t>
      </w:r>
      <w:r w:rsidRPr="00900D76">
        <w:rPr>
          <w:lang w:val="en-US"/>
        </w:rPr>
        <w:t xml:space="preserve">of balloon atrial septostomy in infants with severe hypoxemia. </w:t>
      </w:r>
    </w:p>
    <w:p w14:paraId="05C1BEB8" w14:textId="58DD67EF" w:rsidR="00900D76" w:rsidRPr="00900D76" w:rsidRDefault="00900D76" w:rsidP="00900D76">
      <w:pPr>
        <w:rPr>
          <w:lang w:val="en-US"/>
        </w:rPr>
      </w:pPr>
      <w:r w:rsidRPr="00900D76">
        <w:rPr>
          <w:lang w:val="en-US"/>
        </w:rPr>
        <w:t>Surgery: Balloon atrial septostomy (BAS) can be</w:t>
      </w:r>
      <w:r w:rsidR="00675A22">
        <w:rPr>
          <w:lang w:val="en-US"/>
        </w:rPr>
        <w:t xml:space="preserve"> performed soon after birth together</w:t>
      </w:r>
      <w:r w:rsidRPr="00900D76">
        <w:rPr>
          <w:lang w:val="en-US"/>
        </w:rPr>
        <w:t xml:space="preserve"> with </w:t>
      </w:r>
      <w:r w:rsidR="00675A22">
        <w:rPr>
          <w:lang w:val="en-US"/>
        </w:rPr>
        <w:t>prostaglandin infusion</w:t>
      </w:r>
      <w:r w:rsidRPr="00900D76">
        <w:rPr>
          <w:lang w:val="en-US"/>
        </w:rPr>
        <w:t xml:space="preserve"> to reduce hypoxemia.   BAS has a risk of stroke</w:t>
      </w:r>
      <w:r w:rsidR="00675A22">
        <w:rPr>
          <w:lang w:val="en-US"/>
        </w:rPr>
        <w:t xml:space="preserve"> </w:t>
      </w:r>
      <w:r>
        <w:fldChar w:fldCharType="begin">
          <w:fldData xml:space="preserve">PFJlZm1hbj48Q2l0ZT48QXV0aG9yPkhpcmVtYXRoPC9BdXRob3I+PFllYXI+MjAxMTwvWWVhcj48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==
</w:fldData>
        </w:fldChar>
      </w:r>
      <w:r w:rsidRPr="00900D76">
        <w:rPr>
          <w:lang w:val="en-US"/>
        </w:rPr>
        <w:instrText xml:space="preserve"> ADDIN REFMGR.CITE </w:instrText>
      </w:r>
      <w:r>
        <w:fldChar w:fldCharType="begin">
          <w:fldData xml:space="preserve">PFJlZm1hbj48Q2l0ZT48QXV0aG9yPkhpcmVtYXRoPC9BdXRob3I+PFllYXI+MjAxMTwvWWVhcj48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==
</w:fldData>
        </w:fldChar>
      </w:r>
      <w:r w:rsidRPr="00900D76">
        <w:rPr>
          <w:lang w:val="en-US"/>
        </w:rPr>
        <w:instrText xml:space="preserve"> ADDIN EN.CITE.DATA </w:instrText>
      </w:r>
      <w:r>
        <w:fldChar w:fldCharType="end"/>
      </w:r>
      <w:r>
        <w:fldChar w:fldCharType="separate"/>
      </w:r>
      <w:r w:rsidRPr="00900D76">
        <w:rPr>
          <w:noProof/>
          <w:lang w:val="en-US"/>
        </w:rPr>
        <w:t>(8;9)</w:t>
      </w:r>
      <w:r>
        <w:fldChar w:fldCharType="end"/>
      </w:r>
      <w:r w:rsidRPr="00900D76">
        <w:rPr>
          <w:lang w:val="en-US"/>
        </w:rPr>
        <w:t xml:space="preserve"> and </w:t>
      </w:r>
      <w:r w:rsidR="00675A22">
        <w:rPr>
          <w:lang w:val="en-US"/>
        </w:rPr>
        <w:t>will prolong</w:t>
      </w:r>
      <w:r w:rsidRPr="00900D76">
        <w:rPr>
          <w:lang w:val="en-US"/>
        </w:rPr>
        <w:t xml:space="preserve"> later surgery because of the time </w:t>
      </w:r>
      <w:r w:rsidR="00E96242">
        <w:rPr>
          <w:lang w:val="en-US"/>
        </w:rPr>
        <w:t>it takes to repair the aquired</w:t>
      </w:r>
      <w:r w:rsidRPr="00900D76">
        <w:rPr>
          <w:lang w:val="en-US"/>
        </w:rPr>
        <w:t xml:space="preserve"> atrial septal defect.</w:t>
      </w:r>
      <w:r>
        <w:fldChar w:fldCharType="begin">
          <w:fldData xml:space="preserve">PFJlZm1hbj48Q2l0ZT48QXV0aG9yPkhpcmVtYXRoPC9BdXRob3I+PFllYXI+MjAxMTwvWWVhcj48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</w:fldData>
        </w:fldChar>
      </w:r>
      <w:r w:rsidRPr="00900D76">
        <w:rPr>
          <w:lang w:val="en-US"/>
        </w:rPr>
        <w:instrText xml:space="preserve"> ADDIN REFMGR.CITE </w:instrText>
      </w:r>
      <w:r>
        <w:fldChar w:fldCharType="begin">
          <w:fldData xml:space="preserve">PFJlZm1hbj48Q2l0ZT48QXV0aG9yPkhpcmVtYXRoPC9BdXRob3I+PFllYXI+MjAxMTwvWWVhcj48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</w:fldData>
        </w:fldChar>
      </w:r>
      <w:r w:rsidRPr="00900D76">
        <w:rPr>
          <w:lang w:val="en-US"/>
        </w:rPr>
        <w:instrText xml:space="preserve"> ADDIN EN.CITE.DATA </w:instrText>
      </w:r>
      <w:r>
        <w:fldChar w:fldCharType="end"/>
      </w:r>
      <w:r>
        <w:fldChar w:fldCharType="separate"/>
      </w:r>
      <w:r w:rsidRPr="00900D76">
        <w:rPr>
          <w:noProof/>
          <w:lang w:val="en-US"/>
        </w:rPr>
        <w:t>(8)</w:t>
      </w:r>
      <w:r>
        <w:fldChar w:fldCharType="end"/>
      </w:r>
      <w:r w:rsidRPr="00900D76">
        <w:rPr>
          <w:rStyle w:val="Heading1Char"/>
          <w:lang w:val="en-US"/>
        </w:rPr>
        <w:t xml:space="preserve"> </w:t>
      </w:r>
      <w:r w:rsidRPr="00900D76">
        <w:rPr>
          <w:lang w:val="en-US"/>
        </w:rPr>
        <w:t xml:space="preserve">However BAS is not </w:t>
      </w:r>
      <w:r w:rsidRPr="00900D76">
        <w:rPr>
          <w:rStyle w:val="highlight"/>
          <w:lang w:val="en-US"/>
        </w:rPr>
        <w:t>associated</w:t>
      </w:r>
      <w:r w:rsidRPr="00900D76">
        <w:rPr>
          <w:lang w:val="en-US"/>
        </w:rPr>
        <w:t xml:space="preserve"> with increased odds for perioperative brain injury during later </w:t>
      </w:r>
      <w:r>
        <w:rPr>
          <w:lang w:val="en-US"/>
        </w:rPr>
        <w:t>arterial switch operation (ASO)</w:t>
      </w:r>
      <w:r w:rsidRPr="00900D76">
        <w:rPr>
          <w:lang w:val="en-US"/>
        </w:rPr>
        <w:t xml:space="preserve"> </w:t>
      </w:r>
      <w:r>
        <w:fldChar w:fldCharType="begin"/>
      </w:r>
      <w:r w:rsidRPr="00900D76">
        <w:rPr>
          <w:lang w:val="en-US"/>
        </w:rPr>
        <w:instrText xml:space="preserve"> ADDIN REFMGR.CITE &lt;Refman&gt;&lt;Cite&gt;&lt;Author&gt;Polito&lt;/Author&gt;&lt;Year&gt;2012&lt;/Year&gt;&lt;RecNum&gt;19&lt;/RecNum&gt;&lt;IDText&gt;Balloon atrial septostomy and pre-operative brain injury in neonates with transposition of the great arteries: a systematic review and a meta-analysis&lt;/IDText&gt;&lt;MDL Ref_Type="Journal"&gt;&lt;Ref_Type&gt;Journal&lt;/Ref_Type&gt;&lt;Ref_ID&gt;19&lt;/Ref_ID&gt;&lt;Title_Primary&gt;Balloon atrial septostomy and pre-operative brain injury in neonates with transposition of the great arteries: a systematic review and a meta-analysis&lt;/Title_Primary&gt;&lt;Authors_Primary&gt;Polito,A.&lt;/Authors_Primary&gt;&lt;Authors_Primary&gt;Ricci,Z.&lt;/Authors_Primary&gt;&lt;Authors_Primary&gt;Fragasso,T.&lt;/Authors_Primary&gt;&lt;Authors_Primary&gt;Cogo,P.E.&lt;/Authors_Primary&gt;&lt;Date_Primary&gt;2012/2&lt;/Date_Primary&gt;&lt;Keywords&gt;adverse effects&lt;/Keywords&gt;&lt;Keywords&gt;Atrial Septum&lt;/Keywords&gt;&lt;Keywords&gt;Brain Diseases&lt;/Keywords&gt;&lt;Keywords&gt;Cardiac Surgical Procedures&lt;/Keywords&gt;&lt;Keywords&gt;Cohort Studies&lt;/Keywords&gt;&lt;Keywords&gt;diagnosis&lt;/Keywords&gt;&lt;Keywords&gt;etiology&lt;/Keywords&gt;&lt;Keywords&gt;Humans&lt;/Keywords&gt;&lt;Keywords&gt;Infant,Newborn&lt;/Keywords&gt;&lt;Keywords&gt;instrumentation&lt;/Keywords&gt;&lt;Keywords&gt;methods&lt;/Keywords&gt;&lt;Keywords&gt;Preoperative Period&lt;/Keywords&gt;&lt;Keywords&gt;surgery&lt;/Keywords&gt;&lt;Keywords&gt;Transposition of Great Vessels&lt;/Keywords&gt;&lt;Reprint&gt;Not in File&lt;/Reprint&gt;&lt;Start_Page&gt;1&lt;/Start_Page&gt;&lt;End_Page&gt;7&lt;/End_Page&gt;&lt;Periodical&gt;Cardiol.Young.&lt;/Periodical&gt;&lt;Volume&gt;22&lt;/Volume&gt;&lt;Issue&gt;1&lt;/Issue&gt;&lt;Misc_3&gt;S1047951111001909 [pii];10.1017/S1047951111001909 [doi]&lt;/Misc_3&gt;&lt;Address&gt;Department of Cardiology, Bambino Gesu Children&amp;apos;s Hospital, Piazza Sant&amp;apos;Onofrio 4, Rome, Italy. angelo.polito@opbg.net&lt;/Address&gt;&lt;Web_URL&gt;PM:22067409&lt;/Web_URL&gt;&lt;ZZ_JournalFull&gt;&lt;f name="System"&gt;Cardiol.Young.&lt;/f&gt;&lt;/ZZ_JournalFull&gt;&lt;ZZ_WorkformID&gt;1&lt;/ZZ_WorkformID&gt;&lt;/MDL&gt;&lt;/Cite&gt;&lt;/Refman&gt;</w:instrText>
      </w:r>
      <w:r>
        <w:fldChar w:fldCharType="separate"/>
      </w:r>
      <w:r w:rsidRPr="00900D76">
        <w:rPr>
          <w:noProof/>
          <w:lang w:val="en-US"/>
        </w:rPr>
        <w:t>(10)</w:t>
      </w:r>
      <w:r>
        <w:fldChar w:fldCharType="end"/>
      </w:r>
      <w:r w:rsidRPr="00900D76">
        <w:rPr>
          <w:lang w:val="en-US"/>
        </w:rPr>
        <w:t xml:space="preserve">. ASO </w:t>
      </w:r>
      <w:r>
        <w:rPr>
          <w:lang w:val="en-US"/>
        </w:rPr>
        <w:t>allows better postoperative survival and outcomes than atrial switch procedures</w:t>
      </w:r>
      <w:r>
        <w:rPr>
          <w:lang w:val="en-US"/>
        </w:rPr>
        <w:fldChar w:fldCharType="begin"/>
      </w:r>
      <w:r>
        <w:rPr>
          <w:lang w:val="en-US"/>
        </w:rPr>
        <w:instrText xml:space="preserve"> ADDIN REFMGR.CITE &lt;Refman&gt;&lt;Cite&gt;&lt;Author&gt;Bull&lt;/Author&gt;&lt;Year&gt;2000&lt;/Year&gt;&lt;RecNum&gt;21&lt;/RecNum&gt;&lt;IDText&gt;Scientific, ethical, and logistical considerations in introducing a new operation: a retrospective cohort study from paediatric cardiac surgery&lt;/IDText&gt;&lt;MDL Ref_Type="Journal"&gt;&lt;Ref_Type&gt;Journal&lt;/Ref_Type&gt;&lt;Ref_ID&gt;21&lt;/Ref_ID&gt;&lt;Title_Primary&gt;Scientific, ethical, and logistical considerations in introducing a new operation: a retrospective cohort study from paediatric cardiac surgery&lt;/Title_Primary&gt;&lt;Authors_Primary&gt;Bull,C.&lt;/Authors_Primary&gt;&lt;Authors_Primary&gt;Yates,R.&lt;/Authors_Primary&gt;&lt;Authors_Primary&gt;Sarkar,D.&lt;/Authors_Primary&gt;&lt;Authors_Primary&gt;Deanfield,J.&lt;/Authors_Primary&gt;&lt;Authors_Primary&gt;de,Leval M.&lt;/Authors_Primary&gt;&lt;Date_Primary&gt;2000/4/29&lt;/Date_Primary&gt;&lt;Keywords&gt;Child&lt;/Keywords&gt;&lt;Keywords&gt;Cohort Studies&lt;/Keywords&gt;&lt;Keywords&gt;Decision Making&lt;/Keywords&gt;&lt;Keywords&gt;Ethics,Medical&lt;/Keywords&gt;&lt;Keywords&gt;Health Planning&lt;/Keywords&gt;&lt;Keywords&gt;Humans&lt;/Keywords&gt;&lt;Keywords&gt;Infant&lt;/Keywords&gt;&lt;Keywords&gt;Learning&lt;/Keywords&gt;&lt;Keywords&gt;methods&lt;/Keywords&gt;&lt;Keywords&gt;mortality&lt;/Keywords&gt;&lt;Keywords&gt;Prognosis&lt;/Keywords&gt;&lt;Keywords&gt;Retrospective Studies&lt;/Keywords&gt;&lt;Keywords&gt;Risk Assessment&lt;/Keywords&gt;&lt;Keywords&gt;surgery&lt;/Keywords&gt;&lt;Keywords&gt;Thoracic Surgical Procedures&lt;/Keywords&gt;&lt;Reprint&gt;Not in File&lt;/Reprint&gt;&lt;Start_Page&gt;1168&lt;/Start_Page&gt;&lt;End_Page&gt;1173&lt;/End_Page&gt;&lt;Periodical&gt;BMJ&lt;/Periodical&gt;&lt;Volume&gt;320&lt;/Volume&gt;&lt;Issue&gt;7243&lt;/Issue&gt;&lt;User_Def_5&gt;PMC27358&lt;/User_Def_5&gt;&lt;Address&gt;Cardiothoracic Unit, Great Ormond Street Hospital NHS Trust, London WC1N 3JH. C.Bull@gosh-tr.nthames.nhs.uk&lt;/Address&gt;&lt;Web_URL&gt;PM:10784538&lt;/Web_URL&gt;&lt;ZZ_JournalFull&gt;&lt;f name="System"&gt;BMJ&lt;/f&gt;&lt;/ZZ_JournalFull&gt;&lt;ZZ_WorkformID&gt;1&lt;/ZZ_WorkformID&gt;&lt;/MDL&gt;&lt;/Cite&gt;&lt;/Refman&gt;</w:instrText>
      </w:r>
      <w:r>
        <w:rPr>
          <w:lang w:val="en-US"/>
        </w:rPr>
        <w:fldChar w:fldCharType="separate"/>
      </w:r>
      <w:r>
        <w:rPr>
          <w:noProof/>
          <w:lang w:val="en-US"/>
        </w:rPr>
        <w:t>(11)</w:t>
      </w:r>
      <w:r>
        <w:rPr>
          <w:lang w:val="en-US"/>
        </w:rPr>
        <w:fldChar w:fldCharType="end"/>
      </w:r>
      <w:r>
        <w:rPr>
          <w:lang w:val="en-US"/>
        </w:rPr>
        <w:t>.</w:t>
      </w:r>
      <w:r w:rsidRPr="00900D76">
        <w:rPr>
          <w:lang w:val="en-US"/>
        </w:rPr>
        <w:t xml:space="preserve"> One study showed low mortality and short time complications related to ASO to be</w:t>
      </w:r>
      <w:r w:rsidRPr="00951C0C">
        <w:rPr>
          <w:lang w:val="en-US"/>
        </w:rPr>
        <w:t xml:space="preserve"> </w:t>
      </w:r>
      <w:r>
        <w:rPr>
          <w:lang w:val="en-US"/>
        </w:rPr>
        <w:t>12% in simple ASO and 39% in complex ASO</w:t>
      </w:r>
      <w:r w:rsidRPr="00900D76">
        <w:rPr>
          <w:lang w:val="en-US"/>
        </w:rPr>
        <w:t xml:space="preserve"> using prospective risk stratification</w:t>
      </w:r>
      <w:r>
        <w:fldChar w:fldCharType="begin"/>
      </w:r>
      <w:r w:rsidRPr="00900D76">
        <w:rPr>
          <w:lang w:val="en-US"/>
        </w:rPr>
        <w:instrText xml:space="preserve"> ADDIN REFMGR.CITE &lt;Refman&gt;&lt;Cite&gt;&lt;Author&gt;Stoica&lt;/Author&gt;&lt;Year&gt;2012&lt;/Year&gt;&lt;RecNum&gt;12&lt;/RecNum&gt;&lt;IDText&gt;Morbidity of the arterial switch operation&lt;/IDText&gt;&lt;MDL Ref_Type="Journal"&gt;&lt;Ref_Type&gt;Journal&lt;/Ref_Type&gt;&lt;Ref_ID&gt;12&lt;/Ref_ID&gt;&lt;Title_Primary&gt;Morbidity of the arterial switch operation&lt;/Title_Primary&gt;&lt;Authors_Primary&gt;Stoica,S.&lt;/Authors_Primary&gt;&lt;Authors_Primary&gt;Carpenter,E.&lt;/Authors_Primary&gt;&lt;Authors_Primary&gt;Campbell,D.&lt;/Authors_Primary&gt;&lt;Authors_Primary&gt;Mitchell,M.&lt;/Authors_Primary&gt;&lt;Authors_Primary&gt;da,Cruz E.&lt;/Authors_Primary&gt;&lt;Authors_Primary&gt;Ivy,D.&lt;/Authors_Primary&gt;&lt;Authors_Primary&gt;Lacour-Gayet,F.&lt;/Authors_Primary&gt;&lt;Date_Primary&gt;2012/6&lt;/Date_Primary&gt;&lt;Keywords&gt;Aortic Coarctation&lt;/Keywords&gt;&lt;Keywords&gt;Arterial Switch Operation&lt;/Keywords&gt;&lt;Keywords&gt;Cause of Death&lt;/Keywords&gt;&lt;Keywords&gt;complications&lt;/Keywords&gt;&lt;Keywords&gt;diagnosis&lt;/Keywords&gt;&lt;Keywords&gt;Double Outlet Right Ventricle&lt;/Keywords&gt;&lt;Keywords&gt;Female&lt;/Keywords&gt;&lt;Keywords&gt;Follow-Up Studies&lt;/Keywords&gt;&lt;Keywords&gt;Heart Septal Defects,Ventricular&lt;/Keywords&gt;&lt;Keywords&gt;Hospital Mortality&lt;/Keywords&gt;&lt;Keywords&gt;Hospitalization&lt;/Keywords&gt;&lt;Keywords&gt;Humans&lt;/Keywords&gt;&lt;Keywords&gt;Infant,Newborn&lt;/Keywords&gt;&lt;Keywords&gt;Length of Stay&lt;/Keywords&gt;&lt;Keywords&gt;Male&lt;/Keywords&gt;&lt;Keywords&gt;methods&lt;/Keywords&gt;&lt;Keywords&gt;mortality&lt;/Keywords&gt;&lt;Keywords&gt;Postoperative Complications&lt;/Keywords&gt;&lt;Keywords&gt;Prospective Studies&lt;/Keywords&gt;&lt;Keywords&gt;Reoperation&lt;/Keywords&gt;&lt;Keywords&gt;Risk Assessment&lt;/Keywords&gt;&lt;Keywords&gt;Risk Factors&lt;/Keywords&gt;&lt;Keywords&gt;surgery&lt;/Keywords&gt;&lt;Keywords&gt;Survival Rate&lt;/Keywords&gt;&lt;Keywords&gt;Transposition of Great Vessels&lt;/Keywords&gt;&lt;Reprint&gt;Not in File&lt;/Reprint&gt;&lt;Start_Page&gt;1977&lt;/Start_Page&gt;&lt;End_Page&gt;1983&lt;/End_Page&gt;&lt;Periodical&gt;Ann.Thorac.Surg.&lt;/Periodical&gt;&lt;Volume&gt;93&lt;/Volume&gt;&lt;Issue&gt;6&lt;/Issue&gt;&lt;User_Def_5&gt;PMC3381339&lt;/User_Def_5&gt;&lt;Misc_3&gt;S0003-4975(11)02817-7 [pii];10.1016/j.athoracsur.2011.11.061 [doi]&lt;/Misc_3&gt;&lt;Address&gt;Children&amp;apos;s Hospital, Bristol, United Kingdom&lt;/Address&gt;&lt;Web_URL&gt;PM:22365263&lt;/Web_URL&gt;&lt;ZZ_JournalFull&gt;&lt;f name="System"&gt;Ann.Thorac.Surg.&lt;/f&gt;&lt;/ZZ_JournalFull&gt;&lt;ZZ_WorkformID&gt;1&lt;/ZZ_WorkformID&gt;&lt;/MDL&gt;&lt;/Cite&gt;&lt;/Refman&gt;</w:instrText>
      </w:r>
      <w:r>
        <w:fldChar w:fldCharType="separate"/>
      </w:r>
      <w:r w:rsidRPr="00900D76">
        <w:rPr>
          <w:noProof/>
          <w:lang w:val="en-US"/>
        </w:rPr>
        <w:t>(12)</w:t>
      </w:r>
      <w:r>
        <w:fldChar w:fldCharType="end"/>
      </w:r>
      <w:r w:rsidR="00BD42E5" w:rsidRPr="003D074E">
        <w:rPr>
          <w:lang w:val="en-US"/>
        </w:rPr>
        <w:t>.</w:t>
      </w:r>
    </w:p>
    <w:p w14:paraId="74BE4ABE" w14:textId="40E9142A" w:rsidR="00900D76" w:rsidRPr="00BD42E5" w:rsidRDefault="00900D76" w:rsidP="00900D76">
      <w:pPr>
        <w:rPr>
          <w:lang w:val="en-US"/>
        </w:rPr>
      </w:pPr>
      <w:r>
        <w:rPr>
          <w:lang w:val="en-US"/>
        </w:rPr>
        <w:t>M</w:t>
      </w:r>
      <w:r w:rsidRPr="00900D76">
        <w:rPr>
          <w:lang w:val="en-US"/>
        </w:rPr>
        <w:t>orbidity:</w:t>
      </w:r>
      <w:r>
        <w:rPr>
          <w:lang w:val="en-US"/>
        </w:rPr>
        <w:t xml:space="preserve"> </w:t>
      </w:r>
      <w:r w:rsidRPr="00900D76">
        <w:rPr>
          <w:lang w:val="en-US"/>
        </w:rPr>
        <w:t>After ASO rare complications are the need for lung transplan</w:t>
      </w:r>
      <w:r w:rsidR="00675A22">
        <w:rPr>
          <w:lang w:val="en-US"/>
        </w:rPr>
        <w:t>tation or</w:t>
      </w:r>
      <w:r w:rsidRPr="00900D76">
        <w:rPr>
          <w:lang w:val="en-US"/>
        </w:rPr>
        <w:t xml:space="preserve"> Potts</w:t>
      </w:r>
      <w:r w:rsidR="00675A22">
        <w:rPr>
          <w:lang w:val="en-US"/>
        </w:rPr>
        <w:t xml:space="preserve"> shunt due to</w:t>
      </w:r>
      <w:r w:rsidRPr="00900D76">
        <w:rPr>
          <w:lang w:val="en-US"/>
        </w:rPr>
        <w:t xml:space="preserve"> pulmonary arterial hypertension (PAH)</w:t>
      </w:r>
      <w:r>
        <w:fldChar w:fldCharType="begin">
          <w:fldData xml:space="preserve">PFJlZm1hbj48Q2l0ZT48QXV0aG9yPlppamxzdHJhPC9BdXRob3I+PFllYXI+MjAxNzwvWWVhcj48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</w:fldData>
        </w:fldChar>
      </w:r>
      <w:r w:rsidRPr="00900D76">
        <w:rPr>
          <w:lang w:val="en-US"/>
        </w:rPr>
        <w:instrText xml:space="preserve"> ADDIN REFMGR.CITE </w:instrText>
      </w:r>
      <w:r>
        <w:fldChar w:fldCharType="begin">
          <w:fldData xml:space="preserve">PFJlZm1hbj48Q2l0ZT48QXV0aG9yPlppamxzdHJhPC9BdXRob3I+PFllYXI+MjAxNzwvWWVhcj48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</w:fldData>
        </w:fldChar>
      </w:r>
      <w:r w:rsidRPr="00900D76">
        <w:rPr>
          <w:lang w:val="en-US"/>
        </w:rPr>
        <w:instrText xml:space="preserve"> ADDIN EN.CITE.DATA </w:instrText>
      </w:r>
      <w:r>
        <w:fldChar w:fldCharType="end"/>
      </w:r>
      <w:r>
        <w:fldChar w:fldCharType="separate"/>
      </w:r>
      <w:r w:rsidRPr="00900D76">
        <w:rPr>
          <w:noProof/>
          <w:lang w:val="en-US"/>
        </w:rPr>
        <w:t>(13;13-15)</w:t>
      </w:r>
      <w:r>
        <w:fldChar w:fldCharType="end"/>
      </w:r>
      <w:r w:rsidR="00E96242">
        <w:rPr>
          <w:lang w:val="en-US"/>
        </w:rPr>
        <w:t xml:space="preserve">). </w:t>
      </w:r>
      <w:r w:rsidRPr="00900D76">
        <w:rPr>
          <w:lang w:val="en-US"/>
        </w:rPr>
        <w:t xml:space="preserve">Risk factors for unplanned cardiac hospitalisation </w:t>
      </w:r>
      <w:r w:rsidR="00E96242">
        <w:rPr>
          <w:lang w:val="en-US"/>
        </w:rPr>
        <w:t xml:space="preserve">in young </w:t>
      </w:r>
      <w:r w:rsidRPr="00900D76">
        <w:rPr>
          <w:lang w:val="en-US"/>
        </w:rPr>
        <w:t xml:space="preserve">adults with TGA includes </w:t>
      </w:r>
      <w:r w:rsidR="00675A22">
        <w:rPr>
          <w:lang w:val="en-US"/>
        </w:rPr>
        <w:t xml:space="preserve">associated </w:t>
      </w:r>
      <w:r w:rsidRPr="00900D76">
        <w:rPr>
          <w:lang w:val="en-US"/>
        </w:rPr>
        <w:t xml:space="preserve">Ebstein malformation, surgeries other than </w:t>
      </w:r>
      <w:r w:rsidR="00675A22">
        <w:rPr>
          <w:lang w:val="en-US"/>
        </w:rPr>
        <w:t xml:space="preserve">the </w:t>
      </w:r>
      <w:r w:rsidRPr="00900D76">
        <w:rPr>
          <w:lang w:val="en-US"/>
        </w:rPr>
        <w:t>primary repair, noncardiac diagnoses, atrial arrhythmias, atrioventricular nodal block, low left ventricular ejection fraction, and smoking</w:t>
      </w:r>
      <w:r w:rsidRPr="008773B9">
        <w:fldChar w:fldCharType="begin">
          <w:fldData xml:space="preserve">PFJlZm1hbj48Q2l0ZT48QXV0aG9yPkNlZGFyczwvQXV0aG9yPjxZZWFyPjIwMTY8L1llYXI+PFJl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</w:fldData>
        </w:fldChar>
      </w:r>
      <w:r w:rsidRPr="00900D76">
        <w:rPr>
          <w:lang w:val="en-US"/>
        </w:rPr>
        <w:instrText xml:space="preserve"> ADDIN REFMGR.CITE </w:instrText>
      </w:r>
      <w:r>
        <w:fldChar w:fldCharType="begin">
          <w:fldData xml:space="preserve">PFJlZm1hbj48Q2l0ZT48QXV0aG9yPkNlZGFyczwvQXV0aG9yPjxZZWFyPjIwMTY8L1llYXI+PFJl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</w:fldData>
        </w:fldChar>
      </w:r>
      <w:r w:rsidRPr="00900D76">
        <w:rPr>
          <w:lang w:val="en-US"/>
        </w:rPr>
        <w:instrText xml:space="preserve"> ADDIN EN.CITE.DATA </w:instrText>
      </w:r>
      <w:r>
        <w:fldChar w:fldCharType="end"/>
      </w:r>
      <w:r w:rsidRPr="008773B9">
        <w:fldChar w:fldCharType="separate"/>
      </w:r>
      <w:r w:rsidRPr="00900D76">
        <w:rPr>
          <w:noProof/>
          <w:lang w:val="en-US"/>
        </w:rPr>
        <w:t>(5)</w:t>
      </w:r>
      <w:r w:rsidRPr="008773B9">
        <w:fldChar w:fldCharType="end"/>
      </w:r>
      <w:r w:rsidR="00BD42E5" w:rsidRPr="00BD42E5">
        <w:rPr>
          <w:lang w:val="en-US"/>
        </w:rPr>
        <w:t>.</w:t>
      </w:r>
    </w:p>
    <w:p w14:paraId="43465A2D" w14:textId="77777777" w:rsidR="00900D76" w:rsidRPr="00900D76" w:rsidRDefault="00900D76" w:rsidP="00900D76">
      <w:pPr>
        <w:jc w:val="center"/>
        <w:rPr>
          <w:lang w:val="en-US"/>
        </w:rPr>
      </w:pPr>
    </w:p>
    <w:p w14:paraId="7CFE53A0" w14:textId="77777777" w:rsidR="00900D76" w:rsidRPr="00900D76" w:rsidRDefault="00900D76" w:rsidP="00900D76">
      <w:pPr>
        <w:jc w:val="center"/>
        <w:rPr>
          <w:lang w:val="en-US"/>
        </w:rPr>
      </w:pPr>
    </w:p>
    <w:p w14:paraId="43DB14D0" w14:textId="77777777" w:rsidR="00900D76" w:rsidRPr="0067426E" w:rsidRDefault="00900D76" w:rsidP="00900D76">
      <w:pPr>
        <w:jc w:val="center"/>
        <w:rPr>
          <w:rFonts w:ascii="Calibri" w:hAnsi="Calibri"/>
          <w:noProof/>
        </w:rPr>
      </w:pPr>
      <w:r w:rsidRPr="008773B9">
        <w:fldChar w:fldCharType="begin"/>
      </w:r>
      <w:r w:rsidRPr="0067426E">
        <w:instrText xml:space="preserve"> ADDIN REFMGR.REFLIST </w:instrText>
      </w:r>
      <w:r w:rsidRPr="008773B9">
        <w:fldChar w:fldCharType="separate"/>
      </w:r>
      <w:r w:rsidRPr="0067426E">
        <w:rPr>
          <w:rFonts w:ascii="Calibri" w:hAnsi="Calibri"/>
          <w:noProof/>
        </w:rPr>
        <w:t>Reference List</w:t>
      </w:r>
    </w:p>
    <w:p w14:paraId="46BA5AC9" w14:textId="77777777" w:rsidR="00900D76" w:rsidRPr="0067426E" w:rsidRDefault="00900D76" w:rsidP="00900D76">
      <w:pPr>
        <w:jc w:val="center"/>
        <w:rPr>
          <w:rFonts w:ascii="Calibri" w:hAnsi="Calibri"/>
          <w:noProof/>
        </w:rPr>
      </w:pPr>
    </w:p>
    <w:p w14:paraId="7639A815"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sidRPr="0067426E">
        <w:rPr>
          <w:rFonts w:ascii="Calibri" w:hAnsi="Calibri"/>
          <w:noProof/>
        </w:rPr>
        <w:tab/>
        <w:t xml:space="preserve">(1) </w:t>
      </w:r>
      <w:r w:rsidRPr="0067426E">
        <w:rPr>
          <w:rFonts w:ascii="Calibri" w:hAnsi="Calibri"/>
          <w:noProof/>
        </w:rPr>
        <w:tab/>
        <w:t xml:space="preserve">Garne E, Loane MA, Nelen V, Bakker MK, Gener B, Abramsky L, et al. </w:t>
      </w:r>
      <w:r w:rsidRPr="00900D76">
        <w:rPr>
          <w:rFonts w:ascii="Calibri" w:hAnsi="Calibri"/>
          <w:noProof/>
          <w:lang w:val="en-US"/>
        </w:rPr>
        <w:t>Survival and health in liveborn infants with transposition of great arteries--a population-based study. Congenit Heart Dis 2007 May;2(3):165-9.</w:t>
      </w:r>
    </w:p>
    <w:p w14:paraId="1CF23062"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sidRPr="00900D76">
        <w:rPr>
          <w:rFonts w:ascii="Calibri" w:hAnsi="Calibri"/>
          <w:noProof/>
          <w:lang w:val="en-US"/>
        </w:rPr>
        <w:tab/>
        <w:t xml:space="preserve">(2) </w:t>
      </w:r>
      <w:r w:rsidRPr="00900D76">
        <w:rPr>
          <w:rFonts w:ascii="Calibri" w:hAnsi="Calibri"/>
          <w:noProof/>
          <w:lang w:val="en-US"/>
        </w:rPr>
        <w:tab/>
        <w:t>Seguela PE, Roubertie F, Kreitmann B, Mauriat P, Tafer N, Jalal Z, et al. Transposition of the great arteries: Rationale for tailored preoperative management. Arch Cardiovasc Dis 2017 Feb;110(2):124-34.</w:t>
      </w:r>
    </w:p>
    <w:p w14:paraId="1236D1BB"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sidRPr="00900D76">
        <w:rPr>
          <w:rFonts w:ascii="Calibri" w:hAnsi="Calibri"/>
          <w:noProof/>
          <w:lang w:val="en-US"/>
        </w:rPr>
        <w:tab/>
        <w:t xml:space="preserve">(3) </w:t>
      </w:r>
      <w:r w:rsidRPr="00900D76">
        <w:rPr>
          <w:rFonts w:ascii="Calibri" w:hAnsi="Calibri"/>
          <w:noProof/>
          <w:lang w:val="en-US"/>
        </w:rPr>
        <w:tab/>
        <w:t>Garne E, Loane M, Dolk H, De VC, Scarano G, Tucker D, et al. Prenatal diagnosis of severe structural congenital malformations in Europe. Ultrasound Obstet Gynecol 2005 Jan;25(1):6-11.</w:t>
      </w:r>
    </w:p>
    <w:p w14:paraId="5C18BA44" w14:textId="77777777" w:rsidR="00900D76" w:rsidRPr="0067426E" w:rsidRDefault="00900D76" w:rsidP="00900D76">
      <w:pPr>
        <w:tabs>
          <w:tab w:val="right" w:pos="540"/>
          <w:tab w:val="left" w:pos="720"/>
        </w:tabs>
        <w:spacing w:after="240" w:line="240" w:lineRule="auto"/>
        <w:ind w:left="720" w:hanging="720"/>
        <w:rPr>
          <w:rFonts w:ascii="Calibri" w:hAnsi="Calibri"/>
          <w:noProof/>
        </w:rPr>
      </w:pPr>
      <w:r w:rsidRPr="00900D76">
        <w:rPr>
          <w:rFonts w:ascii="Calibri" w:hAnsi="Calibri"/>
          <w:noProof/>
          <w:lang w:val="en-US"/>
        </w:rPr>
        <w:tab/>
        <w:t xml:space="preserve">(4) </w:t>
      </w:r>
      <w:r w:rsidRPr="00900D76">
        <w:rPr>
          <w:rFonts w:ascii="Calibri" w:hAnsi="Calibri"/>
          <w:noProof/>
          <w:lang w:val="en-US"/>
        </w:rPr>
        <w:tab/>
        <w:t xml:space="preserve">Marek J, Tomek V, Skovranek J, Povysilova V, Samanek M. Prenatal ultrasound screening of congenital heart disease in an unselected national population: a 21-year experience. </w:t>
      </w:r>
      <w:r w:rsidRPr="0067426E">
        <w:rPr>
          <w:rFonts w:ascii="Calibri" w:hAnsi="Calibri"/>
          <w:noProof/>
        </w:rPr>
        <w:t>Heart 2011 Jan;97(2):124-30.</w:t>
      </w:r>
    </w:p>
    <w:p w14:paraId="3BAE998C" w14:textId="77777777" w:rsidR="00900D76" w:rsidRDefault="00900D76" w:rsidP="00900D76">
      <w:pPr>
        <w:tabs>
          <w:tab w:val="right" w:pos="540"/>
          <w:tab w:val="left" w:pos="720"/>
        </w:tabs>
        <w:spacing w:after="240" w:line="240" w:lineRule="auto"/>
        <w:ind w:left="720" w:hanging="720"/>
        <w:rPr>
          <w:rFonts w:ascii="Calibri" w:hAnsi="Calibri"/>
          <w:noProof/>
          <w:lang w:val="en-US"/>
        </w:rPr>
      </w:pPr>
      <w:r w:rsidRPr="0067426E">
        <w:rPr>
          <w:rFonts w:ascii="Calibri" w:hAnsi="Calibri"/>
          <w:noProof/>
        </w:rPr>
        <w:tab/>
        <w:t xml:space="preserve">(5) </w:t>
      </w:r>
      <w:r w:rsidRPr="0067426E">
        <w:rPr>
          <w:rFonts w:ascii="Calibri" w:hAnsi="Calibri"/>
          <w:noProof/>
        </w:rPr>
        <w:tab/>
        <w:t xml:space="preserve">Newburger JW, Wypij D, Bellinger DC, du Plessis AJ, Kuban KC, Rappaport LA, et al. </w:t>
      </w:r>
      <w:r w:rsidRPr="00900D76">
        <w:rPr>
          <w:rFonts w:ascii="Calibri" w:hAnsi="Calibri"/>
          <w:noProof/>
          <w:lang w:val="en-US"/>
        </w:rPr>
        <w:t>Length of stay after infant heart surgery is related to cognitive outcome at age 8 years. J Pediatr 2003 Jul;143(1):67-73.</w:t>
      </w:r>
    </w:p>
    <w:p w14:paraId="34455758"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Pr>
          <w:rFonts w:ascii="Calibri" w:hAnsi="Calibri"/>
          <w:noProof/>
          <w:lang w:val="en-US"/>
        </w:rPr>
        <w:tab/>
        <w:t>(6)</w:t>
      </w:r>
      <w:r>
        <w:rPr>
          <w:rFonts w:ascii="Calibri" w:hAnsi="Calibri"/>
          <w:noProof/>
          <w:lang w:val="en-US"/>
        </w:rPr>
        <w:tab/>
      </w:r>
      <w:r w:rsidRPr="00900D76">
        <w:rPr>
          <w:rFonts w:ascii="Calibri" w:hAnsi="Calibri"/>
          <w:noProof/>
          <w:lang w:val="en-US"/>
        </w:rPr>
        <w:t>Cedars A, Benjamin L, Vyhmeister R, Harris K, Bradley EA, Wadia S, et al. Contemporary Hospitalization Rate Among Adults With Complex Congenital Heart Disease. World J Pediatr Congenit Heart Surg 2016 May;7(3):334-43.</w:t>
      </w:r>
    </w:p>
    <w:p w14:paraId="63348962" w14:textId="77777777" w:rsidR="00900D76" w:rsidRPr="00321722" w:rsidRDefault="00900D76" w:rsidP="00900D76">
      <w:pPr>
        <w:tabs>
          <w:tab w:val="right" w:pos="540"/>
          <w:tab w:val="left" w:pos="720"/>
        </w:tabs>
        <w:spacing w:after="240" w:line="240" w:lineRule="auto"/>
        <w:ind w:left="720" w:hanging="720"/>
        <w:rPr>
          <w:rFonts w:ascii="Calibri" w:hAnsi="Calibri"/>
          <w:noProof/>
          <w:lang w:val="en-US"/>
        </w:rPr>
      </w:pPr>
      <w:r w:rsidRPr="00321722">
        <w:rPr>
          <w:rFonts w:ascii="Calibri" w:hAnsi="Calibri"/>
          <w:noProof/>
          <w:lang w:val="en-US"/>
        </w:rPr>
        <w:tab/>
      </w:r>
      <w:r w:rsidRPr="00900D76">
        <w:rPr>
          <w:rFonts w:ascii="Calibri" w:hAnsi="Calibri"/>
          <w:noProof/>
          <w:lang w:val="en-US"/>
        </w:rPr>
        <w:t xml:space="preserve">(7) </w:t>
      </w:r>
      <w:r w:rsidRPr="00900D76">
        <w:rPr>
          <w:rFonts w:ascii="Calibri" w:hAnsi="Calibri"/>
          <w:noProof/>
          <w:lang w:val="en-US"/>
        </w:rPr>
        <w:tab/>
        <w:t xml:space="preserve">Calderon J, Angeard N, Moutier S, Plumet MH, Jambaque I, Bonnet D. Impact of prenatal diagnosis on neurocognitive outcomes in children with transposition of the great arteries. </w:t>
      </w:r>
      <w:r w:rsidRPr="00321722">
        <w:rPr>
          <w:rFonts w:ascii="Calibri" w:hAnsi="Calibri"/>
          <w:noProof/>
          <w:lang w:val="en-US"/>
        </w:rPr>
        <w:t>J Pediatr 2012 Jul;161(1):94-8.</w:t>
      </w:r>
    </w:p>
    <w:p w14:paraId="71875A34" w14:textId="77777777" w:rsidR="00900D76" w:rsidRDefault="00900D76" w:rsidP="00900D76">
      <w:pPr>
        <w:tabs>
          <w:tab w:val="right" w:pos="540"/>
          <w:tab w:val="left" w:pos="720"/>
        </w:tabs>
        <w:spacing w:after="240" w:line="240" w:lineRule="auto"/>
        <w:ind w:left="720" w:hanging="720"/>
        <w:rPr>
          <w:rFonts w:ascii="Calibri" w:hAnsi="Calibri"/>
          <w:noProof/>
        </w:rPr>
      </w:pPr>
      <w:r w:rsidRPr="00321722">
        <w:rPr>
          <w:rFonts w:ascii="Calibri" w:hAnsi="Calibri"/>
          <w:noProof/>
          <w:lang w:val="en-US"/>
        </w:rPr>
        <w:tab/>
      </w:r>
      <w:r w:rsidRPr="00900D76">
        <w:rPr>
          <w:rFonts w:ascii="Calibri" w:hAnsi="Calibri"/>
          <w:noProof/>
          <w:lang w:val="en-US"/>
        </w:rPr>
        <w:t xml:space="preserve">(8) </w:t>
      </w:r>
      <w:r w:rsidRPr="00900D76">
        <w:rPr>
          <w:rFonts w:ascii="Calibri" w:hAnsi="Calibri"/>
          <w:noProof/>
          <w:lang w:val="en-US"/>
        </w:rPr>
        <w:tab/>
        <w:t xml:space="preserve">Hiremath G, Natarajan G, Math D, Aggarwal S. Impact of balloon atrial septostomy in neonates with transposition of great arteries. </w:t>
      </w:r>
      <w:r>
        <w:rPr>
          <w:rFonts w:ascii="Calibri" w:hAnsi="Calibri"/>
          <w:noProof/>
        </w:rPr>
        <w:t>J Perinatol 2011 Jul;31(7):494-9.</w:t>
      </w:r>
    </w:p>
    <w:p w14:paraId="709C626A"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Pr>
          <w:rFonts w:ascii="Calibri" w:hAnsi="Calibri"/>
          <w:noProof/>
        </w:rPr>
        <w:tab/>
        <w:t xml:space="preserve">(9) </w:t>
      </w:r>
      <w:r>
        <w:rPr>
          <w:rFonts w:ascii="Calibri" w:hAnsi="Calibri"/>
          <w:noProof/>
        </w:rPr>
        <w:tab/>
        <w:t xml:space="preserve">McQuillen PS, Hamrick SE, Perez MJ, Barkovich AJ, Glidden DV, Karl TR, et al. </w:t>
      </w:r>
      <w:r w:rsidRPr="00900D76">
        <w:rPr>
          <w:rFonts w:ascii="Calibri" w:hAnsi="Calibri"/>
          <w:noProof/>
          <w:lang w:val="en-US"/>
        </w:rPr>
        <w:t>Balloon atrial septostomy is associated with preoperative stroke in neonates with transposition of the great arteries. Circulation 2006 Jan 17;113(2):280-5.</w:t>
      </w:r>
    </w:p>
    <w:p w14:paraId="3A788182"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sidRPr="00900D76">
        <w:rPr>
          <w:rFonts w:ascii="Calibri" w:hAnsi="Calibri"/>
          <w:noProof/>
          <w:lang w:val="en-US"/>
        </w:rPr>
        <w:tab/>
        <w:t xml:space="preserve">(10) </w:t>
      </w:r>
      <w:r w:rsidRPr="00900D76">
        <w:rPr>
          <w:rFonts w:ascii="Calibri" w:hAnsi="Calibri"/>
          <w:noProof/>
          <w:lang w:val="en-US"/>
        </w:rPr>
        <w:tab/>
        <w:t>Polito A, Ricci Z, Fragasso T, Cogo PE. Balloon atrial septostomy and pre-operative brain injury in neonates with transposition of the great arteries: a systematic review and a meta-analysis. Cardiol Young 2012 Feb;22(1):1-7.</w:t>
      </w:r>
    </w:p>
    <w:p w14:paraId="3C0D1B96"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sidRPr="00900D76">
        <w:rPr>
          <w:rFonts w:ascii="Calibri" w:hAnsi="Calibri"/>
          <w:noProof/>
          <w:lang w:val="en-US"/>
        </w:rPr>
        <w:tab/>
        <w:t xml:space="preserve">(11) </w:t>
      </w:r>
      <w:r w:rsidRPr="00900D76">
        <w:rPr>
          <w:rFonts w:ascii="Calibri" w:hAnsi="Calibri"/>
          <w:noProof/>
          <w:lang w:val="en-US"/>
        </w:rPr>
        <w:tab/>
        <w:t>Bull C, Yates R, Sarkar D, Deanfield J, de LM. Scientific, ethical, and logistical considerations in introducing a new operation: a retrospective cohort study from paediatric cardiac surgery. BMJ 2000 Apr 29;320(7243):1168-73.</w:t>
      </w:r>
    </w:p>
    <w:p w14:paraId="5DE82EA5"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sidRPr="00900D76">
        <w:rPr>
          <w:rFonts w:ascii="Calibri" w:hAnsi="Calibri"/>
          <w:noProof/>
          <w:lang w:val="en-US"/>
        </w:rPr>
        <w:tab/>
        <w:t xml:space="preserve">(12) </w:t>
      </w:r>
      <w:r w:rsidRPr="00900D76">
        <w:rPr>
          <w:rFonts w:ascii="Calibri" w:hAnsi="Calibri"/>
          <w:noProof/>
          <w:lang w:val="en-US"/>
        </w:rPr>
        <w:tab/>
        <w:t>Stoica S, Carpenter E, Campbell D, Mitchell M, da CE, Ivy D, et al. Morbidity of the arterial switch operation. Ann Thorac Surg 2012 Jun;93(6):1977-83.</w:t>
      </w:r>
    </w:p>
    <w:p w14:paraId="2F525206"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sidRPr="00900D76">
        <w:rPr>
          <w:rFonts w:ascii="Calibri" w:hAnsi="Calibri"/>
          <w:noProof/>
          <w:lang w:val="en-US"/>
        </w:rPr>
        <w:tab/>
        <w:t xml:space="preserve">(13) </w:t>
      </w:r>
      <w:r w:rsidRPr="00900D76">
        <w:rPr>
          <w:rFonts w:ascii="Calibri" w:hAnsi="Calibri"/>
          <w:noProof/>
          <w:lang w:val="en-US"/>
        </w:rPr>
        <w:tab/>
        <w:t>Zijlstra WM, Elmasry O, Pepplinkhuizen S, Ivy DD, Bonnet D, Luijendijk P, et al. Pulmonary arterial hypertension in children after neonatal arterial switch operation. Heart 2017 Aug;103(16):1244-9.</w:t>
      </w:r>
    </w:p>
    <w:p w14:paraId="0421811B" w14:textId="77777777" w:rsidR="00900D76" w:rsidRPr="00900D76" w:rsidRDefault="00900D76" w:rsidP="00900D76">
      <w:pPr>
        <w:tabs>
          <w:tab w:val="right" w:pos="540"/>
          <w:tab w:val="left" w:pos="720"/>
        </w:tabs>
        <w:spacing w:after="240" w:line="240" w:lineRule="auto"/>
        <w:ind w:left="720" w:hanging="720"/>
        <w:rPr>
          <w:rFonts w:ascii="Calibri" w:hAnsi="Calibri"/>
          <w:noProof/>
          <w:lang w:val="en-US"/>
        </w:rPr>
      </w:pPr>
      <w:r w:rsidRPr="00900D76">
        <w:rPr>
          <w:rFonts w:ascii="Calibri" w:hAnsi="Calibri"/>
          <w:noProof/>
          <w:lang w:val="en-US"/>
        </w:rPr>
        <w:tab/>
        <w:t xml:space="preserve">(14) </w:t>
      </w:r>
      <w:r w:rsidRPr="00900D76">
        <w:rPr>
          <w:rFonts w:ascii="Calibri" w:hAnsi="Calibri"/>
          <w:noProof/>
          <w:lang w:val="en-US"/>
        </w:rPr>
        <w:tab/>
        <w:t>van Loon RL, Roofthooft MT, Hillege HL, ten Harkel AD, van Osch-Gevers M, Delhaas T, et al. Pediatric pulmonary hypertension in the Netherlands: epidemiology and characterization during the period 1991 to 2005. Circulation 2011 Oct 18;124(16):1755-64.</w:t>
      </w:r>
    </w:p>
    <w:p w14:paraId="1462A2E2" w14:textId="77777777" w:rsidR="00900D76" w:rsidRPr="00321722" w:rsidRDefault="00900D76" w:rsidP="00900D76">
      <w:pPr>
        <w:tabs>
          <w:tab w:val="right" w:pos="540"/>
          <w:tab w:val="left" w:pos="720"/>
        </w:tabs>
        <w:spacing w:after="0" w:line="240" w:lineRule="auto"/>
        <w:ind w:left="720" w:hanging="720"/>
        <w:rPr>
          <w:rFonts w:ascii="Calibri" w:hAnsi="Calibri"/>
          <w:noProof/>
          <w:lang w:val="en-US"/>
        </w:rPr>
      </w:pPr>
      <w:r w:rsidRPr="00900D76">
        <w:rPr>
          <w:rFonts w:ascii="Calibri" w:hAnsi="Calibri"/>
          <w:noProof/>
          <w:lang w:val="en-US"/>
        </w:rPr>
        <w:tab/>
        <w:t xml:space="preserve">(15) </w:t>
      </w:r>
      <w:r w:rsidRPr="00900D76">
        <w:rPr>
          <w:rFonts w:ascii="Calibri" w:hAnsi="Calibri"/>
          <w:noProof/>
          <w:lang w:val="en-US"/>
        </w:rPr>
        <w:tab/>
        <w:t xml:space="preserve">Berger RM, Beghetti M, Humpl T, Raskob GE, Ivy DD, Jing ZC, et al. Clinical features of paediatric pulmonary hypertension: a registry study. </w:t>
      </w:r>
      <w:r w:rsidRPr="00321722">
        <w:rPr>
          <w:rFonts w:ascii="Calibri" w:hAnsi="Calibri"/>
          <w:noProof/>
          <w:lang w:val="en-US"/>
        </w:rPr>
        <w:t>Lancet 2012 Feb 11;379(9815):537-46.</w:t>
      </w:r>
    </w:p>
    <w:p w14:paraId="270F62D0" w14:textId="77777777" w:rsidR="00900D76" w:rsidRPr="00321722" w:rsidRDefault="00900D76" w:rsidP="00900D76">
      <w:pPr>
        <w:tabs>
          <w:tab w:val="right" w:pos="540"/>
          <w:tab w:val="left" w:pos="720"/>
        </w:tabs>
        <w:spacing w:after="0" w:line="240" w:lineRule="auto"/>
        <w:ind w:left="720" w:hanging="720"/>
        <w:rPr>
          <w:rFonts w:ascii="Calibri" w:hAnsi="Calibri"/>
          <w:noProof/>
          <w:lang w:val="en-US"/>
        </w:rPr>
      </w:pPr>
    </w:p>
    <w:p w14:paraId="144E8D92" w14:textId="77777777" w:rsidR="00624D9F" w:rsidRPr="00E55133" w:rsidRDefault="00900D76" w:rsidP="00900D76">
      <w:pPr>
        <w:spacing w:after="160" w:line="259" w:lineRule="auto"/>
        <w:rPr>
          <w:lang w:val="en-US"/>
        </w:rPr>
      </w:pPr>
      <w:r w:rsidRPr="008773B9">
        <w:fldChar w:fldCharType="end"/>
      </w:r>
    </w:p>
    <w:p w14:paraId="2499E2DF" w14:textId="77777777" w:rsidR="00E96242" w:rsidRPr="00E96242" w:rsidRDefault="00E96242" w:rsidP="00900D76">
      <w:pPr>
        <w:spacing w:after="160" w:line="259" w:lineRule="auto"/>
        <w:rPr>
          <w:b/>
          <w:lang w:val="en-US"/>
        </w:rPr>
      </w:pPr>
      <w:r w:rsidRPr="00E55133">
        <w:rPr>
          <w:b/>
          <w:lang w:val="en-US"/>
        </w:rPr>
        <w:t>Q213: Tetralogy of Fallot</w:t>
      </w:r>
    </w:p>
    <w:p w14:paraId="3EA14DC4" w14:textId="21C0E062" w:rsidR="00E96242" w:rsidRPr="00E96242" w:rsidRDefault="00E96242" w:rsidP="00E96242">
      <w:pPr>
        <w:rPr>
          <w:lang w:val="en-US"/>
        </w:rPr>
      </w:pPr>
      <w:r>
        <w:rPr>
          <w:lang w:val="en-US"/>
        </w:rPr>
        <w:t>The term tetralogy of Fallot (TOF) refers to a tetrad of: (i) ventricular septal defect with (ii) over-riding of the aorta, (iii) right ventricular outflow obstruction, and (iv) right ventricular hypertrophy and is attributed to Canadian Maude Abbott in 1924, first described by Niels Stenson in 1671</w:t>
      </w:r>
      <w:r>
        <w:rPr>
          <w:lang w:val="en-US"/>
        </w:rPr>
        <w:fldChar w:fldCharType="begin"/>
      </w:r>
      <w:r>
        <w:rPr>
          <w:lang w:val="en-US"/>
        </w:rPr>
        <w:instrText xml:space="preserve"> ADDIN REFMGR.CITE &lt;Refman&gt;&lt;Cite&gt;&lt;Author&gt;Apitz&lt;/Author&gt;&lt;Year&gt;2009&lt;/Year&gt;&lt;RecNum&gt;14&lt;/RecNum&gt;&lt;IDText&gt;Tetralogy of Fallot&lt;/IDText&gt;&lt;MDL Ref_Type="Journal"&gt;&lt;Ref_Type&gt;Journal&lt;/Ref_Type&gt;&lt;Ref_ID&gt;14&lt;/Ref_ID&gt;&lt;Title_Primary&gt;Tetralogy of Fallot&lt;/Title_Primary&gt;&lt;Authors_Primary&gt;Apitz,C.&lt;/Authors_Primary&gt;&lt;Authors_Primary&gt;Webb,G.D.&lt;/Authors_Primary&gt;&lt;Authors_Primary&gt;Redington,A.N.&lt;/Authors_Primary&gt;&lt;Date_Primary&gt;2009/10/24&lt;/Date_Primary&gt;&lt;Keywords&gt;Adult&lt;/Keywords&gt;&lt;Keywords&gt;Aftercare&lt;/Keywords&gt;&lt;Keywords&gt;Arrhythmias,Cardiac&lt;/Keywords&gt;&lt;Keywords&gt;Canada&lt;/Keywords&gt;&lt;Keywords&gt;Cardiac Catheterization&lt;/Keywords&gt;&lt;Keywords&gt;Causality&lt;/Keywords&gt;&lt;Keywords&gt;Child&lt;/Keywords&gt;&lt;Keywords&gt;complications&lt;/Keywords&gt;&lt;Keywords&gt;diagnosis&lt;/Keywords&gt;&lt;Keywords&gt;Echocardiography&lt;/Keywords&gt;&lt;Keywords&gt;epidemiology&lt;/Keywords&gt;&lt;Keywords&gt;etiology&lt;/Keywords&gt;&lt;Keywords&gt;Heart Valve Prosthesis Implantation&lt;/Keywords&gt;&lt;Keywords&gt;Humans&lt;/Keywords&gt;&lt;Keywords&gt;Infant,Newborn&lt;/Keywords&gt;&lt;Keywords&gt;organization &amp;amp; administration&lt;/Keywords&gt;&lt;Keywords&gt;Patient Care Team&lt;/Keywords&gt;&lt;Keywords&gt;Perioperative Care&lt;/Keywords&gt;&lt;Keywords&gt;Prenatal Diagnosis&lt;/Keywords&gt;&lt;Keywords&gt;Preoperative Care&lt;/Keywords&gt;&lt;Keywords&gt;Prognosis&lt;/Keywords&gt;&lt;Keywords&gt;Pulmonary Valve Insufficiency&lt;/Keywords&gt;&lt;Keywords&gt;surgery&lt;/Keywords&gt;&lt;Keywords&gt;Survival Rate&lt;/Keywords&gt;&lt;Keywords&gt;Survivors&lt;/Keywords&gt;&lt;Keywords&gt;Tetralogy of Fallot&lt;/Keywords&gt;&lt;Keywords&gt;Treatment Outcome&lt;/Keywords&gt;&lt;Reprint&gt;Not in File&lt;/Reprint&gt;&lt;Start_Page&gt;1462&lt;/Start_Page&gt;&lt;End_Page&gt;1471&lt;/End_Page&gt;&lt;Periodical&gt;Lancet&lt;/Periodical&gt;&lt;Volume&gt;374&lt;/Volume&gt;&lt;Issue&gt;9699&lt;/Issue&gt;&lt;Misc_3&gt;S0140-6736(09)60657-7 [pii];10.1016/S0140-6736(09)60657-7 [doi]&lt;/Misc_3&gt;&lt;Address&gt;Division of Cardiology, Labatt Family Heart Centre, Hospital for Sick Children, Toronto, ON, Canada&lt;/Address&gt;&lt;Web_URL&gt;PM:19683809&lt;/Web_URL&gt;&lt;ZZ_JournalFull&gt;&lt;f name="System"&gt;Lancet&lt;/f&gt;&lt;/ZZ_JournalFull&gt;&lt;ZZ_WorkformID&gt;1&lt;/ZZ_WorkformID&gt;&lt;/MDL&gt;&lt;/Cite&gt;&lt;/Refman&gt;</w:instrText>
      </w:r>
      <w:r>
        <w:rPr>
          <w:lang w:val="en-US"/>
        </w:rPr>
        <w:fldChar w:fldCharType="separate"/>
      </w:r>
      <w:r>
        <w:rPr>
          <w:noProof/>
          <w:lang w:val="en-US"/>
        </w:rPr>
        <w:t>(1)</w:t>
      </w:r>
      <w:r>
        <w:rPr>
          <w:lang w:val="en-US"/>
        </w:rPr>
        <w:fldChar w:fldCharType="end"/>
      </w:r>
      <w:r>
        <w:rPr>
          <w:lang w:val="en-US"/>
        </w:rPr>
        <w:t>. TOF consists of a wide variety of diseases with variability in terms of pulmonary artery anatomy, associated abnormalities, and outcomes</w:t>
      </w:r>
      <w:r>
        <w:rPr>
          <w:lang w:val="en-US"/>
        </w:rPr>
        <w:fldChar w:fldCharType="begin">
          <w:fldData xml:space="preserve">PFJlZm1hbj48Q2l0ZT48QXV0aG9yPkdhcm5lPC9BdXRob3I+PFllYXI+MTk5OTwvWWVhcj48UmVj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==
</w:fldData>
        </w:fldChar>
      </w:r>
      <w:r>
        <w:rPr>
          <w:lang w:val="en-US"/>
        </w:rPr>
        <w:instrText xml:space="preserve"> ADDIN REFMGR.CITE </w:instrText>
      </w:r>
      <w:r>
        <w:rPr>
          <w:lang w:val="en-US"/>
        </w:rPr>
        <w:fldChar w:fldCharType="begin">
          <w:fldData xml:space="preserve">PFJlZm1hbj48Q2l0ZT48QXV0aG9yPkdhcm5lPC9BdXRob3I+PFllYXI+MTk5OTwvWWVhcj48UmVj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2)</w:t>
      </w:r>
      <w:r>
        <w:rPr>
          <w:lang w:val="en-US"/>
        </w:rPr>
        <w:fldChar w:fldCharType="end"/>
      </w:r>
      <w:r w:rsidRPr="00E96242">
        <w:rPr>
          <w:lang w:val="en-US"/>
        </w:rPr>
        <w:t xml:space="preserve"> Prevalence is</w:t>
      </w:r>
      <w:r>
        <w:rPr>
          <w:lang w:val="en-US"/>
        </w:rPr>
        <w:t xml:space="preserve"> up to 3</w:t>
      </w:r>
      <w:r w:rsidRPr="00E96242">
        <w:rPr>
          <w:lang w:val="en-US"/>
        </w:rPr>
        <w:t xml:space="preserve"> per 10,000 livebirths</w:t>
      </w:r>
      <w:r>
        <w:fldChar w:fldCharType="begin"/>
      </w:r>
      <w:r w:rsidRPr="00E96242">
        <w:rPr>
          <w:lang w:val="en-US"/>
        </w:rPr>
        <w:instrText xml:space="preserve"> ADDIN REFMGR.CITE &lt;Refman&gt;&lt;Cite&gt;&lt;Author&gt;Garne&lt;/Author&gt;&lt;Year&gt;1999&lt;/Year&gt;&lt;RecNum&gt;7&lt;/RecNum&gt;&lt;IDText&gt;Tetralogy of Fallot. A population-based study of epidemiology, associated malformations and survival in western Denmark 1984-1992&lt;/IDText&gt;&lt;MDL Ref_Type="Journal"&gt;&lt;Ref_Type&gt;Journal&lt;/Ref_Type&gt;&lt;Ref_ID&gt;7&lt;/Ref_ID&gt;&lt;Title_Primary&gt;Tetralogy of Fallot. A population-based study of epidemiology, associated malformations and survival in western Denmark 1984-1992&lt;/Title_Primary&gt;&lt;Authors_Primary&gt;Garne,E.&lt;/Authors_Primary&gt;&lt;Authors_Primary&gt;Nielsen,G.&lt;/Authors_Primary&gt;&lt;Authors_Primary&gt;Hansen,O.K.&lt;/Authors_Primary&gt;&lt;Authors_Primary&gt;Emmertsen,K.&lt;/Authors_Primary&gt;&lt;Date_Primary&gt;1999&lt;/Date_Primary&gt;&lt;Keywords&gt;Chi-Square Distribution&lt;/Keywords&gt;&lt;Keywords&gt;Child&lt;/Keywords&gt;&lt;Keywords&gt;Child,Preschool&lt;/Keywords&gt;&lt;Keywords&gt;Chromosome Aberrations&lt;/Keywords&gt;&lt;Keywords&gt;Congenital Abnormalities&lt;/Keywords&gt;&lt;Keywords&gt;Denmark&lt;/Keywords&gt;&lt;Keywords&gt;epidemiology&lt;/Keywords&gt;&lt;Keywords&gt;Female&lt;/Keywords&gt;&lt;Keywords&gt;Humans&lt;/Keywords&gt;&lt;Keywords&gt;Infant&lt;/Keywords&gt;&lt;Keywords&gt;Infant,Newborn&lt;/Keywords&gt;&lt;Keywords&gt;Male&lt;/Keywords&gt;&lt;Keywords&gt;Mortality&lt;/Keywords&gt;&lt;Keywords&gt;Prevalence&lt;/Keywords&gt;&lt;Keywords&gt;surgery&lt;/Keywords&gt;&lt;Keywords&gt;Survival Analysis&lt;/Keywords&gt;&lt;Keywords&gt;Tetralogy of Fallot&lt;/Keywords&gt;&lt;Keywords&gt;Treatment Outcome&lt;/Keywords&gt;&lt;Keywords&gt;trends&lt;/Keywords&gt;&lt;Reprint&gt;Not in File&lt;/Reprint&gt;&lt;Start_Page&gt;45&lt;/Start_Page&gt;&lt;End_Page&gt;48&lt;/End_Page&gt;&lt;Periodical&gt;Scand.Cardiovasc.J.&lt;/Periodical&gt;&lt;Volume&gt;33&lt;/Volume&gt;&lt;Issue&gt;1&lt;/Issue&gt;&lt;Address&gt;Genetic Epidemiology Research Unit, Odense University, Denmark&lt;/Address&gt;&lt;Web_URL&gt;PM:10093859&lt;/Web_URL&gt;&lt;ZZ_JournalFull&gt;&lt;f name="System"&gt;Scand.Cardiovasc.J.&lt;/f&gt;&lt;/ZZ_JournalFull&gt;&lt;ZZ_WorkformID&gt;1&lt;/ZZ_WorkformID&gt;&lt;/MDL&gt;&lt;/Cite&gt;&lt;/Refman&gt;</w:instrText>
      </w:r>
      <w:r>
        <w:fldChar w:fldCharType="separate"/>
      </w:r>
      <w:r w:rsidRPr="00E96242">
        <w:rPr>
          <w:noProof/>
          <w:lang w:val="en-US"/>
        </w:rPr>
        <w:t>(2)</w:t>
      </w:r>
      <w:r>
        <w:fldChar w:fldCharType="end"/>
      </w:r>
      <w:r w:rsidRPr="00E96242">
        <w:rPr>
          <w:lang w:val="en-US"/>
        </w:rPr>
        <w:t>. Overall, approximately 85% survive to adulthood</w:t>
      </w:r>
      <w:r>
        <w:fldChar w:fldCharType="begin">
          <w:fldData xml:space="preserve">PFJlZm1hbj48Q2l0ZT48QXV0aG9yPkhpY2tleTwvQXV0aG9yPjxZZWFyPjIwMDk8L1llYXI+PFJl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</w:fldData>
        </w:fldChar>
      </w:r>
      <w:r w:rsidRPr="00E96242">
        <w:rPr>
          <w:lang w:val="en-US"/>
        </w:rPr>
        <w:instrText xml:space="preserve"> ADDIN REFMGR.CITE </w:instrText>
      </w:r>
      <w:r>
        <w:fldChar w:fldCharType="begin">
          <w:fldData xml:space="preserve">PFJlZm1hbj48Q2l0ZT48QXV0aG9yPkhpY2tleTwvQXV0aG9yPjxZZWFyPjIwMDk8L1llYXI+PFJl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</w:fldData>
        </w:fldChar>
      </w:r>
      <w:r w:rsidRPr="00E96242">
        <w:rPr>
          <w:lang w:val="en-US"/>
        </w:rPr>
        <w:instrText xml:space="preserve"> ADDIN EN.CITE.DATA </w:instrText>
      </w:r>
      <w:r>
        <w:fldChar w:fldCharType="end"/>
      </w:r>
      <w:r>
        <w:fldChar w:fldCharType="separate"/>
      </w:r>
      <w:r w:rsidRPr="00E96242">
        <w:rPr>
          <w:noProof/>
          <w:lang w:val="en-US"/>
        </w:rPr>
        <w:t>(3)</w:t>
      </w:r>
      <w:r>
        <w:fldChar w:fldCharType="end"/>
      </w:r>
      <w:r w:rsidR="00BD42E5" w:rsidRPr="00333CD5">
        <w:rPr>
          <w:lang w:val="en-US"/>
        </w:rPr>
        <w:t>.</w:t>
      </w:r>
    </w:p>
    <w:p w14:paraId="757EA8F7" w14:textId="4C84E7E3" w:rsidR="00E96242" w:rsidRPr="00BD42E5" w:rsidRDefault="00E96242" w:rsidP="00E96242">
      <w:pPr>
        <w:rPr>
          <w:lang w:val="en-US"/>
        </w:rPr>
      </w:pPr>
      <w:r w:rsidRPr="00E96242">
        <w:rPr>
          <w:lang w:val="en-US"/>
        </w:rPr>
        <w:t>Hospitalization</w:t>
      </w:r>
      <w:r w:rsidR="00BD42E5">
        <w:rPr>
          <w:lang w:val="en-US"/>
        </w:rPr>
        <w:t xml:space="preserve">: </w:t>
      </w:r>
      <w:r w:rsidRPr="00E96242">
        <w:rPr>
          <w:lang w:val="en-US"/>
        </w:rPr>
        <w:t xml:space="preserve">Adult patients with complex </w:t>
      </w:r>
      <w:r>
        <w:rPr>
          <w:lang w:val="en-US"/>
        </w:rPr>
        <w:t>TOF</w:t>
      </w:r>
      <w:r w:rsidRPr="00E96242">
        <w:rPr>
          <w:lang w:val="en-US"/>
        </w:rPr>
        <w:t xml:space="preserve"> are hospitalized at a rate four to eight </w:t>
      </w:r>
      <w:r w:rsidRPr="00FA7E1B">
        <w:rPr>
          <w:rFonts w:cstheme="minorHAnsi"/>
          <w:lang w:val="en-US"/>
        </w:rPr>
        <w:t xml:space="preserve">times </w:t>
      </w:r>
      <w:r w:rsidR="00FA7E1B">
        <w:rPr>
          <w:rFonts w:cstheme="minorHAnsi"/>
          <w:lang w:val="en-US"/>
        </w:rPr>
        <w:t>greater</w:t>
      </w:r>
      <w:r w:rsidR="00FA7E1B" w:rsidRPr="00FA7E1B">
        <w:rPr>
          <w:rFonts w:cstheme="minorHAnsi"/>
          <w:lang w:val="en-US"/>
        </w:rPr>
        <w:t xml:space="preserve"> than the general US population (P &lt; .001)</w:t>
      </w:r>
      <w:r w:rsidRPr="00FA7E1B">
        <w:rPr>
          <w:rFonts w:cstheme="minorHAnsi"/>
          <w:lang w:val="en-US"/>
        </w:rPr>
        <w:t>. Risk factors are pulmonary  atresia, depressed left ventricular</w:t>
      </w:r>
      <w:r w:rsidRPr="00E96242">
        <w:rPr>
          <w:lang w:val="en-US"/>
        </w:rPr>
        <w:t xml:space="preserve"> and right ventricular ejection fraction and smoking</w:t>
      </w:r>
      <w:r>
        <w:fldChar w:fldCharType="begin">
          <w:fldData xml:space="preserve">PFJlZm1hbj48Q2l0ZT48QXV0aG9yPkNlZGFyczwvQXV0aG9yPjxZZWFyPjIwMTY8L1llYXI+PFJl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</w:fldData>
        </w:fldChar>
      </w:r>
      <w:r w:rsidRPr="00E96242">
        <w:rPr>
          <w:lang w:val="en-US"/>
        </w:rPr>
        <w:instrText xml:space="preserve"> ADDIN REFMGR.CITE </w:instrText>
      </w:r>
      <w:r>
        <w:fldChar w:fldCharType="begin">
          <w:fldData xml:space="preserve">PFJlZm1hbj48Q2l0ZT48QXV0aG9yPkNlZGFyczwvQXV0aG9yPjxZZWFyPjIwMTY8L1llYXI+PFJl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</w:fldData>
        </w:fldChar>
      </w:r>
      <w:r w:rsidRPr="00E96242">
        <w:rPr>
          <w:lang w:val="en-US"/>
        </w:rPr>
        <w:instrText xml:space="preserve"> ADDIN EN.CITE.DATA </w:instrText>
      </w:r>
      <w:r>
        <w:fldChar w:fldCharType="end"/>
      </w:r>
      <w:r>
        <w:fldChar w:fldCharType="separate"/>
      </w:r>
      <w:r w:rsidRPr="00E96242">
        <w:rPr>
          <w:noProof/>
          <w:lang w:val="en-US"/>
        </w:rPr>
        <w:t>(4)</w:t>
      </w:r>
      <w:r>
        <w:fldChar w:fldCharType="end"/>
      </w:r>
      <w:r w:rsidR="00BD42E5" w:rsidRPr="00BD42E5">
        <w:rPr>
          <w:lang w:val="en-US"/>
        </w:rPr>
        <w:t>.</w:t>
      </w:r>
    </w:p>
    <w:p w14:paraId="1724F7A1" w14:textId="77777777" w:rsidR="00E96242" w:rsidRPr="00E96242" w:rsidRDefault="00E96242" w:rsidP="00E96242">
      <w:pPr>
        <w:rPr>
          <w:lang w:val="en-US"/>
        </w:rPr>
      </w:pPr>
      <w:r>
        <w:rPr>
          <w:lang w:val="en-US"/>
        </w:rPr>
        <w:t>The most common primary admission diagnosis is heart failure (HF; 17%), arrhythmias (atrial 10% and ventricular 6%), pneumonia (9%), and device complications (7%). The rates of co-morbidities includes particularly diabetes (4.5% to 8.1%), obesity (2.1% to 6.5%), hypertension, and renal disease</w:t>
      </w:r>
      <w:r>
        <w:rPr>
          <w:lang w:val="en-US"/>
        </w:rPr>
        <w:fldChar w:fldCharType="begin">
          <w:fldData xml:space="preserve">PFJlZm1hbj48Q2l0ZT48QXV0aG9yPlN0ZWZhbmVzY3UgU2NobWlkdDwvQXV0aG9yPjxZZWFyPjIw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=
</w:fldData>
        </w:fldChar>
      </w:r>
      <w:r>
        <w:rPr>
          <w:lang w:val="en-US"/>
        </w:rPr>
        <w:instrText xml:space="preserve"> ADDIN REFMGR.CITE </w:instrText>
      </w:r>
      <w:r>
        <w:rPr>
          <w:lang w:val="en-US"/>
        </w:rPr>
        <w:fldChar w:fldCharType="begin">
          <w:fldData xml:space="preserve">PFJlZm1hbj48Q2l0ZT48QXV0aG9yPlN0ZWZhbmVzY3UgU2NobWlkdDwvQXV0aG9yPjxZZWFyPjIw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5)</w:t>
      </w:r>
      <w:r>
        <w:rPr>
          <w:lang w:val="en-US"/>
        </w:rPr>
        <w:fldChar w:fldCharType="end"/>
      </w:r>
      <w:r>
        <w:rPr>
          <w:lang w:val="en-US"/>
        </w:rPr>
        <w:t>.</w:t>
      </w:r>
      <w:r w:rsidRPr="00E96242">
        <w:rPr>
          <w:lang w:val="en-US"/>
        </w:rPr>
        <w:t xml:space="preserve"> </w:t>
      </w:r>
    </w:p>
    <w:p w14:paraId="31814628" w14:textId="7FE342C1" w:rsidR="00E96242" w:rsidRPr="00BD42E5" w:rsidRDefault="00E96242" w:rsidP="00E96242">
      <w:pPr>
        <w:rPr>
          <w:lang w:val="en-US"/>
        </w:rPr>
      </w:pPr>
      <w:r w:rsidRPr="00E96242">
        <w:rPr>
          <w:lang w:val="en-US"/>
        </w:rPr>
        <w:t>Surgery</w:t>
      </w:r>
      <w:r w:rsidR="00BD42E5">
        <w:rPr>
          <w:lang w:val="en-US"/>
        </w:rPr>
        <w:t xml:space="preserve">: </w:t>
      </w:r>
      <w:r w:rsidR="00FA7E1B">
        <w:rPr>
          <w:lang w:val="en-US"/>
        </w:rPr>
        <w:t xml:space="preserve">Corrective surgery includes closure of the VSD and removal of the right ventricular outflow tract obstruction. </w:t>
      </w:r>
      <w:r w:rsidRPr="00E96242">
        <w:rPr>
          <w:lang w:val="en-US"/>
        </w:rPr>
        <w:t xml:space="preserve">Surgery has evolved greatly over time and include either transannular patch, right ventricular outflow tract patch, or no patch, and </w:t>
      </w:r>
      <w:r w:rsidR="00FA7E1B">
        <w:rPr>
          <w:lang w:val="en-US"/>
        </w:rPr>
        <w:t xml:space="preserve">a </w:t>
      </w:r>
      <w:r w:rsidRPr="00E96242">
        <w:rPr>
          <w:lang w:val="en-US"/>
        </w:rPr>
        <w:t xml:space="preserve">right ventricular-pulmonary artery conduit </w:t>
      </w:r>
      <w:r>
        <w:fldChar w:fldCharType="begin">
          <w:fldData xml:space="preserve">PFJlZm1hbj48Q2l0ZT48QXV0aG9yPkhpY2tleTwvQXV0aG9yPjxZZWFyPjIwMDk8L1llYXI+PFJl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</w:fldData>
        </w:fldChar>
      </w:r>
      <w:r w:rsidRPr="00E96242">
        <w:rPr>
          <w:lang w:val="en-US"/>
        </w:rPr>
        <w:instrText xml:space="preserve"> ADDIN REFMGR.CITE </w:instrText>
      </w:r>
      <w:r>
        <w:fldChar w:fldCharType="begin">
          <w:fldData xml:space="preserve">PFJlZm1hbj48Q2l0ZT48QXV0aG9yPkhpY2tleTwvQXV0aG9yPjxZZWFyPjIwMDk8L1llYXI+PFJl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</w:fldData>
        </w:fldChar>
      </w:r>
      <w:r w:rsidRPr="00E96242">
        <w:rPr>
          <w:lang w:val="en-US"/>
        </w:rPr>
        <w:instrText xml:space="preserve"> ADDIN EN.CITE.DATA </w:instrText>
      </w:r>
      <w:r>
        <w:fldChar w:fldCharType="end"/>
      </w:r>
      <w:r>
        <w:fldChar w:fldCharType="separate"/>
      </w:r>
      <w:r w:rsidRPr="00E96242">
        <w:rPr>
          <w:noProof/>
          <w:lang w:val="en-US"/>
        </w:rPr>
        <w:t>(3)</w:t>
      </w:r>
      <w:r>
        <w:fldChar w:fldCharType="end"/>
      </w:r>
      <w:r w:rsidRPr="00E96242">
        <w:rPr>
          <w:lang w:val="en-US"/>
        </w:rPr>
        <w:t>. Postoperative complications encountered can be:  low cardiac output syndrome, pleural effusion requiring tapping, infection, reoperation for bleeding, pulmonary regurgitation and arrhythmias</w:t>
      </w:r>
      <w:r>
        <w:fldChar w:fldCharType="begin">
          <w:fldData xml:space="preserve">PFJlZm1hbj48Q2l0ZT48QXV0aG9yPktoYW48L0F1dGhvcj48WWVhcj4yMDE2PC9ZZWFyPjxSZWNO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</w:fldData>
        </w:fldChar>
      </w:r>
      <w:r w:rsidRPr="00E96242">
        <w:rPr>
          <w:lang w:val="en-US"/>
        </w:rPr>
        <w:instrText xml:space="preserve"> ADDIN REFMGR.CITE </w:instrText>
      </w:r>
      <w:r>
        <w:fldChar w:fldCharType="begin">
          <w:fldData xml:space="preserve">PFJlZm1hbj48Q2l0ZT48QXV0aG9yPktoYW48L0F1dGhvcj48WWVhcj4yMDE2PC9ZZWFyPjxSZWNO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</w:fldData>
        </w:fldChar>
      </w:r>
      <w:r w:rsidRPr="00E96242">
        <w:rPr>
          <w:lang w:val="en-US"/>
        </w:rPr>
        <w:instrText xml:space="preserve"> ADDIN EN.CITE.DATA </w:instrText>
      </w:r>
      <w:r>
        <w:fldChar w:fldCharType="end"/>
      </w:r>
      <w:r>
        <w:fldChar w:fldCharType="separate"/>
      </w:r>
      <w:r w:rsidRPr="00E96242">
        <w:rPr>
          <w:noProof/>
          <w:lang w:val="en-US"/>
        </w:rPr>
        <w:t>(6-8)</w:t>
      </w:r>
      <w:r>
        <w:fldChar w:fldCharType="end"/>
      </w:r>
      <w:r w:rsidRPr="00E96242">
        <w:rPr>
          <w:lang w:val="en-US"/>
        </w:rPr>
        <w:t xml:space="preserve"> and in the long term there is a higher prevalence of coronary disease and heart failure</w:t>
      </w:r>
      <w:r>
        <w:fldChar w:fldCharType="begin">
          <w:fldData xml:space="preserve">PFJlZm1hbj48Q2l0ZT48QXV0aG9yPkJyYWRsZXk8L0F1dGhvcj48WWVhcj4yMDEzPC9ZZWFyPjxS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</w:fldData>
        </w:fldChar>
      </w:r>
      <w:r w:rsidRPr="00E96242">
        <w:rPr>
          <w:lang w:val="en-US"/>
        </w:rPr>
        <w:instrText xml:space="preserve"> ADDIN REFMGR.CITE </w:instrText>
      </w:r>
      <w:r>
        <w:fldChar w:fldCharType="begin">
          <w:fldData xml:space="preserve">PFJlZm1hbj48Q2l0ZT48QXV0aG9yPkJyYWRsZXk8L0F1dGhvcj48WWVhcj4yMDEzPC9ZZWFyPjxS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</w:fldData>
        </w:fldChar>
      </w:r>
      <w:r w:rsidRPr="00E96242">
        <w:rPr>
          <w:lang w:val="en-US"/>
        </w:rPr>
        <w:instrText xml:space="preserve"> ADDIN EN.CITE.DATA </w:instrText>
      </w:r>
      <w:r>
        <w:fldChar w:fldCharType="end"/>
      </w:r>
      <w:r>
        <w:fldChar w:fldCharType="separate"/>
      </w:r>
      <w:r w:rsidRPr="00E96242">
        <w:rPr>
          <w:noProof/>
          <w:lang w:val="en-US"/>
        </w:rPr>
        <w:t>(4;5;8)</w:t>
      </w:r>
      <w:r>
        <w:fldChar w:fldCharType="end"/>
      </w:r>
      <w:r w:rsidR="00BD42E5" w:rsidRPr="00BD42E5">
        <w:rPr>
          <w:lang w:val="en-US"/>
        </w:rPr>
        <w:t>.</w:t>
      </w:r>
    </w:p>
    <w:p w14:paraId="476D4852" w14:textId="7F6CDF2C" w:rsidR="00E96242" w:rsidRPr="00E96242" w:rsidRDefault="00E96242" w:rsidP="00E96242">
      <w:pPr>
        <w:rPr>
          <w:lang w:val="en-US"/>
        </w:rPr>
      </w:pPr>
      <w:r w:rsidRPr="00E96242">
        <w:rPr>
          <w:lang w:val="en-US"/>
        </w:rPr>
        <w:t xml:space="preserve">Chronic hemodynamically relevant pulmonary regurgitation (PR) resulting in important right ventricular dilation and ventricular dysfunction is commonly seen after </w:t>
      </w:r>
      <w:r w:rsidRPr="00E96242">
        <w:rPr>
          <w:rStyle w:val="highlight"/>
          <w:lang w:val="en-US"/>
        </w:rPr>
        <w:t>TOF</w:t>
      </w:r>
      <w:r w:rsidRPr="00E96242">
        <w:rPr>
          <w:lang w:val="en-US"/>
        </w:rPr>
        <w:t xml:space="preserve"> repair, and is treated with pulmonary valve replacement which is the most frequent form of surgical reintervention after initial TOF repair</w:t>
      </w:r>
      <w:r>
        <w:fldChar w:fldCharType="begin">
          <w:fldData xml:space="preserve">PFJlZm1hbj48Q2l0ZT48QXV0aG9yPk9lY2hzbGluPC9BdXRob3I+PFllYXI+MTk5OTwvWWVhcj48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==
</w:fldData>
        </w:fldChar>
      </w:r>
      <w:r w:rsidRPr="00E96242">
        <w:rPr>
          <w:lang w:val="en-US"/>
        </w:rPr>
        <w:instrText xml:space="preserve"> ADDIN REFMGR.CITE </w:instrText>
      </w:r>
      <w:r>
        <w:fldChar w:fldCharType="begin">
          <w:fldData xml:space="preserve">PFJlZm1hbj48Q2l0ZT48QXV0aG9yPk9lY2hzbGluPC9BdXRob3I+PFllYXI+MTk5OTwvWWVhcj48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==
</w:fldData>
        </w:fldChar>
      </w:r>
      <w:r w:rsidRPr="00E96242">
        <w:rPr>
          <w:lang w:val="en-US"/>
        </w:rPr>
        <w:instrText xml:space="preserve"> ADDIN EN.CITE.DATA </w:instrText>
      </w:r>
      <w:r>
        <w:fldChar w:fldCharType="end"/>
      </w:r>
      <w:r>
        <w:fldChar w:fldCharType="separate"/>
      </w:r>
      <w:r w:rsidRPr="00E96242">
        <w:rPr>
          <w:noProof/>
          <w:lang w:val="en-US"/>
        </w:rPr>
        <w:t>(9-11)</w:t>
      </w:r>
      <w:r>
        <w:fldChar w:fldCharType="end"/>
      </w:r>
      <w:r w:rsidRPr="00E96242">
        <w:rPr>
          <w:lang w:val="en-US"/>
        </w:rPr>
        <w:t xml:space="preserve">.  A Canadian Outcomes Registry Late After </w:t>
      </w:r>
      <w:r w:rsidRPr="00E96242">
        <w:rPr>
          <w:rStyle w:val="highlight"/>
          <w:lang w:val="en-US"/>
        </w:rPr>
        <w:t>Tetralogy of Fallot</w:t>
      </w:r>
      <w:r w:rsidRPr="00E96242">
        <w:rPr>
          <w:lang w:val="en-US"/>
        </w:rPr>
        <w:t xml:space="preserve"> Repair (CORRELATE) has been established to follow up patients with TOF, but has not yet published any results</w:t>
      </w:r>
      <w:r>
        <w:fldChar w:fldCharType="begin">
          <w:fldData xml:space="preserve">PFJlZm1hbj48Q2l0ZT48QXV0aG9yPldhbGQ8L0F1dGhvcj48WWVhcj4yMDE0PC9ZZWFyPjxSZWNO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=
</w:fldData>
        </w:fldChar>
      </w:r>
      <w:r w:rsidRPr="00E96242">
        <w:rPr>
          <w:lang w:val="en-US"/>
        </w:rPr>
        <w:instrText xml:space="preserve"> ADDIN REFMGR.CITE </w:instrText>
      </w:r>
      <w:r>
        <w:fldChar w:fldCharType="begin">
          <w:fldData xml:space="preserve">PFJlZm1hbj48Q2l0ZT48QXV0aG9yPldhbGQ8L0F1dGhvcj48WWVhcj4yMDE0PC9ZZWFyPjxSZWNO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=
</w:fldData>
        </w:fldChar>
      </w:r>
      <w:r w:rsidRPr="00E96242">
        <w:rPr>
          <w:lang w:val="en-US"/>
        </w:rPr>
        <w:instrText xml:space="preserve"> ADDIN EN.CITE.DATA </w:instrText>
      </w:r>
      <w:r>
        <w:fldChar w:fldCharType="end"/>
      </w:r>
      <w:r>
        <w:fldChar w:fldCharType="separate"/>
      </w:r>
      <w:r w:rsidRPr="00E96242">
        <w:rPr>
          <w:noProof/>
          <w:lang w:val="en-US"/>
        </w:rPr>
        <w:t>(12)</w:t>
      </w:r>
      <w:r>
        <w:fldChar w:fldCharType="end"/>
      </w:r>
      <w:r w:rsidR="00BD42E5" w:rsidRPr="00BD42E5">
        <w:rPr>
          <w:lang w:val="en-US"/>
        </w:rPr>
        <w:t>.</w:t>
      </w:r>
    </w:p>
    <w:p w14:paraId="28C498CB" w14:textId="275098A7" w:rsidR="00E96242" w:rsidRPr="00E96242" w:rsidRDefault="00E96242" w:rsidP="00E96242">
      <w:pPr>
        <w:rPr>
          <w:lang w:val="en-US"/>
        </w:rPr>
      </w:pPr>
      <w:r w:rsidRPr="00FA7E1B">
        <w:rPr>
          <w:lang w:val="en-US"/>
        </w:rPr>
        <w:t>Intensive care</w:t>
      </w:r>
      <w:r w:rsidR="00BD42E5">
        <w:rPr>
          <w:lang w:val="en-US"/>
        </w:rPr>
        <w:t xml:space="preserve">: </w:t>
      </w:r>
      <w:r w:rsidRPr="00E96242">
        <w:rPr>
          <w:lang w:val="en-US"/>
        </w:rPr>
        <w:t xml:space="preserve">Egbe et al. found the median intensive care unit stay </w:t>
      </w:r>
      <w:r w:rsidR="00FA7E1B">
        <w:rPr>
          <w:lang w:val="en-US"/>
        </w:rPr>
        <w:t xml:space="preserve">after corrective surgery </w:t>
      </w:r>
      <w:r w:rsidRPr="00E96242">
        <w:rPr>
          <w:lang w:val="en-US"/>
        </w:rPr>
        <w:t>to be 6 days (range 2-21 days) and the median duration of mechanical ventilation was 19 h (range 0-136 h)</w:t>
      </w:r>
      <w:r>
        <w:fldChar w:fldCharType="begin">
          <w:fldData xml:space="preserve">PFJlZm1hbj48Q2l0ZT48QXV0aG9yPktoYW48L0F1dGhvcj48WWVhcj4yMDE2PC9ZZWFyPjxSZWNO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</w:fldData>
        </w:fldChar>
      </w:r>
      <w:r w:rsidRPr="00E96242">
        <w:rPr>
          <w:lang w:val="en-US"/>
        </w:rPr>
        <w:instrText xml:space="preserve"> ADDIN REFMGR.CITE </w:instrText>
      </w:r>
      <w:r>
        <w:fldChar w:fldCharType="begin">
          <w:fldData xml:space="preserve">PFJlZm1hbj48Q2l0ZT48QXV0aG9yPktoYW48L0F1dGhvcj48WWVhcj4yMDE2PC9ZZWFyPjxSZWNO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</w:fldData>
        </w:fldChar>
      </w:r>
      <w:r w:rsidRPr="00E96242">
        <w:rPr>
          <w:lang w:val="en-US"/>
        </w:rPr>
        <w:instrText xml:space="preserve"> ADDIN EN.CITE.DATA </w:instrText>
      </w:r>
      <w:r>
        <w:fldChar w:fldCharType="end"/>
      </w:r>
      <w:r>
        <w:fldChar w:fldCharType="separate"/>
      </w:r>
      <w:r w:rsidRPr="00E96242">
        <w:rPr>
          <w:noProof/>
          <w:lang w:val="en-US"/>
        </w:rPr>
        <w:t>(6;7)</w:t>
      </w:r>
      <w:r>
        <w:fldChar w:fldCharType="end"/>
      </w:r>
    </w:p>
    <w:p w14:paraId="70CD01C7" w14:textId="5AFE834A" w:rsidR="00E96242" w:rsidRPr="00E96242" w:rsidRDefault="00E96242" w:rsidP="00E96242">
      <w:pPr>
        <w:rPr>
          <w:lang w:val="en-US"/>
        </w:rPr>
      </w:pPr>
      <w:r w:rsidRPr="00E55133">
        <w:rPr>
          <w:lang w:val="en-US"/>
        </w:rPr>
        <w:t>Morbidity</w:t>
      </w:r>
      <w:r w:rsidR="00BD42E5">
        <w:rPr>
          <w:lang w:val="en-US"/>
        </w:rPr>
        <w:t xml:space="preserve">: </w:t>
      </w:r>
      <w:r w:rsidRPr="00E96242">
        <w:rPr>
          <w:lang w:val="en-US"/>
        </w:rPr>
        <w:t>Pokorski reported a 36-year follow-up of 490 patients observed for a mean duration of 25 years after surgical repair of TOF and found elevated morbidity manifest by cardiac symptoms, arrhythmias, subsequent heart surgery, and disability. Most surviving patients were actively at work (70.8%), homemakers (20.1%), or retired (6.1%); 3% were unable to work.</w:t>
      </w:r>
      <w:r>
        <w:fldChar w:fldCharType="begin"/>
      </w:r>
      <w:r w:rsidRPr="00E96242">
        <w:rPr>
          <w:lang w:val="en-US"/>
        </w:rPr>
        <w:instrText xml:space="preserve"> ADDIN REFMGR.CITE &lt;Refman&gt;&lt;Cite&gt;&lt;Author&gt;Pokorski&lt;/Author&gt;&lt;Year&gt;2000&lt;/Year&gt;&lt;RecNum&gt;8&lt;/RecNum&gt;&lt;IDText&gt;Long-term survival after repair of tetralogy of Fallot&lt;/IDText&gt;&lt;MDL Ref_Type="Journal"&gt;&lt;Ref_Type&gt;Journal&lt;/Ref_Type&gt;&lt;Ref_ID&gt;8&lt;/Ref_ID&gt;&lt;Title_Primary&gt;Long-term survival after repair of tetralogy of Fallot&lt;/Title_Primary&gt;&lt;Authors_Primary&gt;Pokorski,R.J.&lt;/Authors_Primary&gt;&lt;Date_Primary&gt;2000&lt;/Date_Primary&gt;&lt;Keywords&gt;Adolescent&lt;/Keywords&gt;&lt;Keywords&gt;Adult&lt;/Keywords&gt;&lt;Keywords&gt;Age Distribution&lt;/Keywords&gt;&lt;Keywords&gt;Child&lt;/Keywords&gt;&lt;Keywords&gt;Child,Preschool&lt;/Keywords&gt;&lt;Keywords&gt;Follow-Up Studies&lt;/Keywords&gt;&lt;Keywords&gt;Humans&lt;/Keywords&gt;&lt;Keywords&gt;Infant&lt;/Keywords&gt;&lt;Keywords&gt;Infant,Newborn&lt;/Keywords&gt;&lt;Keywords&gt;Insurance,Life&lt;/Keywords&gt;&lt;Keywords&gt;Mortality&lt;/Keywords&gt;&lt;Keywords&gt;Risk&lt;/Keywords&gt;&lt;Keywords&gt;surgery&lt;/Keywords&gt;&lt;Keywords&gt;Survival Rate&lt;/Keywords&gt;&lt;Keywords&gt;Tetralogy of Fallot&lt;/Keywords&gt;&lt;Reprint&gt;Not in File&lt;/Reprint&gt;&lt;Start_Page&gt;89&lt;/Start_Page&gt;&lt;End_Page&gt;92&lt;/End_Page&gt;&lt;Periodical&gt;J.Insur.Med.&lt;/Periodical&gt;&lt;Volume&gt;32&lt;/Volume&gt;&lt;Issue&gt;2&lt;/Issue&gt;&lt;Address&gt;General &amp;amp; Cologne Life Re, PO Box 300, Financial Centre, 695 East Main St, Stamford, CT 06904-0300, USA&lt;/Address&gt;&lt;Web_URL&gt;PM:15912907&lt;/Web_URL&gt;&lt;ZZ_JournalFull&gt;&lt;f name="System"&gt;J.Insur.Med.&lt;/f&gt;&lt;/ZZ_JournalFull&gt;&lt;ZZ_WorkformID&gt;1&lt;/ZZ_WorkformID&gt;&lt;/MDL&gt;&lt;/Cite&gt;&lt;/Refman&gt;</w:instrText>
      </w:r>
      <w:r>
        <w:fldChar w:fldCharType="separate"/>
      </w:r>
      <w:r w:rsidRPr="00E96242">
        <w:rPr>
          <w:noProof/>
          <w:lang w:val="en-US"/>
        </w:rPr>
        <w:t>(13)</w:t>
      </w:r>
      <w:r>
        <w:fldChar w:fldCharType="end"/>
      </w:r>
      <w:r w:rsidRPr="00E96242">
        <w:rPr>
          <w:lang w:val="en-US"/>
        </w:rPr>
        <w:t xml:space="preserve">. Arrhythmias occur more frequently in adulthood in TOF patients and increase </w:t>
      </w:r>
      <w:r w:rsidR="00FA7E1B">
        <w:rPr>
          <w:lang w:val="en-US"/>
        </w:rPr>
        <w:t>risk for sudden death</w:t>
      </w:r>
      <w:r>
        <w:fldChar w:fldCharType="begin">
          <w:fldData xml:space="preserve">PFJlZm1hbj48Q2l0ZT48QXV0aG9yPld1PC9BdXRob3I+PFllYXI+MjAxNTwvWWVhcj48UmVjTnVt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=
</w:fldData>
        </w:fldChar>
      </w:r>
      <w:r w:rsidRPr="00E96242">
        <w:rPr>
          <w:lang w:val="en-US"/>
        </w:rPr>
        <w:instrText xml:space="preserve"> ADDIN REFMGR.CITE </w:instrText>
      </w:r>
      <w:r>
        <w:fldChar w:fldCharType="begin">
          <w:fldData xml:space="preserve">PFJlZm1hbj48Q2l0ZT48QXV0aG9yPld1PC9BdXRob3I+PFllYXI+MjAxNTwvWWVhcj48UmVjTnVt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=
</w:fldData>
        </w:fldChar>
      </w:r>
      <w:r w:rsidRPr="00E96242">
        <w:rPr>
          <w:lang w:val="en-US"/>
        </w:rPr>
        <w:instrText xml:space="preserve"> ADDIN EN.CITE.DATA </w:instrText>
      </w:r>
      <w:r>
        <w:fldChar w:fldCharType="end"/>
      </w:r>
      <w:r>
        <w:fldChar w:fldCharType="separate"/>
      </w:r>
      <w:r w:rsidRPr="00E96242">
        <w:rPr>
          <w:noProof/>
          <w:lang w:val="en-US"/>
        </w:rPr>
        <w:t>(14)</w:t>
      </w:r>
      <w:r>
        <w:fldChar w:fldCharType="end"/>
      </w:r>
    </w:p>
    <w:p w14:paraId="7ED4C992" w14:textId="175CA67E" w:rsidR="00E96242" w:rsidRPr="00E96242" w:rsidRDefault="00E96242" w:rsidP="00E96242">
      <w:pPr>
        <w:rPr>
          <w:lang w:val="en-US"/>
        </w:rPr>
      </w:pPr>
      <w:r w:rsidRPr="00FA7E1B">
        <w:rPr>
          <w:lang w:val="en-US"/>
        </w:rPr>
        <w:t>Comorbidity</w:t>
      </w:r>
      <w:r w:rsidR="00BD42E5">
        <w:rPr>
          <w:lang w:val="en-US"/>
        </w:rPr>
        <w:t xml:space="preserve">: </w:t>
      </w:r>
      <w:r>
        <w:rPr>
          <w:lang w:val="en-US"/>
        </w:rPr>
        <w:t xml:space="preserve">Tetralogy is </w:t>
      </w:r>
      <w:r w:rsidR="00FA7E1B">
        <w:rPr>
          <w:lang w:val="en-US"/>
        </w:rPr>
        <w:t>often associated with non-cardiac anomalies, chromosomal anomalies and syndromes, examples are Di George syndrome and</w:t>
      </w:r>
      <w:r>
        <w:rPr>
          <w:lang w:val="en-US"/>
        </w:rPr>
        <w:t xml:space="preserve"> velocardiofacial syndrome, both of which have 22q11 deletions</w:t>
      </w:r>
      <w:r>
        <w:rPr>
          <w:lang w:val="en-US"/>
        </w:rPr>
        <w:fldChar w:fldCharType="begin">
          <w:fldData xml:space="preserve">PFJlZm1hbj48Q2l0ZT48QXV0aG9yPkdvbGRtdW50ejwvQXV0aG9yPjxZZWFyPjE5OTg8L1llYXI+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</w:fldData>
        </w:fldChar>
      </w:r>
      <w:r>
        <w:rPr>
          <w:lang w:val="en-US"/>
        </w:rPr>
        <w:instrText xml:space="preserve"> ADDIN REFMGR.CITE </w:instrText>
      </w:r>
      <w:r>
        <w:rPr>
          <w:lang w:val="en-US"/>
        </w:rPr>
        <w:fldChar w:fldCharType="begin">
          <w:fldData xml:space="preserve">PFJlZm1hbj48Q2l0ZT48QXV0aG9yPkdvbGRtdW50ejwvQXV0aG9yPjxZZWFyPjE5OTg8L1llYXI+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5;16)</w:t>
      </w:r>
      <w:r>
        <w:rPr>
          <w:lang w:val="en-US"/>
        </w:rPr>
        <w:fldChar w:fldCharType="end"/>
      </w:r>
    </w:p>
    <w:p w14:paraId="4445F1DB" w14:textId="77777777" w:rsidR="00E96242" w:rsidRPr="00E55133" w:rsidRDefault="00E96242" w:rsidP="00E96242">
      <w:pPr>
        <w:jc w:val="center"/>
        <w:rPr>
          <w:rFonts w:ascii="Calibri" w:hAnsi="Calibri"/>
          <w:noProof/>
          <w:lang w:val="en-US"/>
        </w:rPr>
      </w:pPr>
      <w:r>
        <w:fldChar w:fldCharType="begin"/>
      </w:r>
      <w:r w:rsidRPr="00E55133">
        <w:rPr>
          <w:lang w:val="en-US"/>
        </w:rPr>
        <w:instrText xml:space="preserve"> ADDIN REFMGR.REFLIST </w:instrText>
      </w:r>
      <w:r>
        <w:fldChar w:fldCharType="separate"/>
      </w:r>
      <w:r w:rsidRPr="00E55133">
        <w:rPr>
          <w:rFonts w:ascii="Calibri" w:hAnsi="Calibri"/>
          <w:noProof/>
          <w:lang w:val="en-US"/>
        </w:rPr>
        <w:t>Reference List</w:t>
      </w:r>
    </w:p>
    <w:p w14:paraId="4A5C364D" w14:textId="77777777" w:rsidR="00E96242" w:rsidRPr="00E55133" w:rsidRDefault="00E96242" w:rsidP="00E96242">
      <w:pPr>
        <w:jc w:val="center"/>
        <w:rPr>
          <w:rFonts w:ascii="Calibri" w:hAnsi="Calibri"/>
          <w:noProof/>
          <w:lang w:val="en-US"/>
        </w:rPr>
      </w:pPr>
    </w:p>
    <w:p w14:paraId="4E9BF659"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55133">
        <w:rPr>
          <w:rFonts w:ascii="Calibri" w:hAnsi="Calibri"/>
          <w:noProof/>
          <w:lang w:val="en-US"/>
        </w:rPr>
        <w:tab/>
      </w:r>
      <w:r w:rsidRPr="00E96242">
        <w:rPr>
          <w:rFonts w:ascii="Calibri" w:hAnsi="Calibri"/>
          <w:noProof/>
          <w:lang w:val="en-US"/>
        </w:rPr>
        <w:t xml:space="preserve">(1) </w:t>
      </w:r>
      <w:r w:rsidRPr="00E96242">
        <w:rPr>
          <w:rFonts w:ascii="Calibri" w:hAnsi="Calibri"/>
          <w:noProof/>
          <w:lang w:val="en-US"/>
        </w:rPr>
        <w:tab/>
        <w:t>Apitz C, Webb GD, Redington AN. Tetralogy of Fallot. Lancet 2009 Oct 24;374(9699):1462-71.</w:t>
      </w:r>
    </w:p>
    <w:p w14:paraId="50468E05"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r>
      <w:r>
        <w:rPr>
          <w:rFonts w:ascii="Calibri" w:hAnsi="Calibri"/>
          <w:noProof/>
        </w:rPr>
        <w:t xml:space="preserve">(2) </w:t>
      </w:r>
      <w:r>
        <w:rPr>
          <w:rFonts w:ascii="Calibri" w:hAnsi="Calibri"/>
          <w:noProof/>
        </w:rPr>
        <w:tab/>
        <w:t xml:space="preserve">Garne E, Nielsen G, Hansen OK, Emmertsen K. Tetralogy of Fallot. </w:t>
      </w:r>
      <w:r w:rsidRPr="00E96242">
        <w:rPr>
          <w:rFonts w:ascii="Calibri" w:hAnsi="Calibri"/>
          <w:noProof/>
          <w:lang w:val="en-US"/>
        </w:rPr>
        <w:t>A population-based study of epidemiology, associated malformations and survival in western Denmark 1984-1992. Scand Cardiovasc J 1999;33(1):45-8.</w:t>
      </w:r>
    </w:p>
    <w:p w14:paraId="3DC33FEA"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3) </w:t>
      </w:r>
      <w:r w:rsidRPr="00E96242">
        <w:rPr>
          <w:rFonts w:ascii="Calibri" w:hAnsi="Calibri"/>
          <w:noProof/>
          <w:lang w:val="en-US"/>
        </w:rPr>
        <w:tab/>
        <w:t>Hickey EJ, Veldtman G, Bradley TJ, Gengsakul A, Manlhiot C, Williams WG, et al. Late risk of outcomes for adults with repaired tetralogy of Fallot from an inception cohort spanning four decades. Eur J Cardiothorac Surg 2009 Jan;35(1):156-64.</w:t>
      </w:r>
    </w:p>
    <w:p w14:paraId="0677D5A5"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4) </w:t>
      </w:r>
      <w:r w:rsidRPr="00E96242">
        <w:rPr>
          <w:rFonts w:ascii="Calibri" w:hAnsi="Calibri"/>
          <w:noProof/>
          <w:lang w:val="en-US"/>
        </w:rPr>
        <w:tab/>
        <w:t>Cedars A, Benjamin L, Vyhmeister R, Harris K, Bradley EA, Wadia S, et al. Contemporary Hospitalization Rate Among Adults With Complex Congenital Heart Disease. World J Pediatr Congenit Heart Surg 2016 May;7(3):334-43.</w:t>
      </w:r>
    </w:p>
    <w:p w14:paraId="3E4BC20E"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5) </w:t>
      </w:r>
      <w:r w:rsidRPr="00E96242">
        <w:rPr>
          <w:rFonts w:ascii="Calibri" w:hAnsi="Calibri"/>
          <w:noProof/>
          <w:lang w:val="en-US"/>
        </w:rPr>
        <w:tab/>
        <w:t>Stefanescu Schmidt AC, DeFaria YD, Tabtabai S, Kennedy KF, Yeh RW, Bhatt AB. National Trends in Hospitalizations of Adults With Tetralogy of Fallot. Am J Cardiol 2016 Sep 15;118(6):906-11.</w:t>
      </w:r>
    </w:p>
    <w:p w14:paraId="7B6065E1"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6) </w:t>
      </w:r>
      <w:r w:rsidRPr="00E96242">
        <w:rPr>
          <w:rFonts w:ascii="Calibri" w:hAnsi="Calibri"/>
          <w:noProof/>
          <w:lang w:val="en-US"/>
        </w:rPr>
        <w:tab/>
        <w:t>Khan I, Tufail Z, Afridi S, Iqbal M, Khan T, Waheed A. Surgery for Tetralogy of Fallot in Adults: Early Outcomes. Braz J Cardiovasc Surg 2016 Jul;31(4):300-3.</w:t>
      </w:r>
    </w:p>
    <w:p w14:paraId="3C315DED" w14:textId="77777777" w:rsidR="00E96242" w:rsidRPr="00E55133"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7) </w:t>
      </w:r>
      <w:r w:rsidRPr="00E96242">
        <w:rPr>
          <w:rFonts w:ascii="Calibri" w:hAnsi="Calibri"/>
          <w:noProof/>
          <w:lang w:val="en-US"/>
        </w:rPr>
        <w:tab/>
        <w:t xml:space="preserve">Egbe AC, Uppu SC, Mittnacht AJ, Joashi U, Ho D, Nguyen K, et al. Primary tetralogy of Fallot repair: predictors of intensive care unit morbidity. </w:t>
      </w:r>
      <w:r w:rsidRPr="00E55133">
        <w:rPr>
          <w:rFonts w:ascii="Calibri" w:hAnsi="Calibri"/>
          <w:noProof/>
          <w:lang w:val="en-US"/>
        </w:rPr>
        <w:t>Asian Cardiovasc Thorac Ann 2014 Sep;22(7):794-9.</w:t>
      </w:r>
    </w:p>
    <w:p w14:paraId="4CED2A3C" w14:textId="77777777" w:rsidR="00E96242" w:rsidRPr="00E55133" w:rsidRDefault="00E96242" w:rsidP="00E96242">
      <w:pPr>
        <w:tabs>
          <w:tab w:val="right" w:pos="540"/>
          <w:tab w:val="left" w:pos="720"/>
        </w:tabs>
        <w:spacing w:after="240" w:line="240" w:lineRule="auto"/>
        <w:ind w:left="720" w:hanging="720"/>
        <w:rPr>
          <w:rFonts w:ascii="Calibri" w:hAnsi="Calibri"/>
          <w:noProof/>
          <w:lang w:val="en-US"/>
        </w:rPr>
      </w:pPr>
      <w:r w:rsidRPr="00E55133">
        <w:rPr>
          <w:rFonts w:ascii="Calibri" w:hAnsi="Calibri"/>
          <w:noProof/>
          <w:lang w:val="en-US"/>
        </w:rPr>
        <w:tab/>
      </w:r>
      <w:r w:rsidRPr="00E96242">
        <w:rPr>
          <w:rFonts w:ascii="Calibri" w:hAnsi="Calibri"/>
          <w:noProof/>
          <w:lang w:val="en-US"/>
        </w:rPr>
        <w:t xml:space="preserve">(8) </w:t>
      </w:r>
      <w:r w:rsidRPr="00E96242">
        <w:rPr>
          <w:rFonts w:ascii="Calibri" w:hAnsi="Calibri"/>
          <w:noProof/>
          <w:lang w:val="en-US"/>
        </w:rPr>
        <w:tab/>
        <w:t xml:space="preserve">Bradley E, Parker J, Novak E, Ludbrook P, Billadello J, Cedars A. Cardiovascular disease in late survivors of tetralogy of fallot: a tertiary care center experience. </w:t>
      </w:r>
      <w:r w:rsidRPr="00E55133">
        <w:rPr>
          <w:rFonts w:ascii="Calibri" w:hAnsi="Calibri"/>
          <w:noProof/>
          <w:lang w:val="en-US"/>
        </w:rPr>
        <w:t>Tex Heart Inst J 2013;40(4):418-23.</w:t>
      </w:r>
    </w:p>
    <w:p w14:paraId="417A112B"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55133">
        <w:rPr>
          <w:rFonts w:ascii="Calibri" w:hAnsi="Calibri"/>
          <w:noProof/>
          <w:lang w:val="en-US"/>
        </w:rPr>
        <w:tab/>
        <w:t xml:space="preserve">(9) </w:t>
      </w:r>
      <w:r w:rsidRPr="00E55133">
        <w:rPr>
          <w:rFonts w:ascii="Calibri" w:hAnsi="Calibri"/>
          <w:noProof/>
          <w:lang w:val="en-US"/>
        </w:rPr>
        <w:tab/>
        <w:t xml:space="preserve">Oechslin EN, Harrison DA, Harris L, Downar E, Webb GD, Siu SS, et al. </w:t>
      </w:r>
      <w:r w:rsidRPr="00E96242">
        <w:rPr>
          <w:rFonts w:ascii="Calibri" w:hAnsi="Calibri"/>
          <w:noProof/>
          <w:lang w:val="en-US"/>
        </w:rPr>
        <w:t>Reoperation in adults with repair of tetralogy of fallot: indications and outcomes. J Thorac Cardiovasc Surg 1999 Aug;118(2):245-51.</w:t>
      </w:r>
    </w:p>
    <w:p w14:paraId="02F18281"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10) </w:t>
      </w:r>
      <w:r w:rsidRPr="00E96242">
        <w:rPr>
          <w:rFonts w:ascii="Calibri" w:hAnsi="Calibri"/>
          <w:noProof/>
          <w:lang w:val="en-US"/>
        </w:rPr>
        <w:tab/>
        <w:t>Burchill LJ, Wald RM, Harris L, Colman JM, Silversides CK. Pulmonary valve replacement in adults with repaired tetralogy of Fallot. Semin Thorac Cardiovasc Surg Pediatr Card Surg Annu 2011;14(1):92-7.</w:t>
      </w:r>
    </w:p>
    <w:p w14:paraId="06284737"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11) </w:t>
      </w:r>
      <w:r w:rsidRPr="00E96242">
        <w:rPr>
          <w:rFonts w:ascii="Calibri" w:hAnsi="Calibri"/>
          <w:noProof/>
          <w:lang w:val="en-US"/>
        </w:rPr>
        <w:tab/>
        <w:t>Mitropoulos FM, Kanakis MA, Ntellos C, Loukas C, Davlouros P, Kousi T, et al. Pulmonary valve replacement in patients with corrected tetralogy of Fallot. J Cardiovasc Thorac Res 2017;9(2):71-7.</w:t>
      </w:r>
    </w:p>
    <w:p w14:paraId="5240ACDF"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12) </w:t>
      </w:r>
      <w:r w:rsidRPr="00E96242">
        <w:rPr>
          <w:rFonts w:ascii="Calibri" w:hAnsi="Calibri"/>
          <w:noProof/>
          <w:lang w:val="en-US"/>
        </w:rPr>
        <w:tab/>
        <w:t>Wald RM, Altaha MA, Alvarez N, Caldarone CA, Cavalle-Garrido T, Dallaire F, et al. Rationale and design of the Canadian Outcomes Registry Late After Tetralogy of Fallot Repair: the CORRELATE study. Can J Cardiol 2014 Nov;30(11):1436-43.</w:t>
      </w:r>
    </w:p>
    <w:p w14:paraId="1634D812"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13) </w:t>
      </w:r>
      <w:r w:rsidRPr="00E96242">
        <w:rPr>
          <w:rFonts w:ascii="Calibri" w:hAnsi="Calibri"/>
          <w:noProof/>
          <w:lang w:val="en-US"/>
        </w:rPr>
        <w:tab/>
        <w:t>Pokorski RJ. Long-term survival after repair of tetralogy of Fallot. J Insur Med 2000;32(2):89-92.</w:t>
      </w:r>
    </w:p>
    <w:p w14:paraId="0451F8C5"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14) </w:t>
      </w:r>
      <w:r w:rsidRPr="00E96242">
        <w:rPr>
          <w:rFonts w:ascii="Calibri" w:hAnsi="Calibri"/>
          <w:noProof/>
          <w:lang w:val="en-US"/>
        </w:rPr>
        <w:tab/>
        <w:t>Wu MH, Lu CW, Chen HC, Chiu SN, Kao FY, Huang SK. Arrhythmic burdens in patients with tetralogy of Fallot: a national database study. Heart Rhythm 2015 Mar;12(3):604-9.</w:t>
      </w:r>
    </w:p>
    <w:p w14:paraId="57C142F4" w14:textId="77777777" w:rsidR="00E96242" w:rsidRPr="00E96242" w:rsidRDefault="00E96242" w:rsidP="00E96242">
      <w:pPr>
        <w:tabs>
          <w:tab w:val="right" w:pos="540"/>
          <w:tab w:val="left" w:pos="720"/>
        </w:tabs>
        <w:spacing w:after="240" w:line="240" w:lineRule="auto"/>
        <w:ind w:left="720" w:hanging="720"/>
        <w:rPr>
          <w:rFonts w:ascii="Calibri" w:hAnsi="Calibri"/>
          <w:noProof/>
          <w:lang w:val="en-US"/>
        </w:rPr>
      </w:pPr>
      <w:r w:rsidRPr="00E96242">
        <w:rPr>
          <w:rFonts w:ascii="Calibri" w:hAnsi="Calibri"/>
          <w:noProof/>
          <w:lang w:val="en-US"/>
        </w:rPr>
        <w:tab/>
        <w:t xml:space="preserve">(15) </w:t>
      </w:r>
      <w:r w:rsidRPr="00E96242">
        <w:rPr>
          <w:rFonts w:ascii="Calibri" w:hAnsi="Calibri"/>
          <w:noProof/>
          <w:lang w:val="en-US"/>
        </w:rPr>
        <w:tab/>
        <w:t>Goldmuntz E, Clark BJ, Mitchell LE, Jawad AF, Cuneo BF, Reed L, et al. Frequency of 22q11 deletions in patients with conotruncal defects. J Am Coll Cardiol 1998 Aug;32(2):492-8.</w:t>
      </w:r>
    </w:p>
    <w:p w14:paraId="2C327CFC" w14:textId="77777777" w:rsidR="00E96242" w:rsidRPr="00D8108B" w:rsidRDefault="00E96242" w:rsidP="00E96242">
      <w:pPr>
        <w:tabs>
          <w:tab w:val="right" w:pos="540"/>
          <w:tab w:val="left" w:pos="720"/>
        </w:tabs>
        <w:spacing w:after="0" w:line="240" w:lineRule="auto"/>
        <w:ind w:left="720" w:hanging="720"/>
        <w:rPr>
          <w:rFonts w:ascii="Calibri" w:hAnsi="Calibri"/>
          <w:noProof/>
          <w:lang w:val="en-US"/>
        </w:rPr>
      </w:pPr>
      <w:r w:rsidRPr="00E96242">
        <w:rPr>
          <w:rFonts w:ascii="Calibri" w:hAnsi="Calibri"/>
          <w:noProof/>
          <w:lang w:val="en-US"/>
        </w:rPr>
        <w:tab/>
        <w:t xml:space="preserve">(16) </w:t>
      </w:r>
      <w:r w:rsidRPr="00E96242">
        <w:rPr>
          <w:rFonts w:ascii="Calibri" w:hAnsi="Calibri"/>
          <w:noProof/>
          <w:lang w:val="en-US"/>
        </w:rPr>
        <w:tab/>
        <w:t xml:space="preserve">Webber SA, Hatchwell E, Barber JC, Daubeney PE, Crolla JA, Salmon AP, et al. Importance of microdeletions of chromosomal region 22q11 as a cause of selected malformations of the ventricular outflow tracts and aortic arch: a three-year prospective study. </w:t>
      </w:r>
      <w:r w:rsidRPr="00D8108B">
        <w:rPr>
          <w:rFonts w:ascii="Calibri" w:hAnsi="Calibri"/>
          <w:noProof/>
          <w:lang w:val="en-US"/>
        </w:rPr>
        <w:t>J Pediatr 1996 Jul;129(1):26-32.</w:t>
      </w:r>
    </w:p>
    <w:p w14:paraId="27F18A11" w14:textId="77777777" w:rsidR="00E96242" w:rsidRPr="00D8108B" w:rsidRDefault="00E96242" w:rsidP="00E96242">
      <w:pPr>
        <w:tabs>
          <w:tab w:val="right" w:pos="540"/>
          <w:tab w:val="left" w:pos="720"/>
        </w:tabs>
        <w:spacing w:after="0" w:line="240" w:lineRule="auto"/>
        <w:ind w:left="720" w:hanging="720"/>
        <w:rPr>
          <w:rFonts w:ascii="Calibri" w:hAnsi="Calibri"/>
          <w:noProof/>
          <w:lang w:val="en-US"/>
        </w:rPr>
      </w:pPr>
    </w:p>
    <w:p w14:paraId="784A82B1" w14:textId="77777777" w:rsidR="00E96242" w:rsidRPr="00D8108B" w:rsidRDefault="00E96242" w:rsidP="00E96242">
      <w:pPr>
        <w:rPr>
          <w:lang w:val="en-US"/>
        </w:rPr>
      </w:pPr>
      <w:r>
        <w:fldChar w:fldCharType="end"/>
      </w:r>
    </w:p>
    <w:p w14:paraId="3D32FD71" w14:textId="2485A09F" w:rsidR="00D23E9F" w:rsidRPr="004A0C38" w:rsidRDefault="00D23E9F" w:rsidP="00E96242">
      <w:pPr>
        <w:rPr>
          <w:b/>
          <w:lang w:val="en-US"/>
        </w:rPr>
      </w:pPr>
      <w:r w:rsidRPr="004A0C38">
        <w:rPr>
          <w:b/>
          <w:lang w:val="en-US"/>
        </w:rPr>
        <w:t>Q3</w:t>
      </w:r>
      <w:r w:rsidR="004A0C38">
        <w:rPr>
          <w:b/>
          <w:lang w:val="en-US"/>
        </w:rPr>
        <w:t>5 Cleft palate</w:t>
      </w:r>
    </w:p>
    <w:p w14:paraId="50645A9D" w14:textId="107142CC" w:rsidR="00D23E9F" w:rsidRPr="00D23E9F" w:rsidRDefault="004A0C38" w:rsidP="00D23E9F">
      <w:pPr>
        <w:rPr>
          <w:lang w:val="en-US"/>
        </w:rPr>
      </w:pPr>
      <w:r>
        <w:rPr>
          <w:lang w:val="en-US"/>
        </w:rPr>
        <w:t>Cleft palate</w:t>
      </w:r>
      <w:r w:rsidR="00D23E9F" w:rsidRPr="00D23E9F">
        <w:rPr>
          <w:lang w:val="en-US"/>
        </w:rPr>
        <w:t xml:space="preserve"> can be part of a syndrome or “non-syndromic clefts”. The subtypes consist of unilateral </w:t>
      </w:r>
      <w:r>
        <w:rPr>
          <w:lang w:val="en-US"/>
        </w:rPr>
        <w:t xml:space="preserve">or central </w:t>
      </w:r>
      <w:r w:rsidR="00D23E9F" w:rsidRPr="00D23E9F">
        <w:rPr>
          <w:lang w:val="en-US"/>
        </w:rPr>
        <w:t>cleft palate, bilateral cleft palate, cleft uvulae, or submucosal cleft palate</w:t>
      </w:r>
      <w:r w:rsidR="00D23E9F">
        <w:fldChar w:fldCharType="begin"/>
      </w:r>
      <w:r w:rsidR="00D23E9F" w:rsidRPr="00D23E9F">
        <w:rPr>
          <w:lang w:val="en-US"/>
        </w:rPr>
        <w:instrText xml:space="preserve"> ADDIN REFMGR.CITE &lt;Refman&gt;&lt;Cite&gt;&lt;Author&gt;Burg&lt;/Author&gt;&lt;Year&gt;2016&lt;/Year&gt;&lt;RecNum&gt;9&lt;/RecNum&gt;&lt;IDText&gt;Epidemiology, Etiology, and Treatment of Isolated Cleft Palate&lt;/IDText&gt;&lt;MDL Ref_Type="Journal"&gt;&lt;Ref_Type&gt;Journal&lt;/Ref_Type&gt;&lt;Ref_ID&gt;9&lt;/Ref_ID&gt;&lt;Title_Primary&gt;Epidemiology, Etiology, and Treatment of Isolated Cleft Palate&lt;/Title_Primary&gt;&lt;Authors_Primary&gt;Burg,M.L.&lt;/Authors_Primary&gt;&lt;Authors_Primary&gt;Chai,Y.&lt;/Authors_Primary&gt;&lt;Authors_Primary&gt;Yao,C.A.&lt;/Authors_Primary&gt;&lt;Authors_Primary&gt;Magee,W.,III&lt;/Authors_Primary&gt;&lt;Authors_Primary&gt;Figueiredo,J.C.&lt;/Authors_Primary&gt;&lt;Date_Primary&gt;2016&lt;/Date_Primary&gt;&lt;Keywords&gt;Cleft Palate&lt;/Keywords&gt;&lt;Keywords&gt;epidemiology&lt;/Keywords&gt;&lt;Keywords&gt;etiology&lt;/Keywords&gt;&lt;Keywords&gt;Female&lt;/Keywords&gt;&lt;Keywords&gt;Male&lt;/Keywords&gt;&lt;Keywords&gt;Risk Factors&lt;/Keywords&gt;&lt;Keywords&gt;surgery&lt;/Keywords&gt;&lt;Reprint&gt;Not in File&lt;/Reprint&gt;&lt;Start_Page&gt;67&lt;/Start_Page&gt;&lt;Periodical&gt;Front Physiol&lt;/Periodical&gt;&lt;Volume&gt;7&lt;/Volume&gt;&lt;User_Def_5&gt;PMC4771933&lt;/User_Def_5&gt;&lt;Misc_3&gt;10.3389/fphys.2016.00067 [doi]&lt;/Misc_3&gt;&lt;Address&gt;Department of Medicine, Keck School of Medicine, University of Southern California Los Angeles, CA, USA&amp;#xA;Center for Craniofacial Molecular Biology, Ostrow School of Dentistry, University of Southern California Los Angeles, CA, USA&amp;#xA;Division of Plastic and Reconstructive Surgery, Keck School of Medicine, University of Southern CaliforniaLos Angeles, CA, USA; Division of Plastic and Maxillofacial Surgery, Children&amp;apos;s Hospital Los AngelesLos Angeles, CA, USA&amp;#xA;Division of Plastic and Reconstructive Surgery, Keck School of Medicine, University of Southern CaliforniaLos Angeles, CA, USA; Division of Plastic and Maxillofacial Surgery, Children&amp;apos;s Hospital Los AngelesLos Angeles, CA, USA&amp;#xA;Department of Preventive Medicine, Keck School of Medicine, University of Southern California Los Angeles, CA, USA&lt;/Address&gt;&lt;Web_URL&gt;PM:26973535&lt;/Web_URL&gt;&lt;ZZ_JournalFull&gt;&lt;f name="System"&gt;Front Physiol&lt;/f&gt;&lt;/ZZ_JournalFull&gt;&lt;ZZ_WorkformID&gt;1&lt;/ZZ_WorkformID&gt;&lt;/MDL&gt;&lt;/Cite&gt;&lt;/Refman&gt;</w:instrText>
      </w:r>
      <w:r w:rsidR="00D23E9F">
        <w:fldChar w:fldCharType="separate"/>
      </w:r>
      <w:r w:rsidR="00D23E9F" w:rsidRPr="00D23E9F">
        <w:rPr>
          <w:noProof/>
          <w:lang w:val="en-US"/>
        </w:rPr>
        <w:t>(1)</w:t>
      </w:r>
      <w:r w:rsidR="00D23E9F">
        <w:fldChar w:fldCharType="end"/>
      </w:r>
      <w:r w:rsidR="00D23E9F" w:rsidRPr="00D23E9F">
        <w:rPr>
          <w:lang w:val="en-US"/>
        </w:rPr>
        <w:t xml:space="preserve"> Classification </w:t>
      </w:r>
      <w:r w:rsidR="00D23E9F">
        <w:rPr>
          <w:lang w:val="en-US"/>
        </w:rPr>
        <w:t>in</w:t>
      </w:r>
      <w:r w:rsidR="00D23E9F" w:rsidRPr="00D23E9F">
        <w:rPr>
          <w:lang w:val="en-US"/>
        </w:rPr>
        <w:t xml:space="preserve"> relation to the orbita according to Tessier is still modified  to etiological derive as a brachial arch defect</w:t>
      </w:r>
      <w:r w:rsidR="00D23E9F">
        <w:fldChar w:fldCharType="begin">
          <w:fldData xml:space="preserve">PFJlZm1hbj48Q2l0ZT48QXV0aG9yPk1henpvbGE8L0F1dGhvcj48WWVhcj4yMDE0PC9ZZWFyPjxS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</w:fldData>
        </w:fldChar>
      </w:r>
      <w:r w:rsidR="00D23E9F" w:rsidRPr="00D23E9F">
        <w:rPr>
          <w:lang w:val="en-US"/>
        </w:rPr>
        <w:instrText xml:space="preserve"> ADDIN REFMGR.CITE </w:instrText>
      </w:r>
      <w:r w:rsidR="00D23E9F">
        <w:fldChar w:fldCharType="begin">
          <w:fldData xml:space="preserve">PFJlZm1hbj48Q2l0ZT48QXV0aG9yPk1henpvbGE8L0F1dGhvcj48WWVhcj4yMDE0PC9ZZWFyPjxS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</w:fldData>
        </w:fldChar>
      </w:r>
      <w:r w:rsidR="00D23E9F" w:rsidRPr="00D23E9F">
        <w:rPr>
          <w:lang w:val="en-US"/>
        </w:rPr>
        <w:instrText xml:space="preserve"> ADDIN EN.CITE.DATA </w:instrText>
      </w:r>
      <w:r w:rsidR="00D23E9F">
        <w:fldChar w:fldCharType="end"/>
      </w:r>
      <w:r w:rsidR="00D23E9F">
        <w:fldChar w:fldCharType="separate"/>
      </w:r>
      <w:r w:rsidR="00D23E9F" w:rsidRPr="00D23E9F">
        <w:rPr>
          <w:noProof/>
          <w:lang w:val="en-US"/>
        </w:rPr>
        <w:t>(1-4)</w:t>
      </w:r>
      <w:r w:rsidR="00D23E9F">
        <w:fldChar w:fldCharType="end"/>
      </w:r>
    </w:p>
    <w:p w14:paraId="37581EC4" w14:textId="4EC1232D" w:rsidR="00D23E9F" w:rsidRPr="00D23E9F" w:rsidRDefault="00D23E9F" w:rsidP="00D23E9F">
      <w:pPr>
        <w:rPr>
          <w:lang w:val="en-US"/>
        </w:rPr>
      </w:pPr>
      <w:r w:rsidRPr="00D23E9F">
        <w:rPr>
          <w:lang w:val="en-US"/>
        </w:rPr>
        <w:t>Hospitalization</w:t>
      </w:r>
      <w:r w:rsidR="003D00A5">
        <w:rPr>
          <w:lang w:val="en-US"/>
        </w:rPr>
        <w:t xml:space="preserve">: </w:t>
      </w:r>
      <w:r w:rsidRPr="00D23E9F">
        <w:rPr>
          <w:lang w:val="en-US"/>
        </w:rPr>
        <w:t>10% of children with cleft palate has at least one hospital-based acute care visit (10.6 %) within 30 days after primary surgery</w:t>
      </w:r>
      <w:r>
        <w:fldChar w:fldCharType="begin">
          <w:fldData xml:space="preserve">PFJlZm1hbj48Q2l0ZT48QXV0aG9yPkltYmVyeTwvQXV0aG9yPjxZZWFyPjIwMTc8L1llYXI+PFJl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</w:fldData>
        </w:fldChar>
      </w:r>
      <w:r w:rsidRPr="00D23E9F">
        <w:rPr>
          <w:lang w:val="en-US"/>
        </w:rPr>
        <w:instrText xml:space="preserve"> ADDIN REFMGR.CITE </w:instrText>
      </w:r>
      <w:r>
        <w:fldChar w:fldCharType="begin">
          <w:fldData xml:space="preserve">PFJlZm1hbj48Q2l0ZT48QXV0aG9yPkltYmVyeTwvQXV0aG9yPjxZZWFyPjIwMTc8L1llYXI+PFJl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</w:fldData>
        </w:fldChar>
      </w:r>
      <w:r w:rsidRPr="00D23E9F">
        <w:rPr>
          <w:lang w:val="en-US"/>
        </w:rPr>
        <w:instrText xml:space="preserve"> ADDIN EN.CITE.DATA </w:instrText>
      </w:r>
      <w:r>
        <w:fldChar w:fldCharType="end"/>
      </w:r>
      <w:r>
        <w:fldChar w:fldCharType="separate"/>
      </w:r>
      <w:r w:rsidRPr="00D23E9F">
        <w:rPr>
          <w:noProof/>
          <w:lang w:val="en-US"/>
        </w:rPr>
        <w:t>(</w:t>
      </w:r>
      <w:r w:rsidR="004C2055">
        <w:rPr>
          <w:noProof/>
          <w:lang w:val="en-US"/>
        </w:rPr>
        <w:t>6</w:t>
      </w:r>
      <w:r w:rsidRPr="00D23E9F">
        <w:rPr>
          <w:noProof/>
          <w:lang w:val="en-US"/>
        </w:rPr>
        <w:t>)</w:t>
      </w:r>
      <w:r>
        <w:fldChar w:fldCharType="end"/>
      </w:r>
      <w:r w:rsidRPr="00D23E9F">
        <w:rPr>
          <w:lang w:val="en-US"/>
        </w:rPr>
        <w:t>. Emergency department visits not resulting in hospital admission where primarily associated with failure to thrive or upper respiratory infections</w:t>
      </w:r>
      <w:r>
        <w:fldChar w:fldCharType="begin">
          <w:fldData xml:space="preserve">PFJlZm1hbj48Q2l0ZT48QXV0aG9yPkxpZ2g8L0F1dGhvcj48WWVhcj4yMDE2PC9ZZWFyPjxSZWNO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</w:fldData>
        </w:fldChar>
      </w:r>
      <w:r w:rsidRPr="00D23E9F">
        <w:rPr>
          <w:lang w:val="en-US"/>
        </w:rPr>
        <w:instrText xml:space="preserve"> ADDIN REFMGR.CITE </w:instrText>
      </w:r>
      <w:r>
        <w:fldChar w:fldCharType="begin">
          <w:fldData xml:space="preserve">PFJlZm1hbj48Q2l0ZT48QXV0aG9yPkxpZ2g8L0F1dGhvcj48WWVhcj4yMDE2PC9ZZWFyPjxSZWNO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</w:fldData>
        </w:fldChar>
      </w:r>
      <w:r w:rsidRPr="00D23E9F">
        <w:rPr>
          <w:lang w:val="en-US"/>
        </w:rPr>
        <w:instrText xml:space="preserve"> ADDIN EN.CITE.DATA </w:instrText>
      </w:r>
      <w:r>
        <w:fldChar w:fldCharType="end"/>
      </w:r>
      <w:r>
        <w:fldChar w:fldCharType="separate"/>
      </w:r>
      <w:r w:rsidRPr="00D23E9F">
        <w:rPr>
          <w:noProof/>
          <w:lang w:val="en-US"/>
        </w:rPr>
        <w:t>(6)</w:t>
      </w:r>
      <w:r>
        <w:fldChar w:fldCharType="end"/>
      </w:r>
      <w:r w:rsidRPr="00D23E9F">
        <w:rPr>
          <w:lang w:val="en-US"/>
        </w:rPr>
        <w:t>. Co</w:t>
      </w:r>
      <w:r>
        <w:rPr>
          <w:lang w:val="en-US"/>
        </w:rPr>
        <w:t>-</w:t>
      </w:r>
      <w:r w:rsidRPr="00D23E9F">
        <w:rPr>
          <w:lang w:val="en-US"/>
        </w:rPr>
        <w:t xml:space="preserve">morbidity, diagnosis (cleft lip versus </w:t>
      </w:r>
      <w:r w:rsidRPr="00D23E9F">
        <w:rPr>
          <w:rStyle w:val="highlight"/>
          <w:lang w:val="en-US"/>
        </w:rPr>
        <w:t>cleft palate</w:t>
      </w:r>
      <w:r w:rsidRPr="00D23E9F">
        <w:rPr>
          <w:lang w:val="en-US"/>
        </w:rPr>
        <w:t xml:space="preserve"> with or without cleft lip), and age at initial surgery are the most important factors associated with the highest quartile of cumulative hospital charges</w:t>
      </w:r>
      <w:r>
        <w:fldChar w:fldCharType="begin">
          <w:fldData xml:space="preserve">PFJlZm1hbj48Q2l0ZT48QXV0aG9yPkltYmVyeTwvQXV0aG9yPjxZZWFyPjIwMTc8L1llYXI+PFJl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</w:fldData>
        </w:fldChar>
      </w:r>
      <w:r w:rsidRPr="00D23E9F">
        <w:rPr>
          <w:lang w:val="en-US"/>
        </w:rPr>
        <w:instrText xml:space="preserve"> ADDIN REFMGR.CITE </w:instrText>
      </w:r>
      <w:r>
        <w:fldChar w:fldCharType="begin">
          <w:fldData xml:space="preserve">PFJlZm1hbj48Q2l0ZT48QXV0aG9yPkltYmVyeTwvQXV0aG9yPjxZZWFyPjIwMTc8L1llYXI+PFJl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</w:fldData>
        </w:fldChar>
      </w:r>
      <w:r w:rsidRPr="00D23E9F">
        <w:rPr>
          <w:lang w:val="en-US"/>
        </w:rPr>
        <w:instrText xml:space="preserve"> ADDIN EN.CITE.DATA </w:instrText>
      </w:r>
      <w:r>
        <w:fldChar w:fldCharType="end"/>
      </w:r>
      <w:r>
        <w:fldChar w:fldCharType="separate"/>
      </w:r>
      <w:r w:rsidR="004C2055">
        <w:rPr>
          <w:noProof/>
          <w:lang w:val="en-US"/>
        </w:rPr>
        <w:t>(6</w:t>
      </w:r>
      <w:r w:rsidRPr="00D23E9F">
        <w:rPr>
          <w:noProof/>
          <w:lang w:val="en-US"/>
        </w:rPr>
        <w:t>)</w:t>
      </w:r>
      <w:r>
        <w:fldChar w:fldCharType="end"/>
      </w:r>
      <w:r w:rsidRPr="00D23E9F">
        <w:rPr>
          <w:lang w:val="en-US"/>
        </w:rPr>
        <w:t>.</w:t>
      </w:r>
    </w:p>
    <w:p w14:paraId="207EAE33" w14:textId="6496A697" w:rsidR="00D23E9F" w:rsidRPr="00D23E9F" w:rsidRDefault="00D23E9F" w:rsidP="00D23E9F">
      <w:pPr>
        <w:rPr>
          <w:lang w:val="en-US"/>
        </w:rPr>
      </w:pPr>
      <w:r w:rsidRPr="00D23E9F">
        <w:rPr>
          <w:lang w:val="en-US"/>
        </w:rPr>
        <w:t>Surgery</w:t>
      </w:r>
      <w:r>
        <w:rPr>
          <w:lang w:val="en-US"/>
        </w:rPr>
        <w:t xml:space="preserve"> and length of stay</w:t>
      </w:r>
      <w:r w:rsidR="003D00A5">
        <w:rPr>
          <w:lang w:val="en-US"/>
        </w:rPr>
        <w:t xml:space="preserve">: </w:t>
      </w:r>
      <w:r w:rsidRPr="00D23E9F">
        <w:rPr>
          <w:lang w:val="en-US"/>
        </w:rPr>
        <w:t>Outcome measures and regrafting in alveolar bonegrafting research is not clearcut</w:t>
      </w:r>
      <w:r w:rsidR="004C2055">
        <w:rPr>
          <w:lang w:val="en-US"/>
        </w:rPr>
        <w:t>,</w:t>
      </w:r>
      <w:r w:rsidRPr="00D23E9F">
        <w:rPr>
          <w:lang w:val="en-US"/>
        </w:rPr>
        <w:t xml:space="preserve"> because of a lack of agreement of what characterizes graft failure and combining imaging with clinical outcomes as well.</w:t>
      </w:r>
      <w:r>
        <w:fldChar w:fldCharType="begin"/>
      </w:r>
      <w:r w:rsidRPr="00D23E9F">
        <w:rPr>
          <w:lang w:val="en-US"/>
        </w:rPr>
        <w:instrText xml:space="preserve"> ADDIN REFMGR.CITE &lt;Refman&gt;&lt;Cite&gt;&lt;Author&gt;Weissler&lt;/Author&gt;&lt;Year&gt;2016&lt;/Year&gt;&lt;RecNum&gt;5&lt;/RecNum&gt;&lt;IDText&gt;Alveolar Bone Grafting and Cleft Lip and Palate: A Review&lt;/IDText&gt;&lt;MDL Ref_Type="Journal"&gt;&lt;Ref_Type&gt;Journal&lt;/Ref_Type&gt;&lt;Ref_ID&gt;5&lt;/Ref_ID&gt;&lt;Title_Primary&gt;Alveolar Bone Grafting and Cleft Lip and Palate: A Review&lt;/Title_Primary&gt;&lt;Authors_Primary&gt;Weissler,E.H.&lt;/Authors_Primary&gt;&lt;Authors_Primary&gt;Paine,K.M.&lt;/Authors_Primary&gt;&lt;Authors_Primary&gt;Ahmed,M.K.&lt;/Authors_Primary&gt;&lt;Authors_Primary&gt;Taub,P.J.&lt;/Authors_Primary&gt;&lt;Date_Primary&gt;2016/12&lt;/Date_Primary&gt;&lt;Keywords&gt;Age Factors&lt;/Keywords&gt;&lt;Keywords&gt;Alveolar Bone Grafting&lt;/Keywords&gt;&lt;Keywords&gt;Cleft Lip&lt;/Keywords&gt;&lt;Keywords&gt;Cleft Palate&lt;/Keywords&gt;&lt;Keywords&gt;Humans&lt;/Keywords&gt;&lt;Keywords&gt;methods&lt;/Keywords&gt;&lt;Keywords&gt;surgery&lt;/Keywords&gt;&lt;Reprint&gt;Not in File&lt;/Reprint&gt;&lt;Start_Page&gt;1287&lt;/Start_Page&gt;&lt;End_Page&gt;1295&lt;/End_Page&gt;&lt;Periodical&gt;Plast.Reconstr.Surg.&lt;/Periodical&gt;&lt;Volume&gt;138&lt;/Volume&gt;&lt;Issue&gt;6&lt;/Issue&gt;&lt;Misc_3&gt;10.1097/PRS.0000000000002778 [doi];00006534-201612000-00025 [pii]&lt;/Misc_3&gt;&lt;Address&gt;New York, N.Y. From the Division of Plastic and Reconstructive Surgery, Icahn School of Medicine at Mount Sinai; and Mount Sinai Cleft and Craniofacial Center&lt;/Address&gt;&lt;Web_URL&gt;PM:27879598&lt;/Web_URL&gt;&lt;ZZ_JournalFull&gt;&lt;f name="System"&gt;Plast.Reconstr.Surg.&lt;/f&gt;&lt;/ZZ_JournalFull&gt;&lt;ZZ_WorkformID&gt;1&lt;/ZZ_WorkformID&gt;&lt;/MDL&gt;&lt;/Cite&gt;&lt;/Refman&gt;</w:instrText>
      </w:r>
      <w:r>
        <w:fldChar w:fldCharType="separate"/>
      </w:r>
      <w:r w:rsidRPr="00D23E9F">
        <w:rPr>
          <w:noProof/>
          <w:lang w:val="en-US"/>
        </w:rPr>
        <w:t>(7)</w:t>
      </w:r>
      <w:r>
        <w:fldChar w:fldCharType="end"/>
      </w:r>
      <w:r w:rsidRPr="00D23E9F">
        <w:rPr>
          <w:lang w:val="en-US"/>
        </w:rPr>
        <w:t xml:space="preserve"> Following surgery the </w:t>
      </w:r>
      <w:r w:rsidR="004C2055">
        <w:rPr>
          <w:lang w:val="en-US"/>
        </w:rPr>
        <w:t xml:space="preserve">mean </w:t>
      </w:r>
      <w:r w:rsidRPr="00D23E9F">
        <w:rPr>
          <w:lang w:val="en-US"/>
        </w:rPr>
        <w:t>lengt</w:t>
      </w:r>
      <w:r w:rsidR="004C2055">
        <w:rPr>
          <w:lang w:val="en-US"/>
        </w:rPr>
        <w:t>h of stay in hospital is</w:t>
      </w:r>
      <w:r w:rsidRPr="00D23E9F">
        <w:rPr>
          <w:lang w:val="en-US"/>
        </w:rPr>
        <w:t xml:space="preserve"> 2 days, but increases with comorbidity </w:t>
      </w:r>
      <w:r>
        <w:rPr>
          <w:lang w:val="en-US"/>
        </w:rPr>
        <w:t xml:space="preserve">and </w:t>
      </w:r>
      <w:r w:rsidRPr="00D23E9F">
        <w:rPr>
          <w:lang w:val="en-US"/>
        </w:rPr>
        <w:t>if the hospital is not a paediatric hospita</w:t>
      </w:r>
      <w:r w:rsidR="004C2055">
        <w:rPr>
          <w:lang w:val="en-US"/>
        </w:rPr>
        <w:t>l</w:t>
      </w:r>
      <w:r w:rsidRPr="00D23E9F">
        <w:rPr>
          <w:lang w:val="en-US"/>
        </w:rPr>
        <w:t xml:space="preserve"> or has a paediatric intensive care unit</w:t>
      </w:r>
      <w:r>
        <w:fldChar w:fldCharType="begin"/>
      </w:r>
      <w:r w:rsidRPr="00D23E9F">
        <w:rPr>
          <w:lang w:val="en-US"/>
        </w:rPr>
        <w:instrText xml:space="preserve"> ADDIN REFMGR.CITE &lt;Refman&gt;&lt;Cite&gt;&lt;Author&gt;Nguyen&lt;/Author&gt;&lt;Year&gt;2014&lt;/Year&gt;&lt;RecNum&gt;13&lt;/RecNum&gt;&lt;IDText&gt;Cleft palate surgery: an evaluation of length of stay, complications, and costs by hospital type&lt;/IDText&gt;&lt;MDL Ref_Type="Journal"&gt;&lt;Ref_Type&gt;Journal&lt;/Ref_Type&gt;&lt;Ref_ID&gt;13&lt;/Ref_ID&gt;&lt;Title_Primary&gt;Cleft palate surgery: an evaluation of length of stay, complications, and costs by hospital type&lt;/Title_Primary&gt;&lt;Authors_Primary&gt;Nguyen,C.&lt;/Authors_Primary&gt;&lt;Authors_Primary&gt;Hernandez-Boussard,T.&lt;/Authors_Primary&gt;&lt;Authors_Primary&gt;Davies,S.M.&lt;/Authors_Primary&gt;&lt;Authors_Primary&gt;Bhattacharya,J.&lt;/Authors_Primary&gt;&lt;Authors_Primary&gt;Khosla,R.K.&lt;/Authors_Primary&gt;&lt;Authors_Primary&gt;Curtin,C.M.&lt;/Authors_Primary&gt;&lt;Date_Primary&gt;2014/7&lt;/Date_Primary&gt;&lt;Keywords&gt;Cleft Palate&lt;/Keywords&gt;&lt;Keywords&gt;Comorbidity&lt;/Keywords&gt;&lt;Keywords&gt;methods&lt;/Keywords&gt;&lt;Keywords&gt;surgery&lt;/Keywords&gt;&lt;Reprint&gt;Not in File&lt;/Reprint&gt;&lt;Start_Page&gt;412&lt;/Start_Page&gt;&lt;End_Page&gt;419&lt;/End_Page&gt;&lt;Periodical&gt;Cleft Palate Craniofac.J.&lt;/Periodical&gt;&lt;Volume&gt;51&lt;/Volume&gt;&lt;Issue&gt;4&lt;/Issue&gt;&lt;Misc_3&gt;10.1597/12-150 [doi]&lt;/Misc_3&gt;&lt;Web_URL&gt;PM:24063682&lt;/Web_URL&gt;&lt;ZZ_JournalFull&gt;&lt;f name="System"&gt;Cleft Palate Craniofac.J.&lt;/f&gt;&lt;/ZZ_JournalFull&gt;&lt;ZZ_WorkformID&gt;1&lt;/ZZ_WorkformID&gt;&lt;/MDL&gt;&lt;/Cite&gt;&lt;/Refman&gt;</w:instrText>
      </w:r>
      <w:r>
        <w:fldChar w:fldCharType="separate"/>
      </w:r>
      <w:r w:rsidRPr="00D23E9F">
        <w:rPr>
          <w:noProof/>
          <w:lang w:val="en-US"/>
        </w:rPr>
        <w:t>(8)</w:t>
      </w:r>
      <w:r>
        <w:fldChar w:fldCharType="end"/>
      </w:r>
      <w:r w:rsidRPr="00D23E9F">
        <w:rPr>
          <w:lang w:val="en-US"/>
        </w:rPr>
        <w:t xml:space="preserve">. Complications include </w:t>
      </w:r>
      <w:r>
        <w:rPr>
          <w:lang w:val="en-US"/>
        </w:rPr>
        <w:t>a</w:t>
      </w:r>
      <w:r w:rsidRPr="00D23E9F">
        <w:rPr>
          <w:lang w:val="en-US"/>
        </w:rPr>
        <w:t>irway/respiratory failure (2%), infection, haemorrhage or wound disruption (Less than 1%). Overall mortality rate during postsurgical hospital stay is 0,01%.</w:t>
      </w:r>
      <w:r>
        <w:fldChar w:fldCharType="begin"/>
      </w:r>
      <w:r w:rsidRPr="00D23E9F">
        <w:rPr>
          <w:lang w:val="en-US"/>
        </w:rPr>
        <w:instrText xml:space="preserve"> ADDIN REFMGR.CITE &lt;Refman&gt;&lt;Cite&gt;&lt;Author&gt;Nguyen&lt;/Author&gt;&lt;Year&gt;2014&lt;/Year&gt;&lt;RecNum&gt;13&lt;/RecNum&gt;&lt;IDText&gt;Cleft palate surgery: an evaluation of length of stay, complications, and costs by hospital type&lt;/IDText&gt;&lt;MDL Ref_Type="Journal"&gt;&lt;Ref_Type&gt;Journal&lt;/Ref_Type&gt;&lt;Ref_ID&gt;13&lt;/Ref_ID&gt;&lt;Title_Primary&gt;Cleft palate surgery: an evaluation of length of stay, complications, and costs by hospital type&lt;/Title_Primary&gt;&lt;Authors_Primary&gt;Nguyen,C.&lt;/Authors_Primary&gt;&lt;Authors_Primary&gt;Hernandez-Boussard,T.&lt;/Authors_Primary&gt;&lt;Authors_Primary&gt;Davies,S.M.&lt;/Authors_Primary&gt;&lt;Authors_Primary&gt;Bhattacharya,J.&lt;/Authors_Primary&gt;&lt;Authors_Primary&gt;Khosla,R.K.&lt;/Authors_Primary&gt;&lt;Authors_Primary&gt;Curtin,C.M.&lt;/Authors_Primary&gt;&lt;Date_Primary&gt;2014/7&lt;/Date_Primary&gt;&lt;Keywords&gt;Cleft Palate&lt;/Keywords&gt;&lt;Keywords&gt;Comorbidity&lt;/Keywords&gt;&lt;Keywords&gt;methods&lt;/Keywords&gt;&lt;Keywords&gt;surgery&lt;/Keywords&gt;&lt;Reprint&gt;Not in File&lt;/Reprint&gt;&lt;Start_Page&gt;412&lt;/Start_Page&gt;&lt;End_Page&gt;419&lt;/End_Page&gt;&lt;Periodical&gt;Cleft Palate Craniofac.J.&lt;/Periodical&gt;&lt;Volume&gt;51&lt;/Volume&gt;&lt;Issue&gt;4&lt;/Issue&gt;&lt;Misc_3&gt;10.1597/12-150 [doi]&lt;/Misc_3&gt;&lt;Web_URL&gt;PM:24063682&lt;/Web_URL&gt;&lt;ZZ_JournalFull&gt;&lt;f name="System"&gt;Cleft Palate Craniofac.J.&lt;/f&gt;&lt;/ZZ_JournalFull&gt;&lt;ZZ_WorkformID&gt;1&lt;/ZZ_WorkformID&gt;&lt;/MDL&gt;&lt;/Cite&gt;&lt;/Refman&gt;</w:instrText>
      </w:r>
      <w:r>
        <w:fldChar w:fldCharType="separate"/>
      </w:r>
      <w:r w:rsidRPr="00D23E9F">
        <w:rPr>
          <w:noProof/>
          <w:lang w:val="en-US"/>
        </w:rPr>
        <w:t>(8)</w:t>
      </w:r>
      <w:r>
        <w:fldChar w:fldCharType="end"/>
      </w:r>
    </w:p>
    <w:p w14:paraId="33FD1F12" w14:textId="52254EC4" w:rsidR="00D23E9F" w:rsidRPr="00D23E9F" w:rsidRDefault="003D00A5" w:rsidP="00D23E9F">
      <w:pPr>
        <w:rPr>
          <w:lang w:val="en-US"/>
        </w:rPr>
      </w:pPr>
      <w:r>
        <w:rPr>
          <w:lang w:val="en-US"/>
        </w:rPr>
        <w:t xml:space="preserve">Morbidity: </w:t>
      </w:r>
      <w:r w:rsidR="00D23E9F" w:rsidRPr="00D23E9F">
        <w:rPr>
          <w:lang w:val="en-US"/>
        </w:rPr>
        <w:t>Problems with the eustacic tube can results in persistent conductive hearing loss despite treatment with pressure equalizations tubes placement.</w:t>
      </w:r>
      <w:r w:rsidR="00D23E9F">
        <w:fldChar w:fldCharType="begin">
          <w:fldData xml:space="preserve">PFJlZm1hbj48Q2l0ZT48QXV0aG9yPkltYmVyeTwvQXV0aG9yPjxZZWFyPjIwMTc8L1llYXI+PFJl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</w:fldData>
        </w:fldChar>
      </w:r>
      <w:r w:rsidR="00D23E9F" w:rsidRPr="00D23E9F">
        <w:rPr>
          <w:lang w:val="en-US"/>
        </w:rPr>
        <w:instrText xml:space="preserve"> ADDIN REFMGR.CITE </w:instrText>
      </w:r>
      <w:r w:rsidR="00D23E9F">
        <w:fldChar w:fldCharType="begin">
          <w:fldData xml:space="preserve">PFJlZm1hbj48Q2l0ZT48QXV0aG9yPkltYmVyeTwvQXV0aG9yPjxZZWFyPjIwMTc8L1llYXI+PFJl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</w:fldData>
        </w:fldChar>
      </w:r>
      <w:r w:rsidR="00D23E9F" w:rsidRPr="00D23E9F">
        <w:rPr>
          <w:lang w:val="en-US"/>
        </w:rPr>
        <w:instrText xml:space="preserve"> ADDIN EN.CITE.DATA </w:instrText>
      </w:r>
      <w:r w:rsidR="00D23E9F">
        <w:fldChar w:fldCharType="end"/>
      </w:r>
      <w:r w:rsidR="00D23E9F">
        <w:fldChar w:fldCharType="separate"/>
      </w:r>
      <w:r w:rsidR="00D23E9F" w:rsidRPr="00D23E9F">
        <w:rPr>
          <w:noProof/>
          <w:lang w:val="en-US"/>
        </w:rPr>
        <w:t>(5)</w:t>
      </w:r>
      <w:r w:rsidR="00D23E9F">
        <w:fldChar w:fldCharType="end"/>
      </w:r>
      <w:r w:rsidR="00D23E9F" w:rsidRPr="00D23E9F">
        <w:rPr>
          <w:lang w:val="en-US"/>
        </w:rPr>
        <w:t xml:space="preserve"> A standard set of outcome measures has recently been proposed</w:t>
      </w:r>
      <w:r w:rsidR="00D23E9F">
        <w:fldChar w:fldCharType="begin">
          <w:fldData xml:space="preserve">PFJlZm1hbj48Q2l0ZT48QXV0aG9yPkFsbG9yaTwvQXV0aG9yPjxZZWFyPjIwMTc8L1llYXI+PFJl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==
</w:fldData>
        </w:fldChar>
      </w:r>
      <w:r w:rsidR="00D23E9F" w:rsidRPr="00D23E9F">
        <w:rPr>
          <w:lang w:val="en-US"/>
        </w:rPr>
        <w:instrText xml:space="preserve"> ADDIN REFMGR.CITE </w:instrText>
      </w:r>
      <w:r w:rsidR="00D23E9F">
        <w:fldChar w:fldCharType="begin">
          <w:fldData xml:space="preserve">PFJlZm1hbj48Q2l0ZT48QXV0aG9yPkFsbG9yaTwvQXV0aG9yPjxZZWFyPjIwMTc8L1llYXI+PFJl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==
</w:fldData>
        </w:fldChar>
      </w:r>
      <w:r w:rsidR="00D23E9F" w:rsidRPr="00D23E9F">
        <w:rPr>
          <w:lang w:val="en-US"/>
        </w:rPr>
        <w:instrText xml:space="preserve"> ADDIN EN.CITE.DATA </w:instrText>
      </w:r>
      <w:r w:rsidR="00D23E9F">
        <w:fldChar w:fldCharType="end"/>
      </w:r>
      <w:r w:rsidR="00D23E9F">
        <w:fldChar w:fldCharType="separate"/>
      </w:r>
      <w:r w:rsidR="00D23E9F" w:rsidRPr="00D23E9F">
        <w:rPr>
          <w:noProof/>
          <w:lang w:val="en-US"/>
        </w:rPr>
        <w:t>(4)</w:t>
      </w:r>
      <w:r w:rsidR="00D23E9F">
        <w:fldChar w:fldCharType="end"/>
      </w:r>
      <w:r w:rsidR="00D23E9F" w:rsidRPr="00D23E9F">
        <w:rPr>
          <w:lang w:val="en-US"/>
        </w:rPr>
        <w:t xml:space="preserve"> Speech management is relevant after surgery with cleft palate to treat associated persistent speech disorders</w:t>
      </w:r>
      <w:r w:rsidR="004C2055">
        <w:rPr>
          <w:lang w:val="en-US"/>
        </w:rPr>
        <w:t>,</w:t>
      </w:r>
      <w:r w:rsidR="00D23E9F" w:rsidRPr="00D23E9F">
        <w:rPr>
          <w:lang w:val="en-US"/>
        </w:rPr>
        <w:t xml:space="preserve"> but methods defer vastly</w:t>
      </w:r>
      <w:r w:rsidR="00D23E9F">
        <w:fldChar w:fldCharType="begin"/>
      </w:r>
      <w:r w:rsidR="00D23E9F" w:rsidRPr="00D23E9F">
        <w:rPr>
          <w:lang w:val="en-US"/>
        </w:rPr>
        <w:instrText xml:space="preserve"> ADDIN REFMGR.CITE &lt;Refman&gt;&lt;Cite&gt;&lt;Author&gt;Makarabhirom&lt;/Author&gt;&lt;Year&gt;2015&lt;/Year&gt;&lt;RecNum&gt;11&lt;/RecNum&gt;&lt;IDText&gt;Speech Therapy for Children with Cleft Lip and Palate Using a Community-Based Speech Therapy Model with Speech Assistants&lt;/IDText&gt;&lt;MDL Ref_Type="Journal"&gt;&lt;Ref_Type&gt;Journal&lt;/Ref_Type&gt;&lt;Ref_ID&gt;11&lt;/Ref_ID&gt;&lt;Title_Primary&gt;Speech Therapy for Children with Cleft Lip and Palate Using a Community-Based Speech Therapy Model with Speech Assistants&lt;/Title_Primary&gt;&lt;Authors_Primary&gt;Makarabhirom,K.&lt;/Authors_Primary&gt;&lt;Authors_Primary&gt;Prathanee,B.&lt;/Authors_Primary&gt;&lt;Authors_Primary&gt;Suphawatjariyakul,R.&lt;/Authors_Primary&gt;&lt;Authors_Primary&gt;Yoodee,P.&lt;/Authors_Primary&gt;&lt;Date_Primary&gt;2015/8&lt;/Date_Primary&gt;&lt;Keywords&gt;Adolescent&lt;/Keywords&gt;&lt;Keywords&gt;Child&lt;/Keywords&gt;&lt;Keywords&gt;Cleft Lip&lt;/Keywords&gt;&lt;Keywords&gt;Cleft Palate&lt;/Keywords&gt;&lt;Keywords&gt;Community Health Services&lt;/Keywords&gt;&lt;Keywords&gt;Female&lt;/Keywords&gt;&lt;Keywords&gt;Humans&lt;/Keywords&gt;&lt;Keywords&gt;Male&lt;/Keywords&gt;&lt;Keywords&gt;methods&lt;/Keywords&gt;&lt;Keywords&gt;physiology&lt;/Keywords&gt;&lt;Keywords&gt;rehabilitation&lt;/Keywords&gt;&lt;Keywords&gt;Speech&lt;/Keywords&gt;&lt;Keywords&gt;Speech Therapy&lt;/Keywords&gt;&lt;Keywords&gt;Thailand&lt;/Keywords&gt;&lt;Reprint&gt;Not in File&lt;/Reprint&gt;&lt;Start_Page&gt;S140&lt;/Start_Page&gt;&lt;End_Page&gt;S150&lt;/End_Page&gt;&lt;Periodical&gt;J.Med.Assoc.Thai.&lt;/Periodical&gt;&lt;Volume&gt;98 Suppl 7&lt;/Volume&gt;&lt;Web_URL&gt;PM:26742382&lt;/Web_URL&gt;&lt;ZZ_JournalFull&gt;&lt;f name="System"&gt;J.Med.Assoc.Thai.&lt;/f&gt;&lt;/ZZ_JournalFull&gt;&lt;ZZ_WorkformID&gt;1&lt;/ZZ_WorkformID&gt;&lt;/MDL&gt;&lt;/Cite&gt;&lt;/Refman&gt;</w:instrText>
      </w:r>
      <w:r w:rsidR="00D23E9F">
        <w:fldChar w:fldCharType="separate"/>
      </w:r>
      <w:r w:rsidR="00D23E9F" w:rsidRPr="00D23E9F">
        <w:rPr>
          <w:noProof/>
          <w:lang w:val="en-US"/>
        </w:rPr>
        <w:t>(9)</w:t>
      </w:r>
      <w:r w:rsidR="00D23E9F">
        <w:fldChar w:fldCharType="end"/>
      </w:r>
      <w:r w:rsidRPr="003D00A5">
        <w:rPr>
          <w:lang w:val="en-US"/>
        </w:rPr>
        <w:t xml:space="preserve">. </w:t>
      </w:r>
      <w:r w:rsidR="00D23E9F" w:rsidRPr="00D23E9F">
        <w:rPr>
          <w:lang w:val="en-US"/>
        </w:rPr>
        <w:t>Quality of life in children and teenagers with cleft palate depends on the complications, the amount of surgeries and implants required, as well of the age, and resilience of the patient. Generally</w:t>
      </w:r>
      <w:r w:rsidR="004C2055">
        <w:rPr>
          <w:lang w:val="en-US"/>
        </w:rPr>
        <w:t>,</w:t>
      </w:r>
      <w:r w:rsidR="00D23E9F" w:rsidRPr="00D23E9F">
        <w:rPr>
          <w:lang w:val="en-US"/>
        </w:rPr>
        <w:t xml:space="preserve"> surgery seems to improve QOL and mastery</w:t>
      </w:r>
      <w:r w:rsidR="00D23E9F">
        <w:fldChar w:fldCharType="begin"/>
      </w:r>
      <w:r w:rsidR="00D23E9F" w:rsidRPr="00D23E9F">
        <w:rPr>
          <w:lang w:val="en-US"/>
        </w:rPr>
        <w:instrText xml:space="preserve"> ADDIN REFMGR.CITE &lt;Refman&gt;&lt;Cite&gt;&lt;Author&gt;Sischo&lt;/Author&gt;&lt;Year&gt;2017&lt;/Year&gt;&lt;RecNum&gt;4&lt;/RecNum&gt;&lt;IDText&gt;Quality-of-Life in Children with Orofacial Clefts and Caregiver Well-being&lt;/IDText&gt;&lt;MDL Ref_Type="Journal"&gt;&lt;Ref_Type&gt;Journal&lt;/Ref_Type&gt;&lt;Ref_ID&gt;4&lt;/Ref_ID&gt;&lt;Title_Primary&gt;Quality-of-Life in Children with Orofacial Clefts and Caregiver Well-being&lt;/Title_Primary&gt;&lt;Authors_Primary&gt;Sischo,L.&lt;/Authors_Primary&gt;&lt;Authors_Primary&gt;Wilson-Genderson,M.&lt;/Authors_Primary&gt;&lt;Authors_Primary&gt;Broder,H.L.&lt;/Authors_Primary&gt;&lt;Date_Primary&gt;2017/8/1&lt;/Date_Primary&gt;&lt;Keywords&gt;Cleft Lip&lt;/Keywords&gt;&lt;Reprint&gt;Not in File&lt;/Reprint&gt;&lt;Start_Page&gt;22034517725707&lt;/Start_Page&gt;&lt;Periodical&gt;J.Dent.Res.&lt;/Periodical&gt;&lt;Misc_3&gt;10.1177/0022034517725707 [doi]&lt;/Misc_3&gt;&lt;Address&gt;1 NYU College of Dentistry, New York, NY, USA&amp;#xA;2 Temple University College of Public Health, Philadelphia, PA, USA&amp;#xA;1 NYU College of Dentistry, New York, NY, USA&lt;/Address&gt;&lt;Web_URL&gt;PM:28813183&lt;/Web_URL&gt;&lt;ZZ_JournalFull&gt;&lt;f name="System"&gt;J.Dent.Res.&lt;/f&gt;&lt;/ZZ_JournalFull&gt;&lt;ZZ_WorkformID&gt;1&lt;/ZZ_WorkformID&gt;&lt;/MDL&gt;&lt;/Cite&gt;&lt;/Refman&gt;</w:instrText>
      </w:r>
      <w:r w:rsidR="00D23E9F">
        <w:fldChar w:fldCharType="separate"/>
      </w:r>
      <w:r w:rsidR="00D23E9F" w:rsidRPr="00D23E9F">
        <w:rPr>
          <w:noProof/>
          <w:lang w:val="en-US"/>
        </w:rPr>
        <w:t>(10)</w:t>
      </w:r>
      <w:r w:rsidR="00D23E9F">
        <w:fldChar w:fldCharType="end"/>
      </w:r>
      <w:r w:rsidR="00D23E9F" w:rsidRPr="00D23E9F">
        <w:rPr>
          <w:lang w:val="en-US"/>
        </w:rPr>
        <w:t xml:space="preserve"> </w:t>
      </w:r>
    </w:p>
    <w:p w14:paraId="0FD93D0B" w14:textId="77777777" w:rsidR="00D23E9F" w:rsidRPr="00D23E9F" w:rsidRDefault="00D23E9F" w:rsidP="00D23E9F">
      <w:pPr>
        <w:rPr>
          <w:lang w:val="en-US"/>
        </w:rPr>
      </w:pPr>
    </w:p>
    <w:p w14:paraId="1C0797D4" w14:textId="77777777" w:rsidR="00D23E9F" w:rsidRPr="00D23E9F" w:rsidRDefault="00D23E9F" w:rsidP="00D23E9F">
      <w:pPr>
        <w:jc w:val="center"/>
        <w:rPr>
          <w:rFonts w:ascii="Calibri" w:hAnsi="Calibri"/>
          <w:noProof/>
          <w:lang w:val="en-US"/>
        </w:rPr>
      </w:pPr>
      <w:r>
        <w:fldChar w:fldCharType="begin"/>
      </w:r>
      <w:r w:rsidRPr="00D23E9F">
        <w:rPr>
          <w:lang w:val="en-US"/>
        </w:rPr>
        <w:instrText xml:space="preserve"> ADDIN REFMGR.REFLIST </w:instrText>
      </w:r>
      <w:r>
        <w:fldChar w:fldCharType="separate"/>
      </w:r>
      <w:r w:rsidRPr="00D23E9F">
        <w:rPr>
          <w:rFonts w:ascii="Calibri" w:hAnsi="Calibri"/>
          <w:noProof/>
          <w:lang w:val="en-US"/>
        </w:rPr>
        <w:t>Reference List</w:t>
      </w:r>
    </w:p>
    <w:p w14:paraId="6A5868C5" w14:textId="77777777" w:rsidR="00D23E9F" w:rsidRPr="00D23E9F" w:rsidRDefault="00D23E9F" w:rsidP="00D23E9F">
      <w:pPr>
        <w:jc w:val="center"/>
        <w:rPr>
          <w:rFonts w:ascii="Calibri" w:hAnsi="Calibri"/>
          <w:noProof/>
          <w:lang w:val="en-US"/>
        </w:rPr>
      </w:pPr>
    </w:p>
    <w:p w14:paraId="5CB835B7" w14:textId="77777777" w:rsidR="00D23E9F" w:rsidRPr="00D23E9F" w:rsidRDefault="00D23E9F" w:rsidP="00D23E9F">
      <w:pPr>
        <w:tabs>
          <w:tab w:val="right" w:pos="540"/>
          <w:tab w:val="left" w:pos="720"/>
        </w:tabs>
        <w:spacing w:after="240" w:line="240" w:lineRule="auto"/>
        <w:ind w:left="720" w:hanging="720"/>
        <w:rPr>
          <w:rFonts w:ascii="Calibri" w:hAnsi="Calibri"/>
          <w:noProof/>
          <w:lang w:val="en-US"/>
        </w:rPr>
      </w:pPr>
      <w:r w:rsidRPr="00D23E9F">
        <w:rPr>
          <w:rFonts w:ascii="Calibri" w:hAnsi="Calibri"/>
          <w:noProof/>
          <w:lang w:val="en-US"/>
        </w:rPr>
        <w:tab/>
        <w:t xml:space="preserve">(1) </w:t>
      </w:r>
      <w:r w:rsidRPr="00D23E9F">
        <w:rPr>
          <w:rFonts w:ascii="Calibri" w:hAnsi="Calibri"/>
          <w:noProof/>
          <w:lang w:val="en-US"/>
        </w:rPr>
        <w:tab/>
        <w:t>Burg ML, Chai Y, Yao CA, Magee W, III, Figueiredo JC. Epidemiology, Etiology, and Treatment of Isolated Cleft Palate. Front Physiol 2016;7:67.</w:t>
      </w:r>
    </w:p>
    <w:p w14:paraId="21F199C1" w14:textId="77777777" w:rsidR="00D23E9F" w:rsidRPr="00D23E9F" w:rsidRDefault="00D23E9F" w:rsidP="00D23E9F">
      <w:pPr>
        <w:tabs>
          <w:tab w:val="right" w:pos="540"/>
          <w:tab w:val="left" w:pos="720"/>
        </w:tabs>
        <w:spacing w:after="240" w:line="240" w:lineRule="auto"/>
        <w:ind w:left="720" w:hanging="720"/>
        <w:rPr>
          <w:rFonts w:ascii="Calibri" w:hAnsi="Calibri"/>
          <w:noProof/>
          <w:lang w:val="en-US"/>
        </w:rPr>
      </w:pPr>
      <w:r w:rsidRPr="00D23E9F">
        <w:rPr>
          <w:rFonts w:ascii="Calibri" w:hAnsi="Calibri"/>
          <w:noProof/>
          <w:lang w:val="en-US"/>
        </w:rPr>
        <w:tab/>
        <w:t xml:space="preserve">(2) </w:t>
      </w:r>
      <w:r w:rsidRPr="00D23E9F">
        <w:rPr>
          <w:rFonts w:ascii="Calibri" w:hAnsi="Calibri"/>
          <w:noProof/>
          <w:lang w:val="en-US"/>
        </w:rPr>
        <w:tab/>
        <w:t>Mazzola RF, Mazzola IC. Facial clefts and facial dysplasia: revisiting the classification. J Craniofac Surg 2014 Jan;25(1):26-34.</w:t>
      </w:r>
    </w:p>
    <w:p w14:paraId="4CA446A5" w14:textId="77777777" w:rsidR="00D23E9F" w:rsidRPr="00D8108B" w:rsidRDefault="00D23E9F" w:rsidP="00D23E9F">
      <w:pPr>
        <w:tabs>
          <w:tab w:val="right" w:pos="540"/>
          <w:tab w:val="left" w:pos="720"/>
        </w:tabs>
        <w:spacing w:after="240" w:line="240" w:lineRule="auto"/>
        <w:ind w:left="720" w:hanging="720"/>
        <w:rPr>
          <w:rFonts w:ascii="Calibri" w:hAnsi="Calibri"/>
          <w:noProof/>
          <w:lang w:val="en-US"/>
        </w:rPr>
      </w:pPr>
      <w:r w:rsidRPr="00D23E9F">
        <w:rPr>
          <w:rFonts w:ascii="Calibri" w:hAnsi="Calibri"/>
          <w:noProof/>
          <w:lang w:val="en-US"/>
        </w:rPr>
        <w:tab/>
        <w:t xml:space="preserve">(3) </w:t>
      </w:r>
      <w:r w:rsidRPr="00D23E9F">
        <w:rPr>
          <w:rFonts w:ascii="Calibri" w:hAnsi="Calibri"/>
          <w:noProof/>
          <w:lang w:val="en-US"/>
        </w:rPr>
        <w:tab/>
        <w:t xml:space="preserve">Tessier P. Anatomical classification facial, cranio-facial and latero-facial clefts. </w:t>
      </w:r>
      <w:r w:rsidRPr="00D8108B">
        <w:rPr>
          <w:rFonts w:ascii="Calibri" w:hAnsi="Calibri"/>
          <w:noProof/>
          <w:lang w:val="en-US"/>
        </w:rPr>
        <w:t>J Maxillofac Surg 1976 Jun;4(2):69-92.</w:t>
      </w:r>
    </w:p>
    <w:p w14:paraId="5537175C" w14:textId="77777777" w:rsidR="00D23E9F" w:rsidRPr="00D23E9F" w:rsidRDefault="00D23E9F" w:rsidP="00D23E9F">
      <w:pPr>
        <w:tabs>
          <w:tab w:val="right" w:pos="540"/>
          <w:tab w:val="left" w:pos="720"/>
        </w:tabs>
        <w:spacing w:after="240" w:line="240" w:lineRule="auto"/>
        <w:ind w:left="720" w:hanging="720"/>
        <w:rPr>
          <w:rFonts w:ascii="Calibri" w:hAnsi="Calibri"/>
          <w:noProof/>
          <w:lang w:val="en-US"/>
        </w:rPr>
      </w:pPr>
      <w:r w:rsidRPr="00D8108B">
        <w:rPr>
          <w:rFonts w:ascii="Calibri" w:hAnsi="Calibri"/>
          <w:noProof/>
          <w:lang w:val="en-US"/>
        </w:rPr>
        <w:tab/>
      </w:r>
      <w:r w:rsidRPr="00D23E9F">
        <w:rPr>
          <w:rFonts w:ascii="Calibri" w:hAnsi="Calibri"/>
          <w:noProof/>
          <w:lang w:val="en-US"/>
        </w:rPr>
        <w:t xml:space="preserve">(4) </w:t>
      </w:r>
      <w:r w:rsidRPr="00D23E9F">
        <w:rPr>
          <w:rFonts w:ascii="Calibri" w:hAnsi="Calibri"/>
          <w:noProof/>
          <w:lang w:val="en-US"/>
        </w:rPr>
        <w:tab/>
        <w:t>Allori AC, Kelley T, Meara JG, Albert A, Bonanthaya K, Chapman K, et al. A Standard Set of Outcome Measures for the Comprehensive Appraisal of Cleft Care. Cleft Palate Craniofac J 2017 Sep;54(5):540-54.</w:t>
      </w:r>
    </w:p>
    <w:p w14:paraId="3D880215" w14:textId="77777777" w:rsidR="00D23E9F" w:rsidRPr="00D23E9F" w:rsidRDefault="00D23E9F" w:rsidP="00D23E9F">
      <w:pPr>
        <w:tabs>
          <w:tab w:val="right" w:pos="540"/>
          <w:tab w:val="left" w:pos="720"/>
        </w:tabs>
        <w:spacing w:after="240" w:line="240" w:lineRule="auto"/>
        <w:ind w:left="720" w:hanging="720"/>
        <w:rPr>
          <w:rFonts w:ascii="Calibri" w:hAnsi="Calibri"/>
          <w:noProof/>
          <w:lang w:val="en-US"/>
        </w:rPr>
      </w:pPr>
      <w:r w:rsidRPr="00D23E9F">
        <w:rPr>
          <w:rFonts w:ascii="Calibri" w:hAnsi="Calibri"/>
          <w:noProof/>
          <w:lang w:val="en-US"/>
        </w:rPr>
        <w:tab/>
      </w:r>
      <w:r w:rsidRPr="00D8108B">
        <w:rPr>
          <w:rFonts w:ascii="Calibri" w:hAnsi="Calibri"/>
          <w:noProof/>
          <w:lang w:val="en-US"/>
        </w:rPr>
        <w:t xml:space="preserve">(5) </w:t>
      </w:r>
      <w:r w:rsidRPr="00D8108B">
        <w:rPr>
          <w:rFonts w:ascii="Calibri" w:hAnsi="Calibri"/>
          <w:noProof/>
          <w:lang w:val="en-US"/>
        </w:rPr>
        <w:tab/>
        <w:t xml:space="preserve">Imbery TE, Sobin LB, Commesso E, Koester L, Tatum SA, Huang D, et al. </w:t>
      </w:r>
      <w:r w:rsidRPr="00D23E9F">
        <w:rPr>
          <w:rFonts w:ascii="Calibri" w:hAnsi="Calibri"/>
          <w:noProof/>
          <w:lang w:val="en-US"/>
        </w:rPr>
        <w:t>Long-Term Otologic and Audiometric Outcomes in Patients with Cleft Palate. Otolaryngol Head Neck Surg 2017 Jun 1;194599817707514.</w:t>
      </w:r>
    </w:p>
    <w:p w14:paraId="25C4BB6B" w14:textId="77777777" w:rsidR="00D23E9F" w:rsidRPr="00D23E9F" w:rsidRDefault="00D23E9F" w:rsidP="00D23E9F">
      <w:pPr>
        <w:tabs>
          <w:tab w:val="right" w:pos="540"/>
          <w:tab w:val="left" w:pos="720"/>
        </w:tabs>
        <w:spacing w:after="240" w:line="240" w:lineRule="auto"/>
        <w:ind w:left="720" w:hanging="720"/>
        <w:rPr>
          <w:rFonts w:ascii="Calibri" w:hAnsi="Calibri"/>
          <w:noProof/>
          <w:lang w:val="en-US"/>
        </w:rPr>
      </w:pPr>
      <w:r w:rsidRPr="00D23E9F">
        <w:rPr>
          <w:rFonts w:ascii="Calibri" w:hAnsi="Calibri"/>
          <w:noProof/>
          <w:lang w:val="en-US"/>
        </w:rPr>
        <w:tab/>
        <w:t xml:space="preserve">(6) </w:t>
      </w:r>
      <w:r w:rsidRPr="00D23E9F">
        <w:rPr>
          <w:rFonts w:ascii="Calibri" w:hAnsi="Calibri"/>
          <w:noProof/>
          <w:lang w:val="en-US"/>
        </w:rPr>
        <w:tab/>
        <w:t>Ligh CA, Fox JP, Swanson J, Yu JW, Taylor JA. Not All Clefts Are Created Equal: Patterns of Hospital-Based Care Use among Children with Cleft Lip and Palate within 4 Years of Initial Surgery. Plast Reconstr Surg 2016 Jun;137(6):990e-8e.</w:t>
      </w:r>
    </w:p>
    <w:p w14:paraId="0756BEE8" w14:textId="77777777" w:rsidR="00D23E9F" w:rsidRPr="00D23E9F" w:rsidRDefault="00D23E9F" w:rsidP="00D23E9F">
      <w:pPr>
        <w:tabs>
          <w:tab w:val="right" w:pos="540"/>
          <w:tab w:val="left" w:pos="720"/>
        </w:tabs>
        <w:spacing w:after="240" w:line="240" w:lineRule="auto"/>
        <w:ind w:left="720" w:hanging="720"/>
        <w:rPr>
          <w:rFonts w:ascii="Calibri" w:hAnsi="Calibri"/>
          <w:noProof/>
          <w:lang w:val="en-US"/>
        </w:rPr>
      </w:pPr>
      <w:r w:rsidRPr="00D23E9F">
        <w:rPr>
          <w:rFonts w:ascii="Calibri" w:hAnsi="Calibri"/>
          <w:noProof/>
          <w:lang w:val="en-US"/>
        </w:rPr>
        <w:tab/>
        <w:t xml:space="preserve">(7) </w:t>
      </w:r>
      <w:r w:rsidRPr="00D23E9F">
        <w:rPr>
          <w:rFonts w:ascii="Calibri" w:hAnsi="Calibri"/>
          <w:noProof/>
          <w:lang w:val="en-US"/>
        </w:rPr>
        <w:tab/>
        <w:t>Weissler EH, Paine KM, Ahmed MK, Taub PJ. Alveolar Bone Grafting and Cleft Lip and Palate: A Review. Plast Reconstr Surg 2016 Dec;138(6):1287-95.</w:t>
      </w:r>
    </w:p>
    <w:p w14:paraId="25E68540" w14:textId="77777777" w:rsidR="00D23E9F" w:rsidRPr="00D23E9F" w:rsidRDefault="00D23E9F" w:rsidP="00D23E9F">
      <w:pPr>
        <w:tabs>
          <w:tab w:val="right" w:pos="540"/>
          <w:tab w:val="left" w:pos="720"/>
        </w:tabs>
        <w:spacing w:after="240" w:line="240" w:lineRule="auto"/>
        <w:ind w:left="720" w:hanging="720"/>
        <w:rPr>
          <w:rFonts w:ascii="Calibri" w:hAnsi="Calibri"/>
          <w:noProof/>
          <w:lang w:val="en-US"/>
        </w:rPr>
      </w:pPr>
      <w:r w:rsidRPr="00D23E9F">
        <w:rPr>
          <w:rFonts w:ascii="Calibri" w:hAnsi="Calibri"/>
          <w:noProof/>
          <w:lang w:val="en-US"/>
        </w:rPr>
        <w:tab/>
        <w:t xml:space="preserve">(8) </w:t>
      </w:r>
      <w:r w:rsidRPr="00D23E9F">
        <w:rPr>
          <w:rFonts w:ascii="Calibri" w:hAnsi="Calibri"/>
          <w:noProof/>
          <w:lang w:val="en-US"/>
        </w:rPr>
        <w:tab/>
        <w:t>Nguyen C, Hernandez-Boussard T, Davies SM, Bhattacharya J, Khosla RK, Curtin CM. Cleft palate surgery: an evaluation of length of stay, complications, and costs by hospital type. Cleft Palate Craniofac J 2014 Jul;51(4):412-9.</w:t>
      </w:r>
    </w:p>
    <w:p w14:paraId="1792C038" w14:textId="77777777" w:rsidR="00D23E9F" w:rsidRPr="00D23E9F" w:rsidRDefault="00D23E9F" w:rsidP="00D23E9F">
      <w:pPr>
        <w:tabs>
          <w:tab w:val="right" w:pos="540"/>
          <w:tab w:val="left" w:pos="720"/>
        </w:tabs>
        <w:spacing w:after="240" w:line="240" w:lineRule="auto"/>
        <w:ind w:left="720" w:hanging="720"/>
        <w:rPr>
          <w:rFonts w:ascii="Calibri" w:hAnsi="Calibri"/>
          <w:noProof/>
          <w:lang w:val="en-US"/>
        </w:rPr>
      </w:pPr>
      <w:r w:rsidRPr="00D23E9F">
        <w:rPr>
          <w:rFonts w:ascii="Calibri" w:hAnsi="Calibri"/>
          <w:noProof/>
          <w:lang w:val="en-US"/>
        </w:rPr>
        <w:tab/>
        <w:t xml:space="preserve">(9) </w:t>
      </w:r>
      <w:r w:rsidRPr="00D23E9F">
        <w:rPr>
          <w:rFonts w:ascii="Calibri" w:hAnsi="Calibri"/>
          <w:noProof/>
          <w:lang w:val="en-US"/>
        </w:rPr>
        <w:tab/>
        <w:t>Makarabhirom K, Prathanee B, Suphawatjariyakul R, Yoodee P. Speech Therapy for Children with Cleft Lip and Palate Using a Community-Based Speech Therapy Model with Speech Assistants. J Med Assoc Thai 2015 Aug;98 Suppl 7:S140-S150.</w:t>
      </w:r>
    </w:p>
    <w:p w14:paraId="73E4E142" w14:textId="77777777" w:rsidR="00D23E9F" w:rsidRPr="00D23E9F" w:rsidRDefault="00D23E9F" w:rsidP="00D23E9F">
      <w:pPr>
        <w:tabs>
          <w:tab w:val="right" w:pos="540"/>
          <w:tab w:val="left" w:pos="720"/>
        </w:tabs>
        <w:spacing w:after="240" w:line="240" w:lineRule="auto"/>
        <w:ind w:left="720" w:hanging="720"/>
        <w:rPr>
          <w:rFonts w:ascii="Calibri" w:hAnsi="Calibri"/>
          <w:noProof/>
          <w:lang w:val="en-US"/>
        </w:rPr>
      </w:pPr>
      <w:r w:rsidRPr="00D23E9F">
        <w:rPr>
          <w:rFonts w:ascii="Calibri" w:hAnsi="Calibri"/>
          <w:noProof/>
          <w:lang w:val="en-US"/>
        </w:rPr>
        <w:tab/>
        <w:t xml:space="preserve">(10) </w:t>
      </w:r>
      <w:r w:rsidRPr="00D23E9F">
        <w:rPr>
          <w:rFonts w:ascii="Calibri" w:hAnsi="Calibri"/>
          <w:noProof/>
          <w:lang w:val="en-US"/>
        </w:rPr>
        <w:tab/>
        <w:t>Sischo L, Wilson-Genderson M, Broder HL. Quality-of-Life in Children with Orofacial Clefts and Caregiver Well-being. J Dent Res 2017 Aug 1;22034517725707.</w:t>
      </w:r>
    </w:p>
    <w:p w14:paraId="2EA294AB" w14:textId="77777777" w:rsidR="00D23E9F" w:rsidRDefault="00D23E9F" w:rsidP="00D23E9F">
      <w:pPr>
        <w:tabs>
          <w:tab w:val="right" w:pos="540"/>
          <w:tab w:val="left" w:pos="720"/>
        </w:tabs>
        <w:spacing w:after="0" w:line="240" w:lineRule="auto"/>
        <w:ind w:left="720" w:hanging="720"/>
        <w:rPr>
          <w:rFonts w:ascii="Calibri" w:hAnsi="Calibri"/>
          <w:noProof/>
        </w:rPr>
      </w:pPr>
      <w:r w:rsidRPr="00D23E9F">
        <w:rPr>
          <w:rFonts w:ascii="Calibri" w:hAnsi="Calibri"/>
          <w:noProof/>
          <w:lang w:val="en-US"/>
        </w:rPr>
        <w:tab/>
        <w:t xml:space="preserve">(11) </w:t>
      </w:r>
      <w:r w:rsidRPr="00D23E9F">
        <w:rPr>
          <w:rFonts w:ascii="Calibri" w:hAnsi="Calibri"/>
          <w:noProof/>
          <w:lang w:val="en-US"/>
        </w:rPr>
        <w:tab/>
        <w:t xml:space="preserve">Broder HL, Wilson-Genderson M, Sischo L, Norman RG. Examining factors associated with oral health-related quality of life for youth with cleft. </w:t>
      </w:r>
      <w:r>
        <w:rPr>
          <w:rFonts w:ascii="Calibri" w:hAnsi="Calibri"/>
          <w:noProof/>
        </w:rPr>
        <w:t>Plast Reconstr Surg 2014 Jun;133(6):828e-34e.</w:t>
      </w:r>
    </w:p>
    <w:p w14:paraId="2E2E28FB" w14:textId="77777777" w:rsidR="00D23E9F" w:rsidRDefault="00D23E9F" w:rsidP="00D23E9F">
      <w:pPr>
        <w:tabs>
          <w:tab w:val="right" w:pos="540"/>
          <w:tab w:val="left" w:pos="720"/>
        </w:tabs>
        <w:spacing w:after="0" w:line="240" w:lineRule="auto"/>
        <w:ind w:left="720" w:hanging="720"/>
        <w:rPr>
          <w:rFonts w:ascii="Calibri" w:hAnsi="Calibri"/>
          <w:noProof/>
        </w:rPr>
      </w:pPr>
    </w:p>
    <w:p w14:paraId="3BE6FC40" w14:textId="77777777" w:rsidR="00D23E9F" w:rsidRPr="008773B9" w:rsidRDefault="00D23E9F" w:rsidP="00D23E9F">
      <w:r>
        <w:fldChar w:fldCharType="end"/>
      </w:r>
    </w:p>
    <w:p w14:paraId="14483F81" w14:textId="77777777" w:rsidR="00D23E9F" w:rsidRDefault="00D23E9F" w:rsidP="00E96242"/>
    <w:p w14:paraId="32B8EF3D" w14:textId="77777777" w:rsidR="00D23E9F" w:rsidRPr="008773B9" w:rsidRDefault="00D23E9F" w:rsidP="00E96242"/>
    <w:p w14:paraId="5D84BC4E" w14:textId="77777777" w:rsidR="00624D9F" w:rsidRDefault="00624D9F" w:rsidP="00900D76">
      <w:pPr>
        <w:spacing w:after="160" w:line="259" w:lineRule="auto"/>
        <w:rPr>
          <w:lang w:val="en-US"/>
        </w:rPr>
      </w:pPr>
    </w:p>
    <w:p w14:paraId="4838EDDA" w14:textId="77777777" w:rsidR="004C43C3" w:rsidRPr="0040294D" w:rsidRDefault="00624D9F" w:rsidP="00900D76">
      <w:pPr>
        <w:spacing w:after="160" w:line="259" w:lineRule="auto"/>
        <w:rPr>
          <w:rFonts w:ascii="Calibri" w:hAnsi="Calibri" w:cs="Calibri"/>
          <w:b/>
          <w:color w:val="000000"/>
          <w:lang w:val="en-US"/>
        </w:rPr>
      </w:pPr>
      <w:r>
        <w:rPr>
          <w:lang w:val="en-US"/>
        </w:rPr>
        <w:t>…. To be extended</w:t>
      </w:r>
    </w:p>
    <w:sectPr w:rsidR="004C43C3" w:rsidRPr="0040294D">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A636E0" w14:textId="77777777" w:rsidR="00C376CC" w:rsidRDefault="00C376CC" w:rsidP="004C43C3">
      <w:pPr>
        <w:spacing w:after="0" w:line="240" w:lineRule="auto"/>
      </w:pPr>
      <w:r>
        <w:separator/>
      </w:r>
    </w:p>
  </w:endnote>
  <w:endnote w:type="continuationSeparator" w:id="0">
    <w:p w14:paraId="2E00F466" w14:textId="77777777" w:rsidR="00C376CC" w:rsidRDefault="00C376CC" w:rsidP="004C43C3">
      <w:pPr>
        <w:spacing w:after="0" w:line="240" w:lineRule="auto"/>
      </w:pPr>
      <w:r>
        <w:continuationSeparator/>
      </w:r>
    </w:p>
  </w:endnote>
  <w:endnote w:id="1">
    <w:p w14:paraId="67FB4972" w14:textId="77777777" w:rsidR="00C03BED" w:rsidRDefault="00C03B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Bold">
    <w:panose1 w:val="00000000000000000000"/>
    <w:charset w:val="00"/>
    <w:family w:val="auto"/>
    <w:notTrueType/>
    <w:pitch w:val="default"/>
    <w:sig w:usb0="00000003" w:usb1="00000000" w:usb2="00000000" w:usb3="00000000" w:csb0="00000001" w:csb1="00000000"/>
  </w:font>
  <w:font w:name="AdvOTd710a12c">
    <w:panose1 w:val="00000000000000000000"/>
    <w:charset w:val="00"/>
    <w:family w:val="swiss"/>
    <w:notTrueType/>
    <w:pitch w:val="default"/>
    <w:sig w:usb0="00000003" w:usb1="00000000" w:usb2="00000000" w:usb3="00000000" w:csb0="00000001" w:csb1="00000000"/>
  </w:font>
  <w:font w:name="MxxqhbAdvTT544668d2">
    <w:panose1 w:val="00000000000000000000"/>
    <w:charset w:val="00"/>
    <w:family w:val="roman"/>
    <w:notTrueType/>
    <w:pitch w:val="default"/>
    <w:sig w:usb0="00000003" w:usb1="00000000" w:usb2="00000000" w:usb3="00000000" w:csb0="00000001" w:csb1="00000000"/>
  </w:font>
  <w:font w:name="HxvhjpAdvTT544668d2+20">
    <w:panose1 w:val="00000000000000000000"/>
    <w:charset w:val="00"/>
    <w:family w:val="swiss"/>
    <w:notTrueType/>
    <w:pitch w:val="default"/>
    <w:sig w:usb0="00000003" w:usb1="00000000" w:usb2="00000000" w:usb3="00000000" w:csb0="00000001" w:csb1="00000000"/>
  </w:font>
  <w:font w:name="VwrdjhAdvTT5843c571">
    <w:panose1 w:val="00000000000000000000"/>
    <w:charset w:val="00"/>
    <w:family w:val="swiss"/>
    <w:notTrueType/>
    <w:pitch w:val="default"/>
    <w:sig w:usb0="00000003" w:usb1="00000000" w:usb2="00000000" w:usb3="00000000" w:csb0="00000001" w:csb1="00000000"/>
  </w:font>
  <w:font w:name="MkrvcgAdvTT5843c571+20">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949687"/>
      <w:docPartObj>
        <w:docPartGallery w:val="Page Numbers (Bottom of Page)"/>
        <w:docPartUnique/>
      </w:docPartObj>
    </w:sdtPr>
    <w:sdtEndPr>
      <w:rPr>
        <w:noProof/>
      </w:rPr>
    </w:sdtEndPr>
    <w:sdtContent>
      <w:p w14:paraId="63C9471E" w14:textId="77777777" w:rsidR="00C03BED" w:rsidRDefault="00C03BED">
        <w:pPr>
          <w:pStyle w:val="Footer"/>
          <w:jc w:val="right"/>
        </w:pPr>
        <w:r>
          <w:fldChar w:fldCharType="begin"/>
        </w:r>
        <w:r>
          <w:instrText xml:space="preserve"> PAGE   \* MERGEFORMAT </w:instrText>
        </w:r>
        <w:r>
          <w:fldChar w:fldCharType="separate"/>
        </w:r>
        <w:r w:rsidR="00B97B95">
          <w:rPr>
            <w:noProof/>
          </w:rPr>
          <w:t>1</w:t>
        </w:r>
        <w:r>
          <w:rPr>
            <w:noProof/>
          </w:rPr>
          <w:fldChar w:fldCharType="end"/>
        </w:r>
      </w:p>
    </w:sdtContent>
  </w:sdt>
  <w:p w14:paraId="3BBA441B" w14:textId="77777777" w:rsidR="00C03BED" w:rsidRDefault="00C03B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3FE42B" w14:textId="77777777" w:rsidR="00C376CC" w:rsidRDefault="00C376CC" w:rsidP="004C43C3">
      <w:pPr>
        <w:spacing w:after="0" w:line="240" w:lineRule="auto"/>
      </w:pPr>
      <w:r>
        <w:separator/>
      </w:r>
    </w:p>
  </w:footnote>
  <w:footnote w:type="continuationSeparator" w:id="0">
    <w:p w14:paraId="0950260E" w14:textId="77777777" w:rsidR="00C376CC" w:rsidRDefault="00C376CC" w:rsidP="004C43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EE1FA3"/>
    <w:multiLevelType w:val="hybridMultilevel"/>
    <w:tmpl w:val="E08AA54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4D31A48"/>
    <w:multiLevelType w:val="hybridMultilevel"/>
    <w:tmpl w:val="CD0025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324DF1"/>
    <w:multiLevelType w:val="multilevel"/>
    <w:tmpl w:val="3ACE809E"/>
    <w:lvl w:ilvl="0">
      <w:start w:val="1"/>
      <w:numFmt w:val="decimal"/>
      <w:lvlText w:val="%1."/>
      <w:lvlJc w:val="left"/>
      <w:pPr>
        <w:ind w:left="360" w:hanging="360"/>
      </w:pPr>
      <w:rPr>
        <w:rFonts w:hint="default"/>
      </w:rPr>
    </w:lvl>
    <w:lvl w:ilvl="1">
      <w:start w:val="6"/>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2B125CB"/>
    <w:multiLevelType w:val="hybridMultilevel"/>
    <w:tmpl w:val="114CD90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52CA4EEC"/>
    <w:multiLevelType w:val="hybridMultilevel"/>
    <w:tmpl w:val="1E04D268"/>
    <w:lvl w:ilvl="0" w:tplc="26B687D2">
      <w:start w:val="8"/>
      <w:numFmt w:val="decimal"/>
      <w:lvlText w:val="%1."/>
      <w:lvlJc w:val="left"/>
      <w:pPr>
        <w:ind w:left="719" w:hanging="360"/>
      </w:pPr>
      <w:rPr>
        <w:rFonts w:hint="default"/>
      </w:rPr>
    </w:lvl>
    <w:lvl w:ilvl="1" w:tplc="04060019" w:tentative="1">
      <w:start w:val="1"/>
      <w:numFmt w:val="lowerLetter"/>
      <w:lvlText w:val="%2."/>
      <w:lvlJc w:val="left"/>
      <w:pPr>
        <w:ind w:left="1439" w:hanging="360"/>
      </w:pPr>
    </w:lvl>
    <w:lvl w:ilvl="2" w:tplc="0406001B" w:tentative="1">
      <w:start w:val="1"/>
      <w:numFmt w:val="lowerRoman"/>
      <w:lvlText w:val="%3."/>
      <w:lvlJc w:val="right"/>
      <w:pPr>
        <w:ind w:left="2159" w:hanging="180"/>
      </w:pPr>
    </w:lvl>
    <w:lvl w:ilvl="3" w:tplc="0406000F" w:tentative="1">
      <w:start w:val="1"/>
      <w:numFmt w:val="decimal"/>
      <w:lvlText w:val="%4."/>
      <w:lvlJc w:val="left"/>
      <w:pPr>
        <w:ind w:left="2879" w:hanging="360"/>
      </w:pPr>
    </w:lvl>
    <w:lvl w:ilvl="4" w:tplc="04060019" w:tentative="1">
      <w:start w:val="1"/>
      <w:numFmt w:val="lowerLetter"/>
      <w:lvlText w:val="%5."/>
      <w:lvlJc w:val="left"/>
      <w:pPr>
        <w:ind w:left="3599" w:hanging="360"/>
      </w:pPr>
    </w:lvl>
    <w:lvl w:ilvl="5" w:tplc="0406001B" w:tentative="1">
      <w:start w:val="1"/>
      <w:numFmt w:val="lowerRoman"/>
      <w:lvlText w:val="%6."/>
      <w:lvlJc w:val="right"/>
      <w:pPr>
        <w:ind w:left="4319" w:hanging="180"/>
      </w:pPr>
    </w:lvl>
    <w:lvl w:ilvl="6" w:tplc="0406000F" w:tentative="1">
      <w:start w:val="1"/>
      <w:numFmt w:val="decimal"/>
      <w:lvlText w:val="%7."/>
      <w:lvlJc w:val="left"/>
      <w:pPr>
        <w:ind w:left="5039" w:hanging="360"/>
      </w:pPr>
    </w:lvl>
    <w:lvl w:ilvl="7" w:tplc="04060019" w:tentative="1">
      <w:start w:val="1"/>
      <w:numFmt w:val="lowerLetter"/>
      <w:lvlText w:val="%8."/>
      <w:lvlJc w:val="left"/>
      <w:pPr>
        <w:ind w:left="5759" w:hanging="360"/>
      </w:pPr>
    </w:lvl>
    <w:lvl w:ilvl="8" w:tplc="0406001B" w:tentative="1">
      <w:start w:val="1"/>
      <w:numFmt w:val="lowerRoman"/>
      <w:lvlText w:val="%9."/>
      <w:lvlJc w:val="right"/>
      <w:pPr>
        <w:ind w:left="6479" w:hanging="180"/>
      </w:pPr>
    </w:lvl>
  </w:abstractNum>
  <w:abstractNum w:abstractNumId="5" w15:restartNumberingAfterBreak="0">
    <w:nsid w:val="5B202CEB"/>
    <w:multiLevelType w:val="hybridMultilevel"/>
    <w:tmpl w:val="1B167C9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2465262"/>
    <w:multiLevelType w:val="hybridMultilevel"/>
    <w:tmpl w:val="68C02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9E03A4"/>
    <w:multiLevelType w:val="hybridMultilevel"/>
    <w:tmpl w:val="51A49090"/>
    <w:lvl w:ilvl="0" w:tplc="430ED718">
      <w:start w:val="1"/>
      <w:numFmt w:val="decimal"/>
      <w:lvlText w:val="%1."/>
      <w:lvlJc w:val="left"/>
      <w:pPr>
        <w:ind w:left="720" w:hanging="360"/>
      </w:pPr>
      <w:rPr>
        <w:rFonts w:ascii="Calibri" w:hAnsi="Calibri" w:cs="Calibri"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7"/>
  </w:num>
  <w:num w:numId="5">
    <w:abstractNumId w:val="1"/>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a-DK" w:vendorID="64" w:dllVersion="131078" w:nlCheck="1" w:checkStyle="0"/>
  <w:activeWritingStyle w:appName="MSWord" w:lang="en-US" w:vendorID="64" w:dllVersion="131078" w:nlCheck="1" w:checkStyle="1"/>
  <w:activeWritingStyle w:appName="MSWord" w:lang="en-GB" w:vendorID="64" w:dllVersion="131078" w:nlCheck="1" w:checkStyle="1"/>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A81"/>
    <w:rsid w:val="000004C1"/>
    <w:rsid w:val="0000057B"/>
    <w:rsid w:val="00001966"/>
    <w:rsid w:val="00001F74"/>
    <w:rsid w:val="00002210"/>
    <w:rsid w:val="00002362"/>
    <w:rsid w:val="00002BC4"/>
    <w:rsid w:val="0000487A"/>
    <w:rsid w:val="00006A8C"/>
    <w:rsid w:val="0001041F"/>
    <w:rsid w:val="00011E0F"/>
    <w:rsid w:val="0001255C"/>
    <w:rsid w:val="000140FF"/>
    <w:rsid w:val="000151DB"/>
    <w:rsid w:val="00015C18"/>
    <w:rsid w:val="00015E0C"/>
    <w:rsid w:val="00016102"/>
    <w:rsid w:val="00016807"/>
    <w:rsid w:val="00017268"/>
    <w:rsid w:val="00020CEF"/>
    <w:rsid w:val="00021B27"/>
    <w:rsid w:val="000225E2"/>
    <w:rsid w:val="000226BD"/>
    <w:rsid w:val="00023F1E"/>
    <w:rsid w:val="00024267"/>
    <w:rsid w:val="0002538D"/>
    <w:rsid w:val="00025B77"/>
    <w:rsid w:val="00025FD7"/>
    <w:rsid w:val="00026760"/>
    <w:rsid w:val="000268FA"/>
    <w:rsid w:val="000274FD"/>
    <w:rsid w:val="00027C46"/>
    <w:rsid w:val="00027CC6"/>
    <w:rsid w:val="00027EF3"/>
    <w:rsid w:val="00030034"/>
    <w:rsid w:val="00033034"/>
    <w:rsid w:val="000336D0"/>
    <w:rsid w:val="000352AC"/>
    <w:rsid w:val="00035F95"/>
    <w:rsid w:val="000373AF"/>
    <w:rsid w:val="0004039F"/>
    <w:rsid w:val="00041023"/>
    <w:rsid w:val="0004177E"/>
    <w:rsid w:val="00042539"/>
    <w:rsid w:val="000429B9"/>
    <w:rsid w:val="00042D8E"/>
    <w:rsid w:val="000438A5"/>
    <w:rsid w:val="00045097"/>
    <w:rsid w:val="000454E1"/>
    <w:rsid w:val="000468FA"/>
    <w:rsid w:val="000473D5"/>
    <w:rsid w:val="00047A4B"/>
    <w:rsid w:val="00047CBD"/>
    <w:rsid w:val="000508F2"/>
    <w:rsid w:val="00050C4C"/>
    <w:rsid w:val="00051225"/>
    <w:rsid w:val="00051B8A"/>
    <w:rsid w:val="00052838"/>
    <w:rsid w:val="00052F7B"/>
    <w:rsid w:val="00053B6A"/>
    <w:rsid w:val="00053E13"/>
    <w:rsid w:val="00054966"/>
    <w:rsid w:val="000559C2"/>
    <w:rsid w:val="00055B11"/>
    <w:rsid w:val="00055EA8"/>
    <w:rsid w:val="00056C6E"/>
    <w:rsid w:val="00056D69"/>
    <w:rsid w:val="0005735D"/>
    <w:rsid w:val="000600E4"/>
    <w:rsid w:val="00060F3B"/>
    <w:rsid w:val="00061DFA"/>
    <w:rsid w:val="0006396E"/>
    <w:rsid w:val="00064766"/>
    <w:rsid w:val="0006687B"/>
    <w:rsid w:val="00071314"/>
    <w:rsid w:val="0007140C"/>
    <w:rsid w:val="000717BC"/>
    <w:rsid w:val="00071BB9"/>
    <w:rsid w:val="00072130"/>
    <w:rsid w:val="00074B6D"/>
    <w:rsid w:val="00074E1B"/>
    <w:rsid w:val="000754DD"/>
    <w:rsid w:val="00080C96"/>
    <w:rsid w:val="00081A35"/>
    <w:rsid w:val="00081B38"/>
    <w:rsid w:val="000840B5"/>
    <w:rsid w:val="000844A4"/>
    <w:rsid w:val="000846AF"/>
    <w:rsid w:val="00085CA9"/>
    <w:rsid w:val="00087850"/>
    <w:rsid w:val="00090C24"/>
    <w:rsid w:val="00091235"/>
    <w:rsid w:val="000923FC"/>
    <w:rsid w:val="00092A18"/>
    <w:rsid w:val="000936C8"/>
    <w:rsid w:val="00093CBA"/>
    <w:rsid w:val="00093F12"/>
    <w:rsid w:val="00093FE2"/>
    <w:rsid w:val="0009421B"/>
    <w:rsid w:val="00094AF3"/>
    <w:rsid w:val="000951C3"/>
    <w:rsid w:val="00095A5D"/>
    <w:rsid w:val="00096592"/>
    <w:rsid w:val="00096E41"/>
    <w:rsid w:val="000A0132"/>
    <w:rsid w:val="000A1A41"/>
    <w:rsid w:val="000A226E"/>
    <w:rsid w:val="000A22CB"/>
    <w:rsid w:val="000A266A"/>
    <w:rsid w:val="000A3238"/>
    <w:rsid w:val="000A3E7E"/>
    <w:rsid w:val="000A40FA"/>
    <w:rsid w:val="000A7079"/>
    <w:rsid w:val="000A7DC7"/>
    <w:rsid w:val="000B0AA0"/>
    <w:rsid w:val="000B0DF9"/>
    <w:rsid w:val="000B203B"/>
    <w:rsid w:val="000B2584"/>
    <w:rsid w:val="000B3989"/>
    <w:rsid w:val="000B405C"/>
    <w:rsid w:val="000B4510"/>
    <w:rsid w:val="000B4724"/>
    <w:rsid w:val="000B521E"/>
    <w:rsid w:val="000B7C32"/>
    <w:rsid w:val="000B7EA0"/>
    <w:rsid w:val="000C0D48"/>
    <w:rsid w:val="000C0E7C"/>
    <w:rsid w:val="000C0FA3"/>
    <w:rsid w:val="000C177E"/>
    <w:rsid w:val="000C28D0"/>
    <w:rsid w:val="000C3166"/>
    <w:rsid w:val="000C3A89"/>
    <w:rsid w:val="000C3D72"/>
    <w:rsid w:val="000C4856"/>
    <w:rsid w:val="000C649A"/>
    <w:rsid w:val="000C67C6"/>
    <w:rsid w:val="000C70AE"/>
    <w:rsid w:val="000C7114"/>
    <w:rsid w:val="000C71A2"/>
    <w:rsid w:val="000C7691"/>
    <w:rsid w:val="000C7892"/>
    <w:rsid w:val="000D17CD"/>
    <w:rsid w:val="000D18A4"/>
    <w:rsid w:val="000D2E4C"/>
    <w:rsid w:val="000D30C3"/>
    <w:rsid w:val="000D330F"/>
    <w:rsid w:val="000D3A65"/>
    <w:rsid w:val="000D3CEF"/>
    <w:rsid w:val="000D4064"/>
    <w:rsid w:val="000D4480"/>
    <w:rsid w:val="000D51E2"/>
    <w:rsid w:val="000D6228"/>
    <w:rsid w:val="000D62E6"/>
    <w:rsid w:val="000D631C"/>
    <w:rsid w:val="000D6D93"/>
    <w:rsid w:val="000D76FE"/>
    <w:rsid w:val="000E1783"/>
    <w:rsid w:val="000E200A"/>
    <w:rsid w:val="000E37FA"/>
    <w:rsid w:val="000E44D9"/>
    <w:rsid w:val="000E4656"/>
    <w:rsid w:val="000E4816"/>
    <w:rsid w:val="000E5140"/>
    <w:rsid w:val="000E5D73"/>
    <w:rsid w:val="000E5F08"/>
    <w:rsid w:val="000E6C82"/>
    <w:rsid w:val="000E7689"/>
    <w:rsid w:val="000E776B"/>
    <w:rsid w:val="000E7E6F"/>
    <w:rsid w:val="000E7F9F"/>
    <w:rsid w:val="000F1BE3"/>
    <w:rsid w:val="000F2034"/>
    <w:rsid w:val="000F225D"/>
    <w:rsid w:val="000F2822"/>
    <w:rsid w:val="000F348E"/>
    <w:rsid w:val="000F362A"/>
    <w:rsid w:val="000F3672"/>
    <w:rsid w:val="000F403A"/>
    <w:rsid w:val="000F587D"/>
    <w:rsid w:val="000F665D"/>
    <w:rsid w:val="000F6BB3"/>
    <w:rsid w:val="000F7C57"/>
    <w:rsid w:val="0010024B"/>
    <w:rsid w:val="00100F05"/>
    <w:rsid w:val="00101BA8"/>
    <w:rsid w:val="00101FE0"/>
    <w:rsid w:val="0010303C"/>
    <w:rsid w:val="0010340B"/>
    <w:rsid w:val="00104671"/>
    <w:rsid w:val="00104E1A"/>
    <w:rsid w:val="00104E45"/>
    <w:rsid w:val="0010567F"/>
    <w:rsid w:val="0010756F"/>
    <w:rsid w:val="001078EA"/>
    <w:rsid w:val="00110A3B"/>
    <w:rsid w:val="001126E8"/>
    <w:rsid w:val="00112C59"/>
    <w:rsid w:val="00112ED5"/>
    <w:rsid w:val="00113958"/>
    <w:rsid w:val="00114301"/>
    <w:rsid w:val="00115FCB"/>
    <w:rsid w:val="00115FD7"/>
    <w:rsid w:val="001163F1"/>
    <w:rsid w:val="00116E8B"/>
    <w:rsid w:val="00117217"/>
    <w:rsid w:val="0011770E"/>
    <w:rsid w:val="00117AC9"/>
    <w:rsid w:val="00117F9F"/>
    <w:rsid w:val="00120F79"/>
    <w:rsid w:val="00121BC6"/>
    <w:rsid w:val="00122848"/>
    <w:rsid w:val="001231A9"/>
    <w:rsid w:val="0012343A"/>
    <w:rsid w:val="00123BD6"/>
    <w:rsid w:val="00124266"/>
    <w:rsid w:val="00125B98"/>
    <w:rsid w:val="001265C8"/>
    <w:rsid w:val="00126F9A"/>
    <w:rsid w:val="001275FF"/>
    <w:rsid w:val="00130FF3"/>
    <w:rsid w:val="00131866"/>
    <w:rsid w:val="0013199F"/>
    <w:rsid w:val="00131F31"/>
    <w:rsid w:val="00132047"/>
    <w:rsid w:val="00132AB8"/>
    <w:rsid w:val="00134098"/>
    <w:rsid w:val="0013443B"/>
    <w:rsid w:val="001344DE"/>
    <w:rsid w:val="0013687C"/>
    <w:rsid w:val="001404B1"/>
    <w:rsid w:val="001415AE"/>
    <w:rsid w:val="00141B5F"/>
    <w:rsid w:val="00142AA0"/>
    <w:rsid w:val="00142C69"/>
    <w:rsid w:val="00142C9A"/>
    <w:rsid w:val="001435D7"/>
    <w:rsid w:val="0014419A"/>
    <w:rsid w:val="00144FDF"/>
    <w:rsid w:val="00145AE1"/>
    <w:rsid w:val="00145E4E"/>
    <w:rsid w:val="00145E6E"/>
    <w:rsid w:val="001464EB"/>
    <w:rsid w:val="001468A5"/>
    <w:rsid w:val="001469BA"/>
    <w:rsid w:val="00151533"/>
    <w:rsid w:val="001518D2"/>
    <w:rsid w:val="001535BD"/>
    <w:rsid w:val="00153627"/>
    <w:rsid w:val="0015374A"/>
    <w:rsid w:val="001538E0"/>
    <w:rsid w:val="00153BE1"/>
    <w:rsid w:val="00154DF3"/>
    <w:rsid w:val="00154ECF"/>
    <w:rsid w:val="001551C0"/>
    <w:rsid w:val="00155832"/>
    <w:rsid w:val="00155F0B"/>
    <w:rsid w:val="00157C5B"/>
    <w:rsid w:val="001606C9"/>
    <w:rsid w:val="00160D3E"/>
    <w:rsid w:val="001615EC"/>
    <w:rsid w:val="00163234"/>
    <w:rsid w:val="00163A20"/>
    <w:rsid w:val="00164099"/>
    <w:rsid w:val="00164F13"/>
    <w:rsid w:val="00165461"/>
    <w:rsid w:val="00165C39"/>
    <w:rsid w:val="0016673A"/>
    <w:rsid w:val="00166870"/>
    <w:rsid w:val="00166FD8"/>
    <w:rsid w:val="00167551"/>
    <w:rsid w:val="00167AE8"/>
    <w:rsid w:val="0017074C"/>
    <w:rsid w:val="00171CCE"/>
    <w:rsid w:val="00171E4F"/>
    <w:rsid w:val="0017269A"/>
    <w:rsid w:val="00173085"/>
    <w:rsid w:val="00173720"/>
    <w:rsid w:val="001746BD"/>
    <w:rsid w:val="00174A85"/>
    <w:rsid w:val="00174C2C"/>
    <w:rsid w:val="0017576F"/>
    <w:rsid w:val="00175DC8"/>
    <w:rsid w:val="00177AFC"/>
    <w:rsid w:val="00180002"/>
    <w:rsid w:val="0018059C"/>
    <w:rsid w:val="00180B7C"/>
    <w:rsid w:val="00180F66"/>
    <w:rsid w:val="001814EA"/>
    <w:rsid w:val="001816A5"/>
    <w:rsid w:val="0018177E"/>
    <w:rsid w:val="00181C8E"/>
    <w:rsid w:val="0018229C"/>
    <w:rsid w:val="001826CD"/>
    <w:rsid w:val="0018302D"/>
    <w:rsid w:val="00184A62"/>
    <w:rsid w:val="00184ACD"/>
    <w:rsid w:val="00184BB6"/>
    <w:rsid w:val="00184FE6"/>
    <w:rsid w:val="001851E6"/>
    <w:rsid w:val="001863BB"/>
    <w:rsid w:val="00186907"/>
    <w:rsid w:val="0018693D"/>
    <w:rsid w:val="00187017"/>
    <w:rsid w:val="0019147B"/>
    <w:rsid w:val="001938CF"/>
    <w:rsid w:val="00193ABD"/>
    <w:rsid w:val="00193D60"/>
    <w:rsid w:val="00195247"/>
    <w:rsid w:val="0019561D"/>
    <w:rsid w:val="00195D52"/>
    <w:rsid w:val="00195F11"/>
    <w:rsid w:val="00197080"/>
    <w:rsid w:val="0019762F"/>
    <w:rsid w:val="00197684"/>
    <w:rsid w:val="0019773A"/>
    <w:rsid w:val="0019774A"/>
    <w:rsid w:val="00197EEB"/>
    <w:rsid w:val="001A01A4"/>
    <w:rsid w:val="001A027C"/>
    <w:rsid w:val="001A0922"/>
    <w:rsid w:val="001A1BF2"/>
    <w:rsid w:val="001A3ED3"/>
    <w:rsid w:val="001A4F6D"/>
    <w:rsid w:val="001A6122"/>
    <w:rsid w:val="001A6CF6"/>
    <w:rsid w:val="001A7F39"/>
    <w:rsid w:val="001B0D19"/>
    <w:rsid w:val="001B0D38"/>
    <w:rsid w:val="001B19EE"/>
    <w:rsid w:val="001B3F5F"/>
    <w:rsid w:val="001B47BA"/>
    <w:rsid w:val="001B52D0"/>
    <w:rsid w:val="001B59AB"/>
    <w:rsid w:val="001B6228"/>
    <w:rsid w:val="001B626B"/>
    <w:rsid w:val="001B646D"/>
    <w:rsid w:val="001B6C50"/>
    <w:rsid w:val="001B702A"/>
    <w:rsid w:val="001B70F2"/>
    <w:rsid w:val="001C16DF"/>
    <w:rsid w:val="001C1BEA"/>
    <w:rsid w:val="001C1E58"/>
    <w:rsid w:val="001C243B"/>
    <w:rsid w:val="001C3351"/>
    <w:rsid w:val="001C3867"/>
    <w:rsid w:val="001C4275"/>
    <w:rsid w:val="001C5DA5"/>
    <w:rsid w:val="001C5DF3"/>
    <w:rsid w:val="001C6CDD"/>
    <w:rsid w:val="001C7297"/>
    <w:rsid w:val="001C74C6"/>
    <w:rsid w:val="001C7FC7"/>
    <w:rsid w:val="001D00DC"/>
    <w:rsid w:val="001D260D"/>
    <w:rsid w:val="001D3146"/>
    <w:rsid w:val="001D34D6"/>
    <w:rsid w:val="001D429B"/>
    <w:rsid w:val="001D514A"/>
    <w:rsid w:val="001D57F1"/>
    <w:rsid w:val="001D59B5"/>
    <w:rsid w:val="001D5A00"/>
    <w:rsid w:val="001D675C"/>
    <w:rsid w:val="001D78A6"/>
    <w:rsid w:val="001E070F"/>
    <w:rsid w:val="001E078E"/>
    <w:rsid w:val="001E19E8"/>
    <w:rsid w:val="001E2157"/>
    <w:rsid w:val="001E2863"/>
    <w:rsid w:val="001E5CFA"/>
    <w:rsid w:val="001E668B"/>
    <w:rsid w:val="001F1464"/>
    <w:rsid w:val="001F17CB"/>
    <w:rsid w:val="001F1977"/>
    <w:rsid w:val="001F25D9"/>
    <w:rsid w:val="001F292D"/>
    <w:rsid w:val="001F2BA4"/>
    <w:rsid w:val="001F47F8"/>
    <w:rsid w:val="001F4C14"/>
    <w:rsid w:val="001F58C8"/>
    <w:rsid w:val="001F5FED"/>
    <w:rsid w:val="001F64B4"/>
    <w:rsid w:val="001F6EB2"/>
    <w:rsid w:val="001F6F16"/>
    <w:rsid w:val="001F742A"/>
    <w:rsid w:val="00200D96"/>
    <w:rsid w:val="00201300"/>
    <w:rsid w:val="00201B6C"/>
    <w:rsid w:val="00201F74"/>
    <w:rsid w:val="0020216A"/>
    <w:rsid w:val="00203143"/>
    <w:rsid w:val="00204703"/>
    <w:rsid w:val="002051A3"/>
    <w:rsid w:val="002058C1"/>
    <w:rsid w:val="00205C8A"/>
    <w:rsid w:val="00206315"/>
    <w:rsid w:val="00206AAC"/>
    <w:rsid w:val="00206C1B"/>
    <w:rsid w:val="00207723"/>
    <w:rsid w:val="00207985"/>
    <w:rsid w:val="00207D7B"/>
    <w:rsid w:val="00207ED8"/>
    <w:rsid w:val="00210561"/>
    <w:rsid w:val="00211570"/>
    <w:rsid w:val="0021205E"/>
    <w:rsid w:val="00212CF5"/>
    <w:rsid w:val="002144DB"/>
    <w:rsid w:val="00214911"/>
    <w:rsid w:val="00214F2A"/>
    <w:rsid w:val="00215362"/>
    <w:rsid w:val="00217750"/>
    <w:rsid w:val="00220619"/>
    <w:rsid w:val="002212C7"/>
    <w:rsid w:val="00222161"/>
    <w:rsid w:val="00223360"/>
    <w:rsid w:val="00223374"/>
    <w:rsid w:val="00223DAA"/>
    <w:rsid w:val="00223EBF"/>
    <w:rsid w:val="00224C99"/>
    <w:rsid w:val="0022579A"/>
    <w:rsid w:val="002264E8"/>
    <w:rsid w:val="002273CE"/>
    <w:rsid w:val="0022746A"/>
    <w:rsid w:val="00227CC8"/>
    <w:rsid w:val="00227D6B"/>
    <w:rsid w:val="00234060"/>
    <w:rsid w:val="0023407E"/>
    <w:rsid w:val="00234343"/>
    <w:rsid w:val="002344F1"/>
    <w:rsid w:val="002346F8"/>
    <w:rsid w:val="00234A9F"/>
    <w:rsid w:val="00234F0E"/>
    <w:rsid w:val="00235E0A"/>
    <w:rsid w:val="00236400"/>
    <w:rsid w:val="002368AA"/>
    <w:rsid w:val="00236975"/>
    <w:rsid w:val="00236D39"/>
    <w:rsid w:val="00236DB9"/>
    <w:rsid w:val="00240560"/>
    <w:rsid w:val="00240FD3"/>
    <w:rsid w:val="00241CD3"/>
    <w:rsid w:val="002426D8"/>
    <w:rsid w:val="00242DE0"/>
    <w:rsid w:val="00242F2B"/>
    <w:rsid w:val="00243D9D"/>
    <w:rsid w:val="002447E5"/>
    <w:rsid w:val="002447F5"/>
    <w:rsid w:val="00244F07"/>
    <w:rsid w:val="002451F4"/>
    <w:rsid w:val="00246C4B"/>
    <w:rsid w:val="00246E7E"/>
    <w:rsid w:val="00246E98"/>
    <w:rsid w:val="002474F7"/>
    <w:rsid w:val="0024795F"/>
    <w:rsid w:val="00250B74"/>
    <w:rsid w:val="00250C14"/>
    <w:rsid w:val="002511CB"/>
    <w:rsid w:val="002512DE"/>
    <w:rsid w:val="00251E03"/>
    <w:rsid w:val="0025442B"/>
    <w:rsid w:val="00255550"/>
    <w:rsid w:val="00255596"/>
    <w:rsid w:val="00257CE6"/>
    <w:rsid w:val="00260F86"/>
    <w:rsid w:val="00261AF2"/>
    <w:rsid w:val="00262173"/>
    <w:rsid w:val="00262D59"/>
    <w:rsid w:val="00262FAD"/>
    <w:rsid w:val="002643CA"/>
    <w:rsid w:val="0026474F"/>
    <w:rsid w:val="00264816"/>
    <w:rsid w:val="00264BDE"/>
    <w:rsid w:val="00265894"/>
    <w:rsid w:val="0026594B"/>
    <w:rsid w:val="00266F87"/>
    <w:rsid w:val="002704C0"/>
    <w:rsid w:val="002720CD"/>
    <w:rsid w:val="00273F0A"/>
    <w:rsid w:val="00274FD2"/>
    <w:rsid w:val="002761D8"/>
    <w:rsid w:val="002762E3"/>
    <w:rsid w:val="00276B32"/>
    <w:rsid w:val="002770A7"/>
    <w:rsid w:val="00277635"/>
    <w:rsid w:val="00277688"/>
    <w:rsid w:val="002816E7"/>
    <w:rsid w:val="00281FD5"/>
    <w:rsid w:val="00282A79"/>
    <w:rsid w:val="002845DD"/>
    <w:rsid w:val="00284892"/>
    <w:rsid w:val="00284E57"/>
    <w:rsid w:val="002857D1"/>
    <w:rsid w:val="002866F4"/>
    <w:rsid w:val="002907D4"/>
    <w:rsid w:val="0029189E"/>
    <w:rsid w:val="00291AB8"/>
    <w:rsid w:val="00292A9B"/>
    <w:rsid w:val="00292ADB"/>
    <w:rsid w:val="00292FE1"/>
    <w:rsid w:val="002936D5"/>
    <w:rsid w:val="0029478A"/>
    <w:rsid w:val="00294A09"/>
    <w:rsid w:val="00294B2C"/>
    <w:rsid w:val="00294F69"/>
    <w:rsid w:val="00295CA8"/>
    <w:rsid w:val="00295FBB"/>
    <w:rsid w:val="00296F83"/>
    <w:rsid w:val="002A181D"/>
    <w:rsid w:val="002A1916"/>
    <w:rsid w:val="002A254E"/>
    <w:rsid w:val="002A2DA5"/>
    <w:rsid w:val="002A3D46"/>
    <w:rsid w:val="002A492B"/>
    <w:rsid w:val="002A501F"/>
    <w:rsid w:val="002A5482"/>
    <w:rsid w:val="002A5865"/>
    <w:rsid w:val="002A5A13"/>
    <w:rsid w:val="002A5F84"/>
    <w:rsid w:val="002A6095"/>
    <w:rsid w:val="002A675B"/>
    <w:rsid w:val="002A6B68"/>
    <w:rsid w:val="002A7169"/>
    <w:rsid w:val="002A7576"/>
    <w:rsid w:val="002B035F"/>
    <w:rsid w:val="002B0F71"/>
    <w:rsid w:val="002B1122"/>
    <w:rsid w:val="002B311E"/>
    <w:rsid w:val="002B427F"/>
    <w:rsid w:val="002B45FD"/>
    <w:rsid w:val="002B50C7"/>
    <w:rsid w:val="002B5D04"/>
    <w:rsid w:val="002B5F1C"/>
    <w:rsid w:val="002B6FC3"/>
    <w:rsid w:val="002B7E79"/>
    <w:rsid w:val="002C02C6"/>
    <w:rsid w:val="002C0BFF"/>
    <w:rsid w:val="002C0FF2"/>
    <w:rsid w:val="002C1481"/>
    <w:rsid w:val="002C1ADD"/>
    <w:rsid w:val="002C22B7"/>
    <w:rsid w:val="002C2CA6"/>
    <w:rsid w:val="002C3B92"/>
    <w:rsid w:val="002C3C3E"/>
    <w:rsid w:val="002C4246"/>
    <w:rsid w:val="002C431A"/>
    <w:rsid w:val="002C44B7"/>
    <w:rsid w:val="002C48D3"/>
    <w:rsid w:val="002C4E6E"/>
    <w:rsid w:val="002C62E2"/>
    <w:rsid w:val="002D18B7"/>
    <w:rsid w:val="002D1EE9"/>
    <w:rsid w:val="002D28B8"/>
    <w:rsid w:val="002D290A"/>
    <w:rsid w:val="002D3507"/>
    <w:rsid w:val="002D3B81"/>
    <w:rsid w:val="002D403B"/>
    <w:rsid w:val="002D4B97"/>
    <w:rsid w:val="002D7AA5"/>
    <w:rsid w:val="002E1A59"/>
    <w:rsid w:val="002E421E"/>
    <w:rsid w:val="002E65F7"/>
    <w:rsid w:val="002E6658"/>
    <w:rsid w:val="002E6B4B"/>
    <w:rsid w:val="002F0630"/>
    <w:rsid w:val="002F0A7A"/>
    <w:rsid w:val="002F0C53"/>
    <w:rsid w:val="002F2B21"/>
    <w:rsid w:val="002F336B"/>
    <w:rsid w:val="002F3B44"/>
    <w:rsid w:val="002F4AEE"/>
    <w:rsid w:val="002F5641"/>
    <w:rsid w:val="002F5997"/>
    <w:rsid w:val="002F6038"/>
    <w:rsid w:val="002F6D7E"/>
    <w:rsid w:val="002F6E8C"/>
    <w:rsid w:val="002F7F34"/>
    <w:rsid w:val="0030100A"/>
    <w:rsid w:val="0030150B"/>
    <w:rsid w:val="003024EF"/>
    <w:rsid w:val="0030260F"/>
    <w:rsid w:val="0030296B"/>
    <w:rsid w:val="00302C48"/>
    <w:rsid w:val="00302CDE"/>
    <w:rsid w:val="00302F6C"/>
    <w:rsid w:val="0030307A"/>
    <w:rsid w:val="0030424A"/>
    <w:rsid w:val="003045A7"/>
    <w:rsid w:val="00305350"/>
    <w:rsid w:val="00305670"/>
    <w:rsid w:val="0030568C"/>
    <w:rsid w:val="00305955"/>
    <w:rsid w:val="00307F77"/>
    <w:rsid w:val="00310AB6"/>
    <w:rsid w:val="003110E0"/>
    <w:rsid w:val="0031120C"/>
    <w:rsid w:val="003132A3"/>
    <w:rsid w:val="00313CF8"/>
    <w:rsid w:val="00314233"/>
    <w:rsid w:val="003147A2"/>
    <w:rsid w:val="00314F4D"/>
    <w:rsid w:val="00315EA9"/>
    <w:rsid w:val="00316190"/>
    <w:rsid w:val="00316576"/>
    <w:rsid w:val="003170FB"/>
    <w:rsid w:val="003210FF"/>
    <w:rsid w:val="00321722"/>
    <w:rsid w:val="003217FB"/>
    <w:rsid w:val="00322C8D"/>
    <w:rsid w:val="0032349B"/>
    <w:rsid w:val="00323B68"/>
    <w:rsid w:val="00324158"/>
    <w:rsid w:val="00324616"/>
    <w:rsid w:val="003246DC"/>
    <w:rsid w:val="00326EB2"/>
    <w:rsid w:val="00326ED2"/>
    <w:rsid w:val="00327174"/>
    <w:rsid w:val="003275C7"/>
    <w:rsid w:val="00331192"/>
    <w:rsid w:val="00331B93"/>
    <w:rsid w:val="00332175"/>
    <w:rsid w:val="00332717"/>
    <w:rsid w:val="00332B41"/>
    <w:rsid w:val="00333253"/>
    <w:rsid w:val="00333BA3"/>
    <w:rsid w:val="00333CD5"/>
    <w:rsid w:val="00333FA8"/>
    <w:rsid w:val="00335338"/>
    <w:rsid w:val="003359AE"/>
    <w:rsid w:val="00335FCB"/>
    <w:rsid w:val="00336F16"/>
    <w:rsid w:val="00337621"/>
    <w:rsid w:val="0034107B"/>
    <w:rsid w:val="00342E13"/>
    <w:rsid w:val="0034332E"/>
    <w:rsid w:val="003467FC"/>
    <w:rsid w:val="00350358"/>
    <w:rsid w:val="00350978"/>
    <w:rsid w:val="00350DF1"/>
    <w:rsid w:val="00351395"/>
    <w:rsid w:val="0035173F"/>
    <w:rsid w:val="00351C86"/>
    <w:rsid w:val="00352221"/>
    <w:rsid w:val="00352878"/>
    <w:rsid w:val="003529E5"/>
    <w:rsid w:val="003530E0"/>
    <w:rsid w:val="00353158"/>
    <w:rsid w:val="003531AD"/>
    <w:rsid w:val="00353D1D"/>
    <w:rsid w:val="00353D38"/>
    <w:rsid w:val="00354574"/>
    <w:rsid w:val="00355638"/>
    <w:rsid w:val="00355970"/>
    <w:rsid w:val="00356006"/>
    <w:rsid w:val="00356139"/>
    <w:rsid w:val="00357EF3"/>
    <w:rsid w:val="003606ED"/>
    <w:rsid w:val="0036094D"/>
    <w:rsid w:val="0036256B"/>
    <w:rsid w:val="00363263"/>
    <w:rsid w:val="00363548"/>
    <w:rsid w:val="00363FDB"/>
    <w:rsid w:val="0036467E"/>
    <w:rsid w:val="00364AB9"/>
    <w:rsid w:val="00364F3C"/>
    <w:rsid w:val="00366778"/>
    <w:rsid w:val="0036689E"/>
    <w:rsid w:val="00366991"/>
    <w:rsid w:val="00366C4A"/>
    <w:rsid w:val="00367D53"/>
    <w:rsid w:val="00367FEF"/>
    <w:rsid w:val="003701DE"/>
    <w:rsid w:val="003703EC"/>
    <w:rsid w:val="00370A16"/>
    <w:rsid w:val="0037103D"/>
    <w:rsid w:val="00371101"/>
    <w:rsid w:val="00371E77"/>
    <w:rsid w:val="003720A3"/>
    <w:rsid w:val="00373BCF"/>
    <w:rsid w:val="0037494D"/>
    <w:rsid w:val="00375D51"/>
    <w:rsid w:val="00376B94"/>
    <w:rsid w:val="00376CC9"/>
    <w:rsid w:val="00376FCD"/>
    <w:rsid w:val="00377C4D"/>
    <w:rsid w:val="00380FDC"/>
    <w:rsid w:val="003811CA"/>
    <w:rsid w:val="0038142C"/>
    <w:rsid w:val="00383585"/>
    <w:rsid w:val="003840E3"/>
    <w:rsid w:val="0038519E"/>
    <w:rsid w:val="00385443"/>
    <w:rsid w:val="003861EB"/>
    <w:rsid w:val="003866C5"/>
    <w:rsid w:val="003867F4"/>
    <w:rsid w:val="003868BD"/>
    <w:rsid w:val="00387D26"/>
    <w:rsid w:val="00390F96"/>
    <w:rsid w:val="00391CE0"/>
    <w:rsid w:val="00392391"/>
    <w:rsid w:val="00392E10"/>
    <w:rsid w:val="0039309B"/>
    <w:rsid w:val="003931E5"/>
    <w:rsid w:val="00393855"/>
    <w:rsid w:val="003938B7"/>
    <w:rsid w:val="00394A71"/>
    <w:rsid w:val="00394B88"/>
    <w:rsid w:val="00395104"/>
    <w:rsid w:val="003952D3"/>
    <w:rsid w:val="003955CF"/>
    <w:rsid w:val="00395CDB"/>
    <w:rsid w:val="00396159"/>
    <w:rsid w:val="003976D7"/>
    <w:rsid w:val="00397EFB"/>
    <w:rsid w:val="003A01D1"/>
    <w:rsid w:val="003A055B"/>
    <w:rsid w:val="003A15BA"/>
    <w:rsid w:val="003A1BAB"/>
    <w:rsid w:val="003A2611"/>
    <w:rsid w:val="003A28F1"/>
    <w:rsid w:val="003A2DBF"/>
    <w:rsid w:val="003A3E24"/>
    <w:rsid w:val="003A401D"/>
    <w:rsid w:val="003A45E7"/>
    <w:rsid w:val="003A5B8F"/>
    <w:rsid w:val="003A60EC"/>
    <w:rsid w:val="003A6105"/>
    <w:rsid w:val="003A6387"/>
    <w:rsid w:val="003A6396"/>
    <w:rsid w:val="003A6CC7"/>
    <w:rsid w:val="003B04AC"/>
    <w:rsid w:val="003B0738"/>
    <w:rsid w:val="003B07F0"/>
    <w:rsid w:val="003B141E"/>
    <w:rsid w:val="003B456E"/>
    <w:rsid w:val="003B4FBF"/>
    <w:rsid w:val="003B5FB8"/>
    <w:rsid w:val="003C11B1"/>
    <w:rsid w:val="003C13AA"/>
    <w:rsid w:val="003C2216"/>
    <w:rsid w:val="003C2758"/>
    <w:rsid w:val="003C2761"/>
    <w:rsid w:val="003C27AF"/>
    <w:rsid w:val="003C3CB9"/>
    <w:rsid w:val="003C6206"/>
    <w:rsid w:val="003C6215"/>
    <w:rsid w:val="003C7AC4"/>
    <w:rsid w:val="003C7E68"/>
    <w:rsid w:val="003D003B"/>
    <w:rsid w:val="003D00A5"/>
    <w:rsid w:val="003D01AA"/>
    <w:rsid w:val="003D06C8"/>
    <w:rsid w:val="003D074E"/>
    <w:rsid w:val="003D085D"/>
    <w:rsid w:val="003D186C"/>
    <w:rsid w:val="003D2618"/>
    <w:rsid w:val="003D3661"/>
    <w:rsid w:val="003D3E2C"/>
    <w:rsid w:val="003D43CF"/>
    <w:rsid w:val="003D56DA"/>
    <w:rsid w:val="003E0930"/>
    <w:rsid w:val="003E0FA8"/>
    <w:rsid w:val="003E1C88"/>
    <w:rsid w:val="003E329E"/>
    <w:rsid w:val="003E473C"/>
    <w:rsid w:val="003E55C1"/>
    <w:rsid w:val="003E61BF"/>
    <w:rsid w:val="003E7000"/>
    <w:rsid w:val="003E7A8A"/>
    <w:rsid w:val="003E7E92"/>
    <w:rsid w:val="003F2D21"/>
    <w:rsid w:val="003F2F62"/>
    <w:rsid w:val="003F43EA"/>
    <w:rsid w:val="003F4CA5"/>
    <w:rsid w:val="003F517D"/>
    <w:rsid w:val="003F6125"/>
    <w:rsid w:val="003F6768"/>
    <w:rsid w:val="003F6CEF"/>
    <w:rsid w:val="003F6E92"/>
    <w:rsid w:val="003F74EA"/>
    <w:rsid w:val="003F7BEF"/>
    <w:rsid w:val="003F7F66"/>
    <w:rsid w:val="00400033"/>
    <w:rsid w:val="004006E1"/>
    <w:rsid w:val="00400A91"/>
    <w:rsid w:val="00400BCA"/>
    <w:rsid w:val="00400CCB"/>
    <w:rsid w:val="004015C6"/>
    <w:rsid w:val="00401D3C"/>
    <w:rsid w:val="0040291C"/>
    <w:rsid w:val="0040294D"/>
    <w:rsid w:val="0040398B"/>
    <w:rsid w:val="00405242"/>
    <w:rsid w:val="00405883"/>
    <w:rsid w:val="004060F0"/>
    <w:rsid w:val="00406239"/>
    <w:rsid w:val="00406278"/>
    <w:rsid w:val="004069E3"/>
    <w:rsid w:val="00406E1B"/>
    <w:rsid w:val="00406F00"/>
    <w:rsid w:val="004104D8"/>
    <w:rsid w:val="00411349"/>
    <w:rsid w:val="00411F65"/>
    <w:rsid w:val="00412A8A"/>
    <w:rsid w:val="00412B6E"/>
    <w:rsid w:val="00412E80"/>
    <w:rsid w:val="00412EA3"/>
    <w:rsid w:val="00413419"/>
    <w:rsid w:val="0041394E"/>
    <w:rsid w:val="004139A1"/>
    <w:rsid w:val="00415379"/>
    <w:rsid w:val="00415A7F"/>
    <w:rsid w:val="00415F8C"/>
    <w:rsid w:val="004172DF"/>
    <w:rsid w:val="00420AF8"/>
    <w:rsid w:val="004224C8"/>
    <w:rsid w:val="00422935"/>
    <w:rsid w:val="00423AB5"/>
    <w:rsid w:val="00423F5A"/>
    <w:rsid w:val="00424134"/>
    <w:rsid w:val="00424508"/>
    <w:rsid w:val="00424B14"/>
    <w:rsid w:val="0042510C"/>
    <w:rsid w:val="00425A91"/>
    <w:rsid w:val="00425B2D"/>
    <w:rsid w:val="00425EB7"/>
    <w:rsid w:val="004267AB"/>
    <w:rsid w:val="004300CA"/>
    <w:rsid w:val="00430AD9"/>
    <w:rsid w:val="00430DD2"/>
    <w:rsid w:val="004320C7"/>
    <w:rsid w:val="00432475"/>
    <w:rsid w:val="00433949"/>
    <w:rsid w:val="00435A26"/>
    <w:rsid w:val="00437574"/>
    <w:rsid w:val="00437E0F"/>
    <w:rsid w:val="00440E1D"/>
    <w:rsid w:val="00441226"/>
    <w:rsid w:val="0044175A"/>
    <w:rsid w:val="00441906"/>
    <w:rsid w:val="00441E43"/>
    <w:rsid w:val="00442762"/>
    <w:rsid w:val="00442B35"/>
    <w:rsid w:val="00442B5D"/>
    <w:rsid w:val="00443A8D"/>
    <w:rsid w:val="0044440F"/>
    <w:rsid w:val="004446C0"/>
    <w:rsid w:val="0044716F"/>
    <w:rsid w:val="00447B9A"/>
    <w:rsid w:val="00447BDE"/>
    <w:rsid w:val="004501B2"/>
    <w:rsid w:val="00450D3C"/>
    <w:rsid w:val="004516D5"/>
    <w:rsid w:val="00451E99"/>
    <w:rsid w:val="0045231D"/>
    <w:rsid w:val="00452EBD"/>
    <w:rsid w:val="0045455B"/>
    <w:rsid w:val="004555C0"/>
    <w:rsid w:val="00456ECD"/>
    <w:rsid w:val="00456EFC"/>
    <w:rsid w:val="00457F2E"/>
    <w:rsid w:val="00462B7A"/>
    <w:rsid w:val="004649BC"/>
    <w:rsid w:val="00465154"/>
    <w:rsid w:val="004663C3"/>
    <w:rsid w:val="00466E16"/>
    <w:rsid w:val="00466E99"/>
    <w:rsid w:val="00470005"/>
    <w:rsid w:val="00470B31"/>
    <w:rsid w:val="00470BD4"/>
    <w:rsid w:val="0047146C"/>
    <w:rsid w:val="00473172"/>
    <w:rsid w:val="004736A0"/>
    <w:rsid w:val="00474E14"/>
    <w:rsid w:val="004755D1"/>
    <w:rsid w:val="00480959"/>
    <w:rsid w:val="00480EAC"/>
    <w:rsid w:val="00481306"/>
    <w:rsid w:val="0048154B"/>
    <w:rsid w:val="0048194E"/>
    <w:rsid w:val="00482F7F"/>
    <w:rsid w:val="004838BD"/>
    <w:rsid w:val="0048391B"/>
    <w:rsid w:val="00483CDC"/>
    <w:rsid w:val="004842CF"/>
    <w:rsid w:val="0048435F"/>
    <w:rsid w:val="00484C73"/>
    <w:rsid w:val="0048691C"/>
    <w:rsid w:val="00486A5B"/>
    <w:rsid w:val="00490BC9"/>
    <w:rsid w:val="00490DE3"/>
    <w:rsid w:val="0049144E"/>
    <w:rsid w:val="004919B4"/>
    <w:rsid w:val="00492A39"/>
    <w:rsid w:val="004937B4"/>
    <w:rsid w:val="00493F10"/>
    <w:rsid w:val="004951C6"/>
    <w:rsid w:val="0049563B"/>
    <w:rsid w:val="00495921"/>
    <w:rsid w:val="00495DDB"/>
    <w:rsid w:val="00496FEB"/>
    <w:rsid w:val="0049711C"/>
    <w:rsid w:val="004A0362"/>
    <w:rsid w:val="004A0B2C"/>
    <w:rsid w:val="004A0C38"/>
    <w:rsid w:val="004A1810"/>
    <w:rsid w:val="004A2BE8"/>
    <w:rsid w:val="004A2DB8"/>
    <w:rsid w:val="004A3BFF"/>
    <w:rsid w:val="004A4341"/>
    <w:rsid w:val="004A4E2C"/>
    <w:rsid w:val="004A70EE"/>
    <w:rsid w:val="004A7DB0"/>
    <w:rsid w:val="004B0AD4"/>
    <w:rsid w:val="004B1327"/>
    <w:rsid w:val="004B40C4"/>
    <w:rsid w:val="004B4D2B"/>
    <w:rsid w:val="004B51FE"/>
    <w:rsid w:val="004B7161"/>
    <w:rsid w:val="004B7206"/>
    <w:rsid w:val="004C19A4"/>
    <w:rsid w:val="004C2055"/>
    <w:rsid w:val="004C43C3"/>
    <w:rsid w:val="004C68F7"/>
    <w:rsid w:val="004C6E4C"/>
    <w:rsid w:val="004C7C19"/>
    <w:rsid w:val="004D109A"/>
    <w:rsid w:val="004D2AF4"/>
    <w:rsid w:val="004D32F2"/>
    <w:rsid w:val="004D3671"/>
    <w:rsid w:val="004D440D"/>
    <w:rsid w:val="004D49C8"/>
    <w:rsid w:val="004D4E52"/>
    <w:rsid w:val="004D4E88"/>
    <w:rsid w:val="004D5381"/>
    <w:rsid w:val="004D6236"/>
    <w:rsid w:val="004D7389"/>
    <w:rsid w:val="004D77AC"/>
    <w:rsid w:val="004D7E98"/>
    <w:rsid w:val="004E06ED"/>
    <w:rsid w:val="004E0ACC"/>
    <w:rsid w:val="004E170A"/>
    <w:rsid w:val="004E2D55"/>
    <w:rsid w:val="004E379B"/>
    <w:rsid w:val="004E43ED"/>
    <w:rsid w:val="004E458E"/>
    <w:rsid w:val="004E4E11"/>
    <w:rsid w:val="004E64F9"/>
    <w:rsid w:val="004E75DA"/>
    <w:rsid w:val="004E7A2F"/>
    <w:rsid w:val="004E7D4E"/>
    <w:rsid w:val="004E7FA7"/>
    <w:rsid w:val="004F0713"/>
    <w:rsid w:val="004F10EB"/>
    <w:rsid w:val="004F1A33"/>
    <w:rsid w:val="004F2F06"/>
    <w:rsid w:val="004F37E3"/>
    <w:rsid w:val="004F53BF"/>
    <w:rsid w:val="004F6153"/>
    <w:rsid w:val="004F6AAD"/>
    <w:rsid w:val="005016B1"/>
    <w:rsid w:val="005016BF"/>
    <w:rsid w:val="005019FB"/>
    <w:rsid w:val="0050207C"/>
    <w:rsid w:val="005023B6"/>
    <w:rsid w:val="00503089"/>
    <w:rsid w:val="00503DB9"/>
    <w:rsid w:val="005048CF"/>
    <w:rsid w:val="00504DED"/>
    <w:rsid w:val="00506024"/>
    <w:rsid w:val="00506163"/>
    <w:rsid w:val="005064FA"/>
    <w:rsid w:val="00506F3B"/>
    <w:rsid w:val="005070E5"/>
    <w:rsid w:val="00507371"/>
    <w:rsid w:val="005079D6"/>
    <w:rsid w:val="00510373"/>
    <w:rsid w:val="00510D50"/>
    <w:rsid w:val="0051331B"/>
    <w:rsid w:val="00513E45"/>
    <w:rsid w:val="005146E9"/>
    <w:rsid w:val="00514B9E"/>
    <w:rsid w:val="00515D95"/>
    <w:rsid w:val="0051601E"/>
    <w:rsid w:val="005167CC"/>
    <w:rsid w:val="0051798B"/>
    <w:rsid w:val="00517CE0"/>
    <w:rsid w:val="00520114"/>
    <w:rsid w:val="00524756"/>
    <w:rsid w:val="005262AA"/>
    <w:rsid w:val="00531901"/>
    <w:rsid w:val="00532759"/>
    <w:rsid w:val="00532F92"/>
    <w:rsid w:val="0053372B"/>
    <w:rsid w:val="00533BD3"/>
    <w:rsid w:val="005348A0"/>
    <w:rsid w:val="00534C24"/>
    <w:rsid w:val="005364EE"/>
    <w:rsid w:val="0053650B"/>
    <w:rsid w:val="005367AA"/>
    <w:rsid w:val="005370B4"/>
    <w:rsid w:val="00540D77"/>
    <w:rsid w:val="00540F49"/>
    <w:rsid w:val="00540FAC"/>
    <w:rsid w:val="005413B7"/>
    <w:rsid w:val="00541FEE"/>
    <w:rsid w:val="00542013"/>
    <w:rsid w:val="0054201E"/>
    <w:rsid w:val="00542C74"/>
    <w:rsid w:val="00544343"/>
    <w:rsid w:val="005453C7"/>
    <w:rsid w:val="005455CB"/>
    <w:rsid w:val="00545734"/>
    <w:rsid w:val="00545C0C"/>
    <w:rsid w:val="00546B96"/>
    <w:rsid w:val="00546DAE"/>
    <w:rsid w:val="00547C3C"/>
    <w:rsid w:val="0055063C"/>
    <w:rsid w:val="00551519"/>
    <w:rsid w:val="005519CE"/>
    <w:rsid w:val="00551B50"/>
    <w:rsid w:val="005528A9"/>
    <w:rsid w:val="005531DA"/>
    <w:rsid w:val="00553A76"/>
    <w:rsid w:val="00556102"/>
    <w:rsid w:val="00556342"/>
    <w:rsid w:val="005573CC"/>
    <w:rsid w:val="005574AF"/>
    <w:rsid w:val="00557C21"/>
    <w:rsid w:val="00560138"/>
    <w:rsid w:val="00560F1A"/>
    <w:rsid w:val="00561072"/>
    <w:rsid w:val="0056205B"/>
    <w:rsid w:val="005627CD"/>
    <w:rsid w:val="00562ECE"/>
    <w:rsid w:val="0056470C"/>
    <w:rsid w:val="005648C7"/>
    <w:rsid w:val="00565026"/>
    <w:rsid w:val="00565B56"/>
    <w:rsid w:val="00566083"/>
    <w:rsid w:val="00566543"/>
    <w:rsid w:val="00566A59"/>
    <w:rsid w:val="005677A1"/>
    <w:rsid w:val="00567820"/>
    <w:rsid w:val="00570768"/>
    <w:rsid w:val="00570A31"/>
    <w:rsid w:val="00570D09"/>
    <w:rsid w:val="005713E8"/>
    <w:rsid w:val="005738FA"/>
    <w:rsid w:val="005744EC"/>
    <w:rsid w:val="0057493D"/>
    <w:rsid w:val="00574B72"/>
    <w:rsid w:val="00577872"/>
    <w:rsid w:val="0057787C"/>
    <w:rsid w:val="00577BFD"/>
    <w:rsid w:val="00577F82"/>
    <w:rsid w:val="00580593"/>
    <w:rsid w:val="00580D54"/>
    <w:rsid w:val="0058261F"/>
    <w:rsid w:val="0058297E"/>
    <w:rsid w:val="00583A3B"/>
    <w:rsid w:val="00583C77"/>
    <w:rsid w:val="005846D6"/>
    <w:rsid w:val="00584BDE"/>
    <w:rsid w:val="00584D16"/>
    <w:rsid w:val="00585214"/>
    <w:rsid w:val="00585C5E"/>
    <w:rsid w:val="00590D34"/>
    <w:rsid w:val="00591130"/>
    <w:rsid w:val="00591832"/>
    <w:rsid w:val="005919F6"/>
    <w:rsid w:val="00593C26"/>
    <w:rsid w:val="00594A08"/>
    <w:rsid w:val="00595A85"/>
    <w:rsid w:val="00595DEF"/>
    <w:rsid w:val="005964DE"/>
    <w:rsid w:val="005A0CD1"/>
    <w:rsid w:val="005A0DD9"/>
    <w:rsid w:val="005A1A81"/>
    <w:rsid w:val="005A2FF0"/>
    <w:rsid w:val="005A3603"/>
    <w:rsid w:val="005A4609"/>
    <w:rsid w:val="005A4A23"/>
    <w:rsid w:val="005A4A65"/>
    <w:rsid w:val="005A4B2D"/>
    <w:rsid w:val="005A5000"/>
    <w:rsid w:val="005A5306"/>
    <w:rsid w:val="005A6C77"/>
    <w:rsid w:val="005A6D78"/>
    <w:rsid w:val="005A6ECD"/>
    <w:rsid w:val="005A73AB"/>
    <w:rsid w:val="005A7B08"/>
    <w:rsid w:val="005A7E5A"/>
    <w:rsid w:val="005B1834"/>
    <w:rsid w:val="005B1EE5"/>
    <w:rsid w:val="005B264D"/>
    <w:rsid w:val="005B35B8"/>
    <w:rsid w:val="005B38D4"/>
    <w:rsid w:val="005B4909"/>
    <w:rsid w:val="005B569B"/>
    <w:rsid w:val="005B592A"/>
    <w:rsid w:val="005B5C3C"/>
    <w:rsid w:val="005B71B3"/>
    <w:rsid w:val="005B73C5"/>
    <w:rsid w:val="005B7A6B"/>
    <w:rsid w:val="005C02BC"/>
    <w:rsid w:val="005C0EB5"/>
    <w:rsid w:val="005C0F7F"/>
    <w:rsid w:val="005C13D9"/>
    <w:rsid w:val="005C1838"/>
    <w:rsid w:val="005C1BC8"/>
    <w:rsid w:val="005C2BAE"/>
    <w:rsid w:val="005C2E4C"/>
    <w:rsid w:val="005C6069"/>
    <w:rsid w:val="005C6229"/>
    <w:rsid w:val="005C6911"/>
    <w:rsid w:val="005C7BF2"/>
    <w:rsid w:val="005D0666"/>
    <w:rsid w:val="005D0CC5"/>
    <w:rsid w:val="005D145B"/>
    <w:rsid w:val="005D1C8E"/>
    <w:rsid w:val="005D1FAA"/>
    <w:rsid w:val="005D289C"/>
    <w:rsid w:val="005D2E77"/>
    <w:rsid w:val="005D2F75"/>
    <w:rsid w:val="005D351C"/>
    <w:rsid w:val="005D361C"/>
    <w:rsid w:val="005D41D5"/>
    <w:rsid w:val="005D46E0"/>
    <w:rsid w:val="005D49A4"/>
    <w:rsid w:val="005D569B"/>
    <w:rsid w:val="005D5CD5"/>
    <w:rsid w:val="005D6EDD"/>
    <w:rsid w:val="005D7C20"/>
    <w:rsid w:val="005E0663"/>
    <w:rsid w:val="005E066E"/>
    <w:rsid w:val="005E0785"/>
    <w:rsid w:val="005E0C83"/>
    <w:rsid w:val="005E1E2B"/>
    <w:rsid w:val="005E2519"/>
    <w:rsid w:val="005E2A30"/>
    <w:rsid w:val="005E3F46"/>
    <w:rsid w:val="005E51E7"/>
    <w:rsid w:val="005E68BA"/>
    <w:rsid w:val="005F0227"/>
    <w:rsid w:val="005F0410"/>
    <w:rsid w:val="005F0EE0"/>
    <w:rsid w:val="005F1000"/>
    <w:rsid w:val="005F1FB1"/>
    <w:rsid w:val="005F3956"/>
    <w:rsid w:val="005F3F0C"/>
    <w:rsid w:val="005F4643"/>
    <w:rsid w:val="005F5560"/>
    <w:rsid w:val="005F6195"/>
    <w:rsid w:val="005F6C59"/>
    <w:rsid w:val="005F6FF9"/>
    <w:rsid w:val="005F73F7"/>
    <w:rsid w:val="005F780B"/>
    <w:rsid w:val="006003E9"/>
    <w:rsid w:val="00600B74"/>
    <w:rsid w:val="00601BAA"/>
    <w:rsid w:val="00602016"/>
    <w:rsid w:val="006025A5"/>
    <w:rsid w:val="00603677"/>
    <w:rsid w:val="006036D0"/>
    <w:rsid w:val="00603916"/>
    <w:rsid w:val="006046C7"/>
    <w:rsid w:val="006059AD"/>
    <w:rsid w:val="00611F81"/>
    <w:rsid w:val="006124BD"/>
    <w:rsid w:val="00612C48"/>
    <w:rsid w:val="00612CC4"/>
    <w:rsid w:val="00614CD1"/>
    <w:rsid w:val="00615269"/>
    <w:rsid w:val="00615445"/>
    <w:rsid w:val="006154AF"/>
    <w:rsid w:val="00615B06"/>
    <w:rsid w:val="00615B15"/>
    <w:rsid w:val="006165BB"/>
    <w:rsid w:val="00616E7B"/>
    <w:rsid w:val="00617756"/>
    <w:rsid w:val="006202FC"/>
    <w:rsid w:val="00623322"/>
    <w:rsid w:val="00623DDD"/>
    <w:rsid w:val="00623E4C"/>
    <w:rsid w:val="00624297"/>
    <w:rsid w:val="00624345"/>
    <w:rsid w:val="00624494"/>
    <w:rsid w:val="00624A79"/>
    <w:rsid w:val="00624AF9"/>
    <w:rsid w:val="00624C93"/>
    <w:rsid w:val="00624D46"/>
    <w:rsid w:val="00624D9F"/>
    <w:rsid w:val="00624E86"/>
    <w:rsid w:val="0062570E"/>
    <w:rsid w:val="00626321"/>
    <w:rsid w:val="006264D1"/>
    <w:rsid w:val="0062707D"/>
    <w:rsid w:val="0062708B"/>
    <w:rsid w:val="006322C0"/>
    <w:rsid w:val="00632E90"/>
    <w:rsid w:val="0063362F"/>
    <w:rsid w:val="00633811"/>
    <w:rsid w:val="00633E7D"/>
    <w:rsid w:val="00634A7B"/>
    <w:rsid w:val="00636150"/>
    <w:rsid w:val="0063636A"/>
    <w:rsid w:val="006363BF"/>
    <w:rsid w:val="00636CE2"/>
    <w:rsid w:val="00637565"/>
    <w:rsid w:val="00641A23"/>
    <w:rsid w:val="00644728"/>
    <w:rsid w:val="00645276"/>
    <w:rsid w:val="00645A98"/>
    <w:rsid w:val="00645D13"/>
    <w:rsid w:val="006463EB"/>
    <w:rsid w:val="00650D5D"/>
    <w:rsid w:val="0065111E"/>
    <w:rsid w:val="00651DF3"/>
    <w:rsid w:val="00651F7E"/>
    <w:rsid w:val="006526BA"/>
    <w:rsid w:val="00652A6E"/>
    <w:rsid w:val="00652BD5"/>
    <w:rsid w:val="00653268"/>
    <w:rsid w:val="00653B92"/>
    <w:rsid w:val="006546A6"/>
    <w:rsid w:val="00654B0F"/>
    <w:rsid w:val="00654F3A"/>
    <w:rsid w:val="006557BB"/>
    <w:rsid w:val="00656EEC"/>
    <w:rsid w:val="00657881"/>
    <w:rsid w:val="0065789C"/>
    <w:rsid w:val="00657A1B"/>
    <w:rsid w:val="00660885"/>
    <w:rsid w:val="006610E9"/>
    <w:rsid w:val="00661346"/>
    <w:rsid w:val="00662287"/>
    <w:rsid w:val="00662F58"/>
    <w:rsid w:val="0066345A"/>
    <w:rsid w:val="00665461"/>
    <w:rsid w:val="00665A36"/>
    <w:rsid w:val="00665B68"/>
    <w:rsid w:val="0066722C"/>
    <w:rsid w:val="00670C12"/>
    <w:rsid w:val="00670FF1"/>
    <w:rsid w:val="00672BE0"/>
    <w:rsid w:val="00673124"/>
    <w:rsid w:val="0067316B"/>
    <w:rsid w:val="006736EE"/>
    <w:rsid w:val="00673835"/>
    <w:rsid w:val="0067426E"/>
    <w:rsid w:val="006746DC"/>
    <w:rsid w:val="00674F14"/>
    <w:rsid w:val="006750D4"/>
    <w:rsid w:val="006754F5"/>
    <w:rsid w:val="00675A22"/>
    <w:rsid w:val="00675F61"/>
    <w:rsid w:val="006766A3"/>
    <w:rsid w:val="00676CA3"/>
    <w:rsid w:val="00676CB9"/>
    <w:rsid w:val="006775D2"/>
    <w:rsid w:val="00677BDE"/>
    <w:rsid w:val="00677EE4"/>
    <w:rsid w:val="0068019F"/>
    <w:rsid w:val="0068044A"/>
    <w:rsid w:val="006807E2"/>
    <w:rsid w:val="00680AF9"/>
    <w:rsid w:val="0068107D"/>
    <w:rsid w:val="00681599"/>
    <w:rsid w:val="006822FC"/>
    <w:rsid w:val="00682E2B"/>
    <w:rsid w:val="006838CA"/>
    <w:rsid w:val="00684A50"/>
    <w:rsid w:val="00684B92"/>
    <w:rsid w:val="00685404"/>
    <w:rsid w:val="00685BF9"/>
    <w:rsid w:val="00686BA2"/>
    <w:rsid w:val="006875D8"/>
    <w:rsid w:val="00687F8E"/>
    <w:rsid w:val="00690378"/>
    <w:rsid w:val="00690685"/>
    <w:rsid w:val="00690FB4"/>
    <w:rsid w:val="006910BA"/>
    <w:rsid w:val="00691278"/>
    <w:rsid w:val="00692431"/>
    <w:rsid w:val="006927C1"/>
    <w:rsid w:val="00694CB3"/>
    <w:rsid w:val="00694E1E"/>
    <w:rsid w:val="00695279"/>
    <w:rsid w:val="006956FF"/>
    <w:rsid w:val="00695C83"/>
    <w:rsid w:val="00696D4F"/>
    <w:rsid w:val="006971DC"/>
    <w:rsid w:val="00697DA8"/>
    <w:rsid w:val="00697FCF"/>
    <w:rsid w:val="006A0E3E"/>
    <w:rsid w:val="006A13E2"/>
    <w:rsid w:val="006A18F9"/>
    <w:rsid w:val="006A1DED"/>
    <w:rsid w:val="006A25C8"/>
    <w:rsid w:val="006A2CB6"/>
    <w:rsid w:val="006A363B"/>
    <w:rsid w:val="006A45CC"/>
    <w:rsid w:val="006A4B72"/>
    <w:rsid w:val="006A5315"/>
    <w:rsid w:val="006A5A54"/>
    <w:rsid w:val="006A6806"/>
    <w:rsid w:val="006A71AB"/>
    <w:rsid w:val="006A73D0"/>
    <w:rsid w:val="006A79FD"/>
    <w:rsid w:val="006B0190"/>
    <w:rsid w:val="006B0615"/>
    <w:rsid w:val="006B190B"/>
    <w:rsid w:val="006B2016"/>
    <w:rsid w:val="006B26A5"/>
    <w:rsid w:val="006B438F"/>
    <w:rsid w:val="006B7A1A"/>
    <w:rsid w:val="006B7ACF"/>
    <w:rsid w:val="006B7DEB"/>
    <w:rsid w:val="006B7EC7"/>
    <w:rsid w:val="006C01D5"/>
    <w:rsid w:val="006C08B9"/>
    <w:rsid w:val="006C14C6"/>
    <w:rsid w:val="006C1A58"/>
    <w:rsid w:val="006C208C"/>
    <w:rsid w:val="006C23B1"/>
    <w:rsid w:val="006C2492"/>
    <w:rsid w:val="006C2E2D"/>
    <w:rsid w:val="006C3360"/>
    <w:rsid w:val="006C3897"/>
    <w:rsid w:val="006C3A2E"/>
    <w:rsid w:val="006C41B2"/>
    <w:rsid w:val="006C4616"/>
    <w:rsid w:val="006C590E"/>
    <w:rsid w:val="006C7628"/>
    <w:rsid w:val="006D0D59"/>
    <w:rsid w:val="006D21E9"/>
    <w:rsid w:val="006D2BCB"/>
    <w:rsid w:val="006D6E52"/>
    <w:rsid w:val="006E248B"/>
    <w:rsid w:val="006E4B98"/>
    <w:rsid w:val="006E52F8"/>
    <w:rsid w:val="006E5483"/>
    <w:rsid w:val="006E55D0"/>
    <w:rsid w:val="006E5804"/>
    <w:rsid w:val="006E602A"/>
    <w:rsid w:val="006E6624"/>
    <w:rsid w:val="006E7433"/>
    <w:rsid w:val="006F0A4B"/>
    <w:rsid w:val="006F1384"/>
    <w:rsid w:val="006F1508"/>
    <w:rsid w:val="006F1B7A"/>
    <w:rsid w:val="006F1EDB"/>
    <w:rsid w:val="006F3E5A"/>
    <w:rsid w:val="006F4CCF"/>
    <w:rsid w:val="006F565F"/>
    <w:rsid w:val="006F56CD"/>
    <w:rsid w:val="006F62C7"/>
    <w:rsid w:val="006F685B"/>
    <w:rsid w:val="006F6953"/>
    <w:rsid w:val="007016EF"/>
    <w:rsid w:val="00701E50"/>
    <w:rsid w:val="007020B4"/>
    <w:rsid w:val="007022C0"/>
    <w:rsid w:val="00705E9E"/>
    <w:rsid w:val="00707109"/>
    <w:rsid w:val="00707170"/>
    <w:rsid w:val="00713E64"/>
    <w:rsid w:val="00715318"/>
    <w:rsid w:val="00715472"/>
    <w:rsid w:val="00716F10"/>
    <w:rsid w:val="00717DC5"/>
    <w:rsid w:val="007200BF"/>
    <w:rsid w:val="00720CF2"/>
    <w:rsid w:val="00720D99"/>
    <w:rsid w:val="00721315"/>
    <w:rsid w:val="00721B28"/>
    <w:rsid w:val="00721BA8"/>
    <w:rsid w:val="00722B1A"/>
    <w:rsid w:val="00722B26"/>
    <w:rsid w:val="007235DE"/>
    <w:rsid w:val="0072393C"/>
    <w:rsid w:val="00723FA6"/>
    <w:rsid w:val="00724652"/>
    <w:rsid w:val="00724C66"/>
    <w:rsid w:val="0072570E"/>
    <w:rsid w:val="00726377"/>
    <w:rsid w:val="00727CF4"/>
    <w:rsid w:val="00727FDE"/>
    <w:rsid w:val="00730005"/>
    <w:rsid w:val="007302B4"/>
    <w:rsid w:val="0073169E"/>
    <w:rsid w:val="007328C6"/>
    <w:rsid w:val="007339D9"/>
    <w:rsid w:val="00733F45"/>
    <w:rsid w:val="007343D5"/>
    <w:rsid w:val="0073455D"/>
    <w:rsid w:val="007347C5"/>
    <w:rsid w:val="00734A04"/>
    <w:rsid w:val="00736F95"/>
    <w:rsid w:val="007377BD"/>
    <w:rsid w:val="00737B31"/>
    <w:rsid w:val="0074008F"/>
    <w:rsid w:val="00740682"/>
    <w:rsid w:val="00740AD5"/>
    <w:rsid w:val="00741594"/>
    <w:rsid w:val="007422F7"/>
    <w:rsid w:val="00743D78"/>
    <w:rsid w:val="0074440D"/>
    <w:rsid w:val="00744A0F"/>
    <w:rsid w:val="00745DD8"/>
    <w:rsid w:val="00750165"/>
    <w:rsid w:val="00750A57"/>
    <w:rsid w:val="00750A97"/>
    <w:rsid w:val="00751088"/>
    <w:rsid w:val="00751675"/>
    <w:rsid w:val="00753253"/>
    <w:rsid w:val="007539F3"/>
    <w:rsid w:val="00753B0A"/>
    <w:rsid w:val="00754E61"/>
    <w:rsid w:val="00754FF4"/>
    <w:rsid w:val="007553BD"/>
    <w:rsid w:val="0075591E"/>
    <w:rsid w:val="007564F8"/>
    <w:rsid w:val="007568A3"/>
    <w:rsid w:val="0075697A"/>
    <w:rsid w:val="00756B30"/>
    <w:rsid w:val="007608A2"/>
    <w:rsid w:val="0076488E"/>
    <w:rsid w:val="00764899"/>
    <w:rsid w:val="00764A54"/>
    <w:rsid w:val="007655BA"/>
    <w:rsid w:val="00765707"/>
    <w:rsid w:val="00766378"/>
    <w:rsid w:val="00766A1B"/>
    <w:rsid w:val="00766DFF"/>
    <w:rsid w:val="00767C27"/>
    <w:rsid w:val="007705BF"/>
    <w:rsid w:val="00771C92"/>
    <w:rsid w:val="00771CE2"/>
    <w:rsid w:val="0077406A"/>
    <w:rsid w:val="0077511E"/>
    <w:rsid w:val="007763E1"/>
    <w:rsid w:val="00776F22"/>
    <w:rsid w:val="007770F2"/>
    <w:rsid w:val="007807BE"/>
    <w:rsid w:val="0078147D"/>
    <w:rsid w:val="00782B32"/>
    <w:rsid w:val="00782C20"/>
    <w:rsid w:val="007837B1"/>
    <w:rsid w:val="00783C01"/>
    <w:rsid w:val="00784B91"/>
    <w:rsid w:val="007858E8"/>
    <w:rsid w:val="00786065"/>
    <w:rsid w:val="007860C6"/>
    <w:rsid w:val="00786995"/>
    <w:rsid w:val="00787F3F"/>
    <w:rsid w:val="0079039E"/>
    <w:rsid w:val="00790B3B"/>
    <w:rsid w:val="00790EAB"/>
    <w:rsid w:val="007910E3"/>
    <w:rsid w:val="007914A5"/>
    <w:rsid w:val="00791DEA"/>
    <w:rsid w:val="007936B8"/>
    <w:rsid w:val="00793A7B"/>
    <w:rsid w:val="00794DB2"/>
    <w:rsid w:val="00796F55"/>
    <w:rsid w:val="0079711F"/>
    <w:rsid w:val="00797161"/>
    <w:rsid w:val="00797174"/>
    <w:rsid w:val="00797351"/>
    <w:rsid w:val="00797BC6"/>
    <w:rsid w:val="007A1263"/>
    <w:rsid w:val="007A16AB"/>
    <w:rsid w:val="007A3407"/>
    <w:rsid w:val="007A3627"/>
    <w:rsid w:val="007A4EE4"/>
    <w:rsid w:val="007A7F5C"/>
    <w:rsid w:val="007B143E"/>
    <w:rsid w:val="007B17CA"/>
    <w:rsid w:val="007B3332"/>
    <w:rsid w:val="007B4588"/>
    <w:rsid w:val="007B4708"/>
    <w:rsid w:val="007B4E7A"/>
    <w:rsid w:val="007B5DAA"/>
    <w:rsid w:val="007B60E4"/>
    <w:rsid w:val="007B65D5"/>
    <w:rsid w:val="007B7B0E"/>
    <w:rsid w:val="007B7F04"/>
    <w:rsid w:val="007C1C46"/>
    <w:rsid w:val="007C1C99"/>
    <w:rsid w:val="007C210B"/>
    <w:rsid w:val="007C28A3"/>
    <w:rsid w:val="007C344C"/>
    <w:rsid w:val="007C579A"/>
    <w:rsid w:val="007C5827"/>
    <w:rsid w:val="007C5ABE"/>
    <w:rsid w:val="007D00EE"/>
    <w:rsid w:val="007D028B"/>
    <w:rsid w:val="007D06EE"/>
    <w:rsid w:val="007D0955"/>
    <w:rsid w:val="007D0A6F"/>
    <w:rsid w:val="007D1570"/>
    <w:rsid w:val="007D1848"/>
    <w:rsid w:val="007D1960"/>
    <w:rsid w:val="007D2007"/>
    <w:rsid w:val="007D22AE"/>
    <w:rsid w:val="007D3468"/>
    <w:rsid w:val="007D44C8"/>
    <w:rsid w:val="007D46CF"/>
    <w:rsid w:val="007D47DD"/>
    <w:rsid w:val="007D71C9"/>
    <w:rsid w:val="007D72B8"/>
    <w:rsid w:val="007D76BB"/>
    <w:rsid w:val="007D7898"/>
    <w:rsid w:val="007D7AC8"/>
    <w:rsid w:val="007D7CF4"/>
    <w:rsid w:val="007E0248"/>
    <w:rsid w:val="007E0641"/>
    <w:rsid w:val="007E09F5"/>
    <w:rsid w:val="007E0A52"/>
    <w:rsid w:val="007E0AA3"/>
    <w:rsid w:val="007E220A"/>
    <w:rsid w:val="007E260B"/>
    <w:rsid w:val="007E2720"/>
    <w:rsid w:val="007E3848"/>
    <w:rsid w:val="007E3A55"/>
    <w:rsid w:val="007E3BCD"/>
    <w:rsid w:val="007E49CA"/>
    <w:rsid w:val="007E4C9E"/>
    <w:rsid w:val="007E5E9A"/>
    <w:rsid w:val="007E7F59"/>
    <w:rsid w:val="007F0E74"/>
    <w:rsid w:val="007F40F4"/>
    <w:rsid w:val="007F4432"/>
    <w:rsid w:val="007F55D0"/>
    <w:rsid w:val="007F5656"/>
    <w:rsid w:val="007F577E"/>
    <w:rsid w:val="007F67A0"/>
    <w:rsid w:val="007F713F"/>
    <w:rsid w:val="0080024C"/>
    <w:rsid w:val="00800262"/>
    <w:rsid w:val="008012FC"/>
    <w:rsid w:val="0080201A"/>
    <w:rsid w:val="00803176"/>
    <w:rsid w:val="008031BE"/>
    <w:rsid w:val="00805DB8"/>
    <w:rsid w:val="00805FA1"/>
    <w:rsid w:val="008073B9"/>
    <w:rsid w:val="00810BCE"/>
    <w:rsid w:val="00810E83"/>
    <w:rsid w:val="0081106B"/>
    <w:rsid w:val="008115FB"/>
    <w:rsid w:val="0081185A"/>
    <w:rsid w:val="0081213A"/>
    <w:rsid w:val="00812F28"/>
    <w:rsid w:val="0081390C"/>
    <w:rsid w:val="008139A6"/>
    <w:rsid w:val="00814285"/>
    <w:rsid w:val="00814845"/>
    <w:rsid w:val="008149FA"/>
    <w:rsid w:val="00815A32"/>
    <w:rsid w:val="00816582"/>
    <w:rsid w:val="00821929"/>
    <w:rsid w:val="008228BE"/>
    <w:rsid w:val="00822C2B"/>
    <w:rsid w:val="008233BA"/>
    <w:rsid w:val="00824589"/>
    <w:rsid w:val="008249BE"/>
    <w:rsid w:val="008250AD"/>
    <w:rsid w:val="00830D6F"/>
    <w:rsid w:val="008316BE"/>
    <w:rsid w:val="00831BBF"/>
    <w:rsid w:val="0083309B"/>
    <w:rsid w:val="008338B5"/>
    <w:rsid w:val="00836B1F"/>
    <w:rsid w:val="008372DA"/>
    <w:rsid w:val="00837555"/>
    <w:rsid w:val="00837FF0"/>
    <w:rsid w:val="0084027C"/>
    <w:rsid w:val="00840875"/>
    <w:rsid w:val="00841DB9"/>
    <w:rsid w:val="00842A5C"/>
    <w:rsid w:val="0084396B"/>
    <w:rsid w:val="00843B4F"/>
    <w:rsid w:val="00844286"/>
    <w:rsid w:val="00844A89"/>
    <w:rsid w:val="00845EE0"/>
    <w:rsid w:val="0084617F"/>
    <w:rsid w:val="008464B7"/>
    <w:rsid w:val="00846625"/>
    <w:rsid w:val="008500E3"/>
    <w:rsid w:val="008502EF"/>
    <w:rsid w:val="00850AC6"/>
    <w:rsid w:val="0085108C"/>
    <w:rsid w:val="00851168"/>
    <w:rsid w:val="00851429"/>
    <w:rsid w:val="008523CC"/>
    <w:rsid w:val="00853E4A"/>
    <w:rsid w:val="008545AC"/>
    <w:rsid w:val="00854654"/>
    <w:rsid w:val="0085487E"/>
    <w:rsid w:val="00857113"/>
    <w:rsid w:val="00857E73"/>
    <w:rsid w:val="00860DC2"/>
    <w:rsid w:val="008618AC"/>
    <w:rsid w:val="00861FFE"/>
    <w:rsid w:val="00862866"/>
    <w:rsid w:val="00862BC3"/>
    <w:rsid w:val="00863715"/>
    <w:rsid w:val="008639AD"/>
    <w:rsid w:val="00863F7B"/>
    <w:rsid w:val="00864A21"/>
    <w:rsid w:val="008656EA"/>
    <w:rsid w:val="00865854"/>
    <w:rsid w:val="00865E57"/>
    <w:rsid w:val="00865E98"/>
    <w:rsid w:val="00866054"/>
    <w:rsid w:val="008672B8"/>
    <w:rsid w:val="00867F97"/>
    <w:rsid w:val="00870382"/>
    <w:rsid w:val="008721E9"/>
    <w:rsid w:val="00873526"/>
    <w:rsid w:val="00873778"/>
    <w:rsid w:val="0087399F"/>
    <w:rsid w:val="00873D9B"/>
    <w:rsid w:val="0087553C"/>
    <w:rsid w:val="00875C24"/>
    <w:rsid w:val="00877C40"/>
    <w:rsid w:val="00880B9F"/>
    <w:rsid w:val="0088114F"/>
    <w:rsid w:val="0088290F"/>
    <w:rsid w:val="00882D67"/>
    <w:rsid w:val="008835EA"/>
    <w:rsid w:val="00884693"/>
    <w:rsid w:val="00884A24"/>
    <w:rsid w:val="00885BFB"/>
    <w:rsid w:val="00886106"/>
    <w:rsid w:val="00886946"/>
    <w:rsid w:val="00886BFA"/>
    <w:rsid w:val="00886C59"/>
    <w:rsid w:val="00892666"/>
    <w:rsid w:val="008927BB"/>
    <w:rsid w:val="00893817"/>
    <w:rsid w:val="0089454F"/>
    <w:rsid w:val="008947A7"/>
    <w:rsid w:val="00896408"/>
    <w:rsid w:val="008965A2"/>
    <w:rsid w:val="00896640"/>
    <w:rsid w:val="0089696E"/>
    <w:rsid w:val="00896AB4"/>
    <w:rsid w:val="00896EEF"/>
    <w:rsid w:val="00897D58"/>
    <w:rsid w:val="008A072E"/>
    <w:rsid w:val="008A07E9"/>
    <w:rsid w:val="008A0D39"/>
    <w:rsid w:val="008A147C"/>
    <w:rsid w:val="008A36CE"/>
    <w:rsid w:val="008A3FA0"/>
    <w:rsid w:val="008A5716"/>
    <w:rsid w:val="008A688A"/>
    <w:rsid w:val="008A69FC"/>
    <w:rsid w:val="008A6F84"/>
    <w:rsid w:val="008A7CC1"/>
    <w:rsid w:val="008B11BE"/>
    <w:rsid w:val="008B1E0B"/>
    <w:rsid w:val="008B1F9D"/>
    <w:rsid w:val="008B25B2"/>
    <w:rsid w:val="008B282D"/>
    <w:rsid w:val="008B2EE9"/>
    <w:rsid w:val="008B3B2B"/>
    <w:rsid w:val="008B4E2A"/>
    <w:rsid w:val="008B6204"/>
    <w:rsid w:val="008B6B72"/>
    <w:rsid w:val="008B7BF4"/>
    <w:rsid w:val="008C002E"/>
    <w:rsid w:val="008C12A4"/>
    <w:rsid w:val="008C14EC"/>
    <w:rsid w:val="008C1BA9"/>
    <w:rsid w:val="008C1D39"/>
    <w:rsid w:val="008C252E"/>
    <w:rsid w:val="008C37CE"/>
    <w:rsid w:val="008C47B8"/>
    <w:rsid w:val="008C5755"/>
    <w:rsid w:val="008C65F3"/>
    <w:rsid w:val="008C769D"/>
    <w:rsid w:val="008D04F9"/>
    <w:rsid w:val="008D0B00"/>
    <w:rsid w:val="008D1B8F"/>
    <w:rsid w:val="008D1D35"/>
    <w:rsid w:val="008D234A"/>
    <w:rsid w:val="008D32DA"/>
    <w:rsid w:val="008D3CAC"/>
    <w:rsid w:val="008D43DF"/>
    <w:rsid w:val="008D5D14"/>
    <w:rsid w:val="008D78A5"/>
    <w:rsid w:val="008E3515"/>
    <w:rsid w:val="008E3A7C"/>
    <w:rsid w:val="008E4E2F"/>
    <w:rsid w:val="008E51C5"/>
    <w:rsid w:val="008E51F5"/>
    <w:rsid w:val="008E549D"/>
    <w:rsid w:val="008E5592"/>
    <w:rsid w:val="008E65DE"/>
    <w:rsid w:val="008E687E"/>
    <w:rsid w:val="008E6D2E"/>
    <w:rsid w:val="008F0193"/>
    <w:rsid w:val="008F04C4"/>
    <w:rsid w:val="008F1626"/>
    <w:rsid w:val="008F1F2B"/>
    <w:rsid w:val="008F22C7"/>
    <w:rsid w:val="008F2502"/>
    <w:rsid w:val="008F2706"/>
    <w:rsid w:val="008F403B"/>
    <w:rsid w:val="008F4DDD"/>
    <w:rsid w:val="008F786E"/>
    <w:rsid w:val="008F794A"/>
    <w:rsid w:val="0090093E"/>
    <w:rsid w:val="00900AF9"/>
    <w:rsid w:val="00900D76"/>
    <w:rsid w:val="00900EF3"/>
    <w:rsid w:val="00900F25"/>
    <w:rsid w:val="0090142C"/>
    <w:rsid w:val="0090173F"/>
    <w:rsid w:val="009019C2"/>
    <w:rsid w:val="00902546"/>
    <w:rsid w:val="00902FF1"/>
    <w:rsid w:val="0090325F"/>
    <w:rsid w:val="00903C6C"/>
    <w:rsid w:val="00905157"/>
    <w:rsid w:val="00907C07"/>
    <w:rsid w:val="009108DD"/>
    <w:rsid w:val="00911928"/>
    <w:rsid w:val="009125C1"/>
    <w:rsid w:val="00913CC8"/>
    <w:rsid w:val="00914ED4"/>
    <w:rsid w:val="00915A9D"/>
    <w:rsid w:val="0091657B"/>
    <w:rsid w:val="009165D4"/>
    <w:rsid w:val="00917711"/>
    <w:rsid w:val="00917783"/>
    <w:rsid w:val="009206F0"/>
    <w:rsid w:val="00921667"/>
    <w:rsid w:val="00921A83"/>
    <w:rsid w:val="00921F3C"/>
    <w:rsid w:val="0092275D"/>
    <w:rsid w:val="00922C37"/>
    <w:rsid w:val="00925362"/>
    <w:rsid w:val="00925EA1"/>
    <w:rsid w:val="00926C30"/>
    <w:rsid w:val="00930021"/>
    <w:rsid w:val="009306D7"/>
    <w:rsid w:val="00930FF7"/>
    <w:rsid w:val="009317C1"/>
    <w:rsid w:val="00932A00"/>
    <w:rsid w:val="00932F4D"/>
    <w:rsid w:val="00935512"/>
    <w:rsid w:val="00935D54"/>
    <w:rsid w:val="00936E9B"/>
    <w:rsid w:val="00940423"/>
    <w:rsid w:val="009407A8"/>
    <w:rsid w:val="00942422"/>
    <w:rsid w:val="0094254D"/>
    <w:rsid w:val="00947585"/>
    <w:rsid w:val="009475D9"/>
    <w:rsid w:val="00947834"/>
    <w:rsid w:val="00947E76"/>
    <w:rsid w:val="00951DD8"/>
    <w:rsid w:val="00951EA5"/>
    <w:rsid w:val="009523FF"/>
    <w:rsid w:val="00954FDB"/>
    <w:rsid w:val="00955A5C"/>
    <w:rsid w:val="00956AA7"/>
    <w:rsid w:val="00956CF9"/>
    <w:rsid w:val="00960957"/>
    <w:rsid w:val="009621BF"/>
    <w:rsid w:val="009628BA"/>
    <w:rsid w:val="0096342C"/>
    <w:rsid w:val="00963EB8"/>
    <w:rsid w:val="00965DA8"/>
    <w:rsid w:val="009668AF"/>
    <w:rsid w:val="00970203"/>
    <w:rsid w:val="00971713"/>
    <w:rsid w:val="00971A21"/>
    <w:rsid w:val="009731F6"/>
    <w:rsid w:val="00973B00"/>
    <w:rsid w:val="00974137"/>
    <w:rsid w:val="00974867"/>
    <w:rsid w:val="009758CD"/>
    <w:rsid w:val="00975F7F"/>
    <w:rsid w:val="0097637A"/>
    <w:rsid w:val="009764DA"/>
    <w:rsid w:val="00981014"/>
    <w:rsid w:val="009820F7"/>
    <w:rsid w:val="009824E5"/>
    <w:rsid w:val="00982931"/>
    <w:rsid w:val="00983DE5"/>
    <w:rsid w:val="00984023"/>
    <w:rsid w:val="00984697"/>
    <w:rsid w:val="009846E7"/>
    <w:rsid w:val="00987FC9"/>
    <w:rsid w:val="00990291"/>
    <w:rsid w:val="0099030C"/>
    <w:rsid w:val="0099048C"/>
    <w:rsid w:val="009904E6"/>
    <w:rsid w:val="009916AD"/>
    <w:rsid w:val="009919BD"/>
    <w:rsid w:val="00992D7C"/>
    <w:rsid w:val="00994BB3"/>
    <w:rsid w:val="00994ECF"/>
    <w:rsid w:val="00995E8A"/>
    <w:rsid w:val="00996426"/>
    <w:rsid w:val="0099643C"/>
    <w:rsid w:val="009965DF"/>
    <w:rsid w:val="00996C38"/>
    <w:rsid w:val="00996DD6"/>
    <w:rsid w:val="00997377"/>
    <w:rsid w:val="009A3001"/>
    <w:rsid w:val="009A318A"/>
    <w:rsid w:val="009A4102"/>
    <w:rsid w:val="009A426E"/>
    <w:rsid w:val="009A45D5"/>
    <w:rsid w:val="009A47B5"/>
    <w:rsid w:val="009A5778"/>
    <w:rsid w:val="009A5D83"/>
    <w:rsid w:val="009A6D06"/>
    <w:rsid w:val="009A6EED"/>
    <w:rsid w:val="009A76C5"/>
    <w:rsid w:val="009B0C82"/>
    <w:rsid w:val="009B1310"/>
    <w:rsid w:val="009B2F3E"/>
    <w:rsid w:val="009B31C1"/>
    <w:rsid w:val="009B4329"/>
    <w:rsid w:val="009B4BEE"/>
    <w:rsid w:val="009B50BE"/>
    <w:rsid w:val="009B519E"/>
    <w:rsid w:val="009B573E"/>
    <w:rsid w:val="009B6656"/>
    <w:rsid w:val="009B67D6"/>
    <w:rsid w:val="009B6A4E"/>
    <w:rsid w:val="009B79CC"/>
    <w:rsid w:val="009B7D7B"/>
    <w:rsid w:val="009C0BAF"/>
    <w:rsid w:val="009C140A"/>
    <w:rsid w:val="009C2D45"/>
    <w:rsid w:val="009C2E99"/>
    <w:rsid w:val="009C75E5"/>
    <w:rsid w:val="009C793B"/>
    <w:rsid w:val="009C79EB"/>
    <w:rsid w:val="009D0898"/>
    <w:rsid w:val="009D52C7"/>
    <w:rsid w:val="009D54A8"/>
    <w:rsid w:val="009D5A36"/>
    <w:rsid w:val="009D6A80"/>
    <w:rsid w:val="009D7356"/>
    <w:rsid w:val="009E004C"/>
    <w:rsid w:val="009E0ABD"/>
    <w:rsid w:val="009E15AE"/>
    <w:rsid w:val="009E1DE3"/>
    <w:rsid w:val="009E282D"/>
    <w:rsid w:val="009E297C"/>
    <w:rsid w:val="009E3B68"/>
    <w:rsid w:val="009E3C18"/>
    <w:rsid w:val="009E3D7B"/>
    <w:rsid w:val="009E5024"/>
    <w:rsid w:val="009E6903"/>
    <w:rsid w:val="009E6A9F"/>
    <w:rsid w:val="009E7979"/>
    <w:rsid w:val="009F038D"/>
    <w:rsid w:val="009F0CE9"/>
    <w:rsid w:val="009F0D23"/>
    <w:rsid w:val="009F192F"/>
    <w:rsid w:val="009F2675"/>
    <w:rsid w:val="009F3CEE"/>
    <w:rsid w:val="009F4866"/>
    <w:rsid w:val="009F497B"/>
    <w:rsid w:val="009F5C82"/>
    <w:rsid w:val="009F5D9F"/>
    <w:rsid w:val="009F6140"/>
    <w:rsid w:val="009F7940"/>
    <w:rsid w:val="009F7BB3"/>
    <w:rsid w:val="00A00196"/>
    <w:rsid w:val="00A00EBA"/>
    <w:rsid w:val="00A01625"/>
    <w:rsid w:val="00A03925"/>
    <w:rsid w:val="00A04F06"/>
    <w:rsid w:val="00A05092"/>
    <w:rsid w:val="00A074B4"/>
    <w:rsid w:val="00A07545"/>
    <w:rsid w:val="00A11D68"/>
    <w:rsid w:val="00A127DC"/>
    <w:rsid w:val="00A14C86"/>
    <w:rsid w:val="00A20574"/>
    <w:rsid w:val="00A21337"/>
    <w:rsid w:val="00A21D84"/>
    <w:rsid w:val="00A21E20"/>
    <w:rsid w:val="00A22E04"/>
    <w:rsid w:val="00A22E0F"/>
    <w:rsid w:val="00A23367"/>
    <w:rsid w:val="00A23400"/>
    <w:rsid w:val="00A24442"/>
    <w:rsid w:val="00A24718"/>
    <w:rsid w:val="00A264BE"/>
    <w:rsid w:val="00A273F7"/>
    <w:rsid w:val="00A30E5A"/>
    <w:rsid w:val="00A318E6"/>
    <w:rsid w:val="00A31BE9"/>
    <w:rsid w:val="00A325D9"/>
    <w:rsid w:val="00A3365D"/>
    <w:rsid w:val="00A34384"/>
    <w:rsid w:val="00A34D1B"/>
    <w:rsid w:val="00A34EFE"/>
    <w:rsid w:val="00A350C4"/>
    <w:rsid w:val="00A36468"/>
    <w:rsid w:val="00A36975"/>
    <w:rsid w:val="00A36FDF"/>
    <w:rsid w:val="00A40AF8"/>
    <w:rsid w:val="00A40EC2"/>
    <w:rsid w:val="00A41C67"/>
    <w:rsid w:val="00A422B7"/>
    <w:rsid w:val="00A42E6E"/>
    <w:rsid w:val="00A43CBA"/>
    <w:rsid w:val="00A43ECC"/>
    <w:rsid w:val="00A447C8"/>
    <w:rsid w:val="00A451BB"/>
    <w:rsid w:val="00A4652B"/>
    <w:rsid w:val="00A466A6"/>
    <w:rsid w:val="00A47324"/>
    <w:rsid w:val="00A50007"/>
    <w:rsid w:val="00A5074A"/>
    <w:rsid w:val="00A5080E"/>
    <w:rsid w:val="00A50C50"/>
    <w:rsid w:val="00A50D84"/>
    <w:rsid w:val="00A5129F"/>
    <w:rsid w:val="00A5180C"/>
    <w:rsid w:val="00A541F9"/>
    <w:rsid w:val="00A548D3"/>
    <w:rsid w:val="00A56707"/>
    <w:rsid w:val="00A56CFF"/>
    <w:rsid w:val="00A5751F"/>
    <w:rsid w:val="00A601F0"/>
    <w:rsid w:val="00A60D6B"/>
    <w:rsid w:val="00A616BD"/>
    <w:rsid w:val="00A61F87"/>
    <w:rsid w:val="00A631F6"/>
    <w:rsid w:val="00A64092"/>
    <w:rsid w:val="00A648C8"/>
    <w:rsid w:val="00A6508A"/>
    <w:rsid w:val="00A66455"/>
    <w:rsid w:val="00A66672"/>
    <w:rsid w:val="00A66B6A"/>
    <w:rsid w:val="00A678D6"/>
    <w:rsid w:val="00A71087"/>
    <w:rsid w:val="00A719AB"/>
    <w:rsid w:val="00A719AE"/>
    <w:rsid w:val="00A71B26"/>
    <w:rsid w:val="00A72749"/>
    <w:rsid w:val="00A732C0"/>
    <w:rsid w:val="00A744E4"/>
    <w:rsid w:val="00A74568"/>
    <w:rsid w:val="00A75335"/>
    <w:rsid w:val="00A76256"/>
    <w:rsid w:val="00A77871"/>
    <w:rsid w:val="00A804F7"/>
    <w:rsid w:val="00A81AAC"/>
    <w:rsid w:val="00A8226D"/>
    <w:rsid w:val="00A82A0D"/>
    <w:rsid w:val="00A82F48"/>
    <w:rsid w:val="00A8321C"/>
    <w:rsid w:val="00A83DD7"/>
    <w:rsid w:val="00A83F27"/>
    <w:rsid w:val="00A8585C"/>
    <w:rsid w:val="00A86595"/>
    <w:rsid w:val="00A873D0"/>
    <w:rsid w:val="00A87547"/>
    <w:rsid w:val="00A87F44"/>
    <w:rsid w:val="00A87F50"/>
    <w:rsid w:val="00A904D1"/>
    <w:rsid w:val="00A906B0"/>
    <w:rsid w:val="00A90FEA"/>
    <w:rsid w:val="00A910A4"/>
    <w:rsid w:val="00A91B2A"/>
    <w:rsid w:val="00A91DE2"/>
    <w:rsid w:val="00A92389"/>
    <w:rsid w:val="00A93DE1"/>
    <w:rsid w:val="00A9400A"/>
    <w:rsid w:val="00A94347"/>
    <w:rsid w:val="00A948E2"/>
    <w:rsid w:val="00A94AB9"/>
    <w:rsid w:val="00A960EC"/>
    <w:rsid w:val="00A9731A"/>
    <w:rsid w:val="00A9754C"/>
    <w:rsid w:val="00A97E66"/>
    <w:rsid w:val="00AA01B6"/>
    <w:rsid w:val="00AA1C9C"/>
    <w:rsid w:val="00AA3526"/>
    <w:rsid w:val="00AA40B9"/>
    <w:rsid w:val="00AA4489"/>
    <w:rsid w:val="00AA4C57"/>
    <w:rsid w:val="00AA4CC3"/>
    <w:rsid w:val="00AA4F74"/>
    <w:rsid w:val="00AA6161"/>
    <w:rsid w:val="00AA65F6"/>
    <w:rsid w:val="00AA6F2A"/>
    <w:rsid w:val="00AB083B"/>
    <w:rsid w:val="00AB0B1C"/>
    <w:rsid w:val="00AB18D6"/>
    <w:rsid w:val="00AB21AE"/>
    <w:rsid w:val="00AB39FD"/>
    <w:rsid w:val="00AB4370"/>
    <w:rsid w:val="00AB51CE"/>
    <w:rsid w:val="00AB5380"/>
    <w:rsid w:val="00AB5660"/>
    <w:rsid w:val="00AB57AD"/>
    <w:rsid w:val="00AB61BA"/>
    <w:rsid w:val="00AB6DE8"/>
    <w:rsid w:val="00AB7D75"/>
    <w:rsid w:val="00AC044C"/>
    <w:rsid w:val="00AC0869"/>
    <w:rsid w:val="00AC18FC"/>
    <w:rsid w:val="00AC23E6"/>
    <w:rsid w:val="00AC3C4B"/>
    <w:rsid w:val="00AC4F11"/>
    <w:rsid w:val="00AC6B5F"/>
    <w:rsid w:val="00AC6F81"/>
    <w:rsid w:val="00AC6F97"/>
    <w:rsid w:val="00AC7199"/>
    <w:rsid w:val="00AC76A7"/>
    <w:rsid w:val="00AD05AF"/>
    <w:rsid w:val="00AD09F4"/>
    <w:rsid w:val="00AD257A"/>
    <w:rsid w:val="00AD2E7F"/>
    <w:rsid w:val="00AD3882"/>
    <w:rsid w:val="00AD53C3"/>
    <w:rsid w:val="00AD595A"/>
    <w:rsid w:val="00AD6997"/>
    <w:rsid w:val="00AD7CFE"/>
    <w:rsid w:val="00AE014B"/>
    <w:rsid w:val="00AE0A2C"/>
    <w:rsid w:val="00AE3725"/>
    <w:rsid w:val="00AE4F08"/>
    <w:rsid w:val="00AE5BF2"/>
    <w:rsid w:val="00AF12BD"/>
    <w:rsid w:val="00AF1A2B"/>
    <w:rsid w:val="00AF1BAE"/>
    <w:rsid w:val="00AF1E05"/>
    <w:rsid w:val="00AF2BEE"/>
    <w:rsid w:val="00AF3D3A"/>
    <w:rsid w:val="00AF402D"/>
    <w:rsid w:val="00AF4322"/>
    <w:rsid w:val="00AF4BC8"/>
    <w:rsid w:val="00AF51C2"/>
    <w:rsid w:val="00AF5413"/>
    <w:rsid w:val="00AF627C"/>
    <w:rsid w:val="00AF72A0"/>
    <w:rsid w:val="00B005E3"/>
    <w:rsid w:val="00B00749"/>
    <w:rsid w:val="00B00A3E"/>
    <w:rsid w:val="00B01FDE"/>
    <w:rsid w:val="00B0438E"/>
    <w:rsid w:val="00B04D38"/>
    <w:rsid w:val="00B04EE4"/>
    <w:rsid w:val="00B04F38"/>
    <w:rsid w:val="00B0504A"/>
    <w:rsid w:val="00B05F0F"/>
    <w:rsid w:val="00B0690D"/>
    <w:rsid w:val="00B07E46"/>
    <w:rsid w:val="00B10840"/>
    <w:rsid w:val="00B1096E"/>
    <w:rsid w:val="00B10C8C"/>
    <w:rsid w:val="00B112C0"/>
    <w:rsid w:val="00B12214"/>
    <w:rsid w:val="00B12C47"/>
    <w:rsid w:val="00B1314E"/>
    <w:rsid w:val="00B13E40"/>
    <w:rsid w:val="00B1530C"/>
    <w:rsid w:val="00B159E5"/>
    <w:rsid w:val="00B165C0"/>
    <w:rsid w:val="00B16AA8"/>
    <w:rsid w:val="00B17DE6"/>
    <w:rsid w:val="00B17DED"/>
    <w:rsid w:val="00B20E1B"/>
    <w:rsid w:val="00B2107E"/>
    <w:rsid w:val="00B2445A"/>
    <w:rsid w:val="00B24CCE"/>
    <w:rsid w:val="00B257C4"/>
    <w:rsid w:val="00B271E4"/>
    <w:rsid w:val="00B31524"/>
    <w:rsid w:val="00B32E12"/>
    <w:rsid w:val="00B32E8B"/>
    <w:rsid w:val="00B346C6"/>
    <w:rsid w:val="00B34C7C"/>
    <w:rsid w:val="00B34F20"/>
    <w:rsid w:val="00B34FEB"/>
    <w:rsid w:val="00B351F8"/>
    <w:rsid w:val="00B35AD9"/>
    <w:rsid w:val="00B35D27"/>
    <w:rsid w:val="00B36D9F"/>
    <w:rsid w:val="00B37CFC"/>
    <w:rsid w:val="00B405FC"/>
    <w:rsid w:val="00B419D3"/>
    <w:rsid w:val="00B41D13"/>
    <w:rsid w:val="00B43A26"/>
    <w:rsid w:val="00B44B7B"/>
    <w:rsid w:val="00B44FD7"/>
    <w:rsid w:val="00B45E6B"/>
    <w:rsid w:val="00B46ABF"/>
    <w:rsid w:val="00B46C47"/>
    <w:rsid w:val="00B46EAF"/>
    <w:rsid w:val="00B47892"/>
    <w:rsid w:val="00B503A7"/>
    <w:rsid w:val="00B5144A"/>
    <w:rsid w:val="00B51B46"/>
    <w:rsid w:val="00B52464"/>
    <w:rsid w:val="00B5343A"/>
    <w:rsid w:val="00B53D55"/>
    <w:rsid w:val="00B543C1"/>
    <w:rsid w:val="00B54B5D"/>
    <w:rsid w:val="00B55D3A"/>
    <w:rsid w:val="00B56119"/>
    <w:rsid w:val="00B57056"/>
    <w:rsid w:val="00B621B5"/>
    <w:rsid w:val="00B6271F"/>
    <w:rsid w:val="00B629A5"/>
    <w:rsid w:val="00B62E8A"/>
    <w:rsid w:val="00B63274"/>
    <w:rsid w:val="00B63316"/>
    <w:rsid w:val="00B633B1"/>
    <w:rsid w:val="00B63A68"/>
    <w:rsid w:val="00B63C8C"/>
    <w:rsid w:val="00B64D70"/>
    <w:rsid w:val="00B65734"/>
    <w:rsid w:val="00B6573B"/>
    <w:rsid w:val="00B65832"/>
    <w:rsid w:val="00B65E30"/>
    <w:rsid w:val="00B6775A"/>
    <w:rsid w:val="00B702BD"/>
    <w:rsid w:val="00B70303"/>
    <w:rsid w:val="00B70D02"/>
    <w:rsid w:val="00B70EE4"/>
    <w:rsid w:val="00B71726"/>
    <w:rsid w:val="00B72127"/>
    <w:rsid w:val="00B76B1C"/>
    <w:rsid w:val="00B77292"/>
    <w:rsid w:val="00B80C95"/>
    <w:rsid w:val="00B820C9"/>
    <w:rsid w:val="00B83C63"/>
    <w:rsid w:val="00B84E32"/>
    <w:rsid w:val="00B86D4C"/>
    <w:rsid w:val="00B86EE6"/>
    <w:rsid w:val="00B86F53"/>
    <w:rsid w:val="00B87822"/>
    <w:rsid w:val="00B87F0E"/>
    <w:rsid w:val="00B90BC3"/>
    <w:rsid w:val="00B924B0"/>
    <w:rsid w:val="00B931BD"/>
    <w:rsid w:val="00B936BD"/>
    <w:rsid w:val="00B9377F"/>
    <w:rsid w:val="00B939BF"/>
    <w:rsid w:val="00B94FCA"/>
    <w:rsid w:val="00B956E7"/>
    <w:rsid w:val="00B95A74"/>
    <w:rsid w:val="00B96037"/>
    <w:rsid w:val="00B962DA"/>
    <w:rsid w:val="00B9706A"/>
    <w:rsid w:val="00B97B95"/>
    <w:rsid w:val="00BA0830"/>
    <w:rsid w:val="00BA191B"/>
    <w:rsid w:val="00BA4744"/>
    <w:rsid w:val="00BA4B91"/>
    <w:rsid w:val="00BA4BE8"/>
    <w:rsid w:val="00BA5E0E"/>
    <w:rsid w:val="00BA600D"/>
    <w:rsid w:val="00BA6E7F"/>
    <w:rsid w:val="00BA7195"/>
    <w:rsid w:val="00BA7BE9"/>
    <w:rsid w:val="00BB0A78"/>
    <w:rsid w:val="00BB0ADF"/>
    <w:rsid w:val="00BB0CA8"/>
    <w:rsid w:val="00BB1380"/>
    <w:rsid w:val="00BB1F23"/>
    <w:rsid w:val="00BB23D9"/>
    <w:rsid w:val="00BB334F"/>
    <w:rsid w:val="00BB3490"/>
    <w:rsid w:val="00BB402A"/>
    <w:rsid w:val="00BB52DF"/>
    <w:rsid w:val="00BB605E"/>
    <w:rsid w:val="00BB6750"/>
    <w:rsid w:val="00BB7294"/>
    <w:rsid w:val="00BC035B"/>
    <w:rsid w:val="00BC0927"/>
    <w:rsid w:val="00BC14DF"/>
    <w:rsid w:val="00BC18B4"/>
    <w:rsid w:val="00BC2D2E"/>
    <w:rsid w:val="00BC3369"/>
    <w:rsid w:val="00BC378D"/>
    <w:rsid w:val="00BC37DD"/>
    <w:rsid w:val="00BC3A34"/>
    <w:rsid w:val="00BC468A"/>
    <w:rsid w:val="00BC4920"/>
    <w:rsid w:val="00BC6B24"/>
    <w:rsid w:val="00BC7062"/>
    <w:rsid w:val="00BC78F6"/>
    <w:rsid w:val="00BD0E06"/>
    <w:rsid w:val="00BD12A5"/>
    <w:rsid w:val="00BD13D1"/>
    <w:rsid w:val="00BD283B"/>
    <w:rsid w:val="00BD3A43"/>
    <w:rsid w:val="00BD3E85"/>
    <w:rsid w:val="00BD3EC7"/>
    <w:rsid w:val="00BD400C"/>
    <w:rsid w:val="00BD42E5"/>
    <w:rsid w:val="00BD488D"/>
    <w:rsid w:val="00BD6000"/>
    <w:rsid w:val="00BD64BA"/>
    <w:rsid w:val="00BD652C"/>
    <w:rsid w:val="00BD7AE4"/>
    <w:rsid w:val="00BE008C"/>
    <w:rsid w:val="00BE0ECB"/>
    <w:rsid w:val="00BE151A"/>
    <w:rsid w:val="00BE186F"/>
    <w:rsid w:val="00BE1A1E"/>
    <w:rsid w:val="00BE4004"/>
    <w:rsid w:val="00BE5759"/>
    <w:rsid w:val="00BE7133"/>
    <w:rsid w:val="00BE71E8"/>
    <w:rsid w:val="00BE7BAB"/>
    <w:rsid w:val="00BF0830"/>
    <w:rsid w:val="00BF0B5B"/>
    <w:rsid w:val="00BF0E0D"/>
    <w:rsid w:val="00BF24CB"/>
    <w:rsid w:val="00BF29D6"/>
    <w:rsid w:val="00BF2AF8"/>
    <w:rsid w:val="00BF4542"/>
    <w:rsid w:val="00BF4E7C"/>
    <w:rsid w:val="00BF53B0"/>
    <w:rsid w:val="00BF5997"/>
    <w:rsid w:val="00BF6CD6"/>
    <w:rsid w:val="00BF7048"/>
    <w:rsid w:val="00BF791F"/>
    <w:rsid w:val="00C00273"/>
    <w:rsid w:val="00C00495"/>
    <w:rsid w:val="00C00C25"/>
    <w:rsid w:val="00C00E24"/>
    <w:rsid w:val="00C02040"/>
    <w:rsid w:val="00C02D6B"/>
    <w:rsid w:val="00C03BED"/>
    <w:rsid w:val="00C041C8"/>
    <w:rsid w:val="00C04E88"/>
    <w:rsid w:val="00C05AD6"/>
    <w:rsid w:val="00C05CAD"/>
    <w:rsid w:val="00C07483"/>
    <w:rsid w:val="00C074E8"/>
    <w:rsid w:val="00C076B2"/>
    <w:rsid w:val="00C10317"/>
    <w:rsid w:val="00C11166"/>
    <w:rsid w:val="00C11173"/>
    <w:rsid w:val="00C11942"/>
    <w:rsid w:val="00C12971"/>
    <w:rsid w:val="00C13D06"/>
    <w:rsid w:val="00C13D5B"/>
    <w:rsid w:val="00C144E0"/>
    <w:rsid w:val="00C149E2"/>
    <w:rsid w:val="00C14C55"/>
    <w:rsid w:val="00C16316"/>
    <w:rsid w:val="00C16A1E"/>
    <w:rsid w:val="00C17121"/>
    <w:rsid w:val="00C17B96"/>
    <w:rsid w:val="00C2096A"/>
    <w:rsid w:val="00C2226B"/>
    <w:rsid w:val="00C222FA"/>
    <w:rsid w:val="00C22AF7"/>
    <w:rsid w:val="00C23274"/>
    <w:rsid w:val="00C239C2"/>
    <w:rsid w:val="00C241E8"/>
    <w:rsid w:val="00C249C9"/>
    <w:rsid w:val="00C251D2"/>
    <w:rsid w:val="00C2527B"/>
    <w:rsid w:val="00C25DB2"/>
    <w:rsid w:val="00C26AD9"/>
    <w:rsid w:val="00C27438"/>
    <w:rsid w:val="00C279DA"/>
    <w:rsid w:val="00C27CAD"/>
    <w:rsid w:val="00C3034C"/>
    <w:rsid w:val="00C30DAB"/>
    <w:rsid w:val="00C32723"/>
    <w:rsid w:val="00C336E9"/>
    <w:rsid w:val="00C336FB"/>
    <w:rsid w:val="00C349E3"/>
    <w:rsid w:val="00C34EB9"/>
    <w:rsid w:val="00C35F46"/>
    <w:rsid w:val="00C36507"/>
    <w:rsid w:val="00C376CC"/>
    <w:rsid w:val="00C4082B"/>
    <w:rsid w:val="00C40C2E"/>
    <w:rsid w:val="00C41826"/>
    <w:rsid w:val="00C419FB"/>
    <w:rsid w:val="00C42095"/>
    <w:rsid w:val="00C42190"/>
    <w:rsid w:val="00C42C58"/>
    <w:rsid w:val="00C4385E"/>
    <w:rsid w:val="00C44FDE"/>
    <w:rsid w:val="00C4791E"/>
    <w:rsid w:val="00C500A9"/>
    <w:rsid w:val="00C50785"/>
    <w:rsid w:val="00C51C1A"/>
    <w:rsid w:val="00C52B84"/>
    <w:rsid w:val="00C53000"/>
    <w:rsid w:val="00C53469"/>
    <w:rsid w:val="00C537E1"/>
    <w:rsid w:val="00C547CE"/>
    <w:rsid w:val="00C550F8"/>
    <w:rsid w:val="00C55AB2"/>
    <w:rsid w:val="00C55CA9"/>
    <w:rsid w:val="00C55D1F"/>
    <w:rsid w:val="00C5797A"/>
    <w:rsid w:val="00C60F50"/>
    <w:rsid w:val="00C60FD7"/>
    <w:rsid w:val="00C610C0"/>
    <w:rsid w:val="00C610DF"/>
    <w:rsid w:val="00C61482"/>
    <w:rsid w:val="00C61766"/>
    <w:rsid w:val="00C61A54"/>
    <w:rsid w:val="00C62219"/>
    <w:rsid w:val="00C62824"/>
    <w:rsid w:val="00C64CFD"/>
    <w:rsid w:val="00C64E70"/>
    <w:rsid w:val="00C64EED"/>
    <w:rsid w:val="00C6601B"/>
    <w:rsid w:val="00C67945"/>
    <w:rsid w:val="00C67C10"/>
    <w:rsid w:val="00C7042C"/>
    <w:rsid w:val="00C70EF5"/>
    <w:rsid w:val="00C71932"/>
    <w:rsid w:val="00C71A92"/>
    <w:rsid w:val="00C72D98"/>
    <w:rsid w:val="00C72F1B"/>
    <w:rsid w:val="00C73A3F"/>
    <w:rsid w:val="00C74267"/>
    <w:rsid w:val="00C7448B"/>
    <w:rsid w:val="00C74D83"/>
    <w:rsid w:val="00C750A2"/>
    <w:rsid w:val="00C75171"/>
    <w:rsid w:val="00C75CBD"/>
    <w:rsid w:val="00C75D8F"/>
    <w:rsid w:val="00C7660E"/>
    <w:rsid w:val="00C76682"/>
    <w:rsid w:val="00C76F6D"/>
    <w:rsid w:val="00C7774A"/>
    <w:rsid w:val="00C77CA0"/>
    <w:rsid w:val="00C801AD"/>
    <w:rsid w:val="00C80D53"/>
    <w:rsid w:val="00C83300"/>
    <w:rsid w:val="00C83812"/>
    <w:rsid w:val="00C83B14"/>
    <w:rsid w:val="00C84439"/>
    <w:rsid w:val="00C8747A"/>
    <w:rsid w:val="00C87D47"/>
    <w:rsid w:val="00C90734"/>
    <w:rsid w:val="00C91C97"/>
    <w:rsid w:val="00C91DBE"/>
    <w:rsid w:val="00C939C6"/>
    <w:rsid w:val="00C944EE"/>
    <w:rsid w:val="00C94849"/>
    <w:rsid w:val="00C949AA"/>
    <w:rsid w:val="00C94AF0"/>
    <w:rsid w:val="00C95EF6"/>
    <w:rsid w:val="00CA0393"/>
    <w:rsid w:val="00CA106D"/>
    <w:rsid w:val="00CA1670"/>
    <w:rsid w:val="00CA323D"/>
    <w:rsid w:val="00CA4887"/>
    <w:rsid w:val="00CA4C32"/>
    <w:rsid w:val="00CA6D27"/>
    <w:rsid w:val="00CA7689"/>
    <w:rsid w:val="00CA7756"/>
    <w:rsid w:val="00CA7772"/>
    <w:rsid w:val="00CA7B3B"/>
    <w:rsid w:val="00CA7F84"/>
    <w:rsid w:val="00CB1F4D"/>
    <w:rsid w:val="00CB2CD8"/>
    <w:rsid w:val="00CB2F6F"/>
    <w:rsid w:val="00CB381B"/>
    <w:rsid w:val="00CB3BF8"/>
    <w:rsid w:val="00CB3F2B"/>
    <w:rsid w:val="00CB4851"/>
    <w:rsid w:val="00CB4C00"/>
    <w:rsid w:val="00CB5D06"/>
    <w:rsid w:val="00CB5F3F"/>
    <w:rsid w:val="00CC0BBD"/>
    <w:rsid w:val="00CC14AD"/>
    <w:rsid w:val="00CC1DF2"/>
    <w:rsid w:val="00CC1FF8"/>
    <w:rsid w:val="00CC283C"/>
    <w:rsid w:val="00CC310C"/>
    <w:rsid w:val="00CC3138"/>
    <w:rsid w:val="00CC392B"/>
    <w:rsid w:val="00CC3A25"/>
    <w:rsid w:val="00CC409A"/>
    <w:rsid w:val="00CC43EA"/>
    <w:rsid w:val="00CC4715"/>
    <w:rsid w:val="00CC4DF5"/>
    <w:rsid w:val="00CC6F28"/>
    <w:rsid w:val="00CC73EB"/>
    <w:rsid w:val="00CD0C6A"/>
    <w:rsid w:val="00CD0CC7"/>
    <w:rsid w:val="00CD1365"/>
    <w:rsid w:val="00CD20C0"/>
    <w:rsid w:val="00CD2E41"/>
    <w:rsid w:val="00CD2EA3"/>
    <w:rsid w:val="00CD5D97"/>
    <w:rsid w:val="00CD7528"/>
    <w:rsid w:val="00CE0E30"/>
    <w:rsid w:val="00CE1400"/>
    <w:rsid w:val="00CE1B71"/>
    <w:rsid w:val="00CE4360"/>
    <w:rsid w:val="00CE45B9"/>
    <w:rsid w:val="00CE74B1"/>
    <w:rsid w:val="00CE795F"/>
    <w:rsid w:val="00CE7BB1"/>
    <w:rsid w:val="00CF0474"/>
    <w:rsid w:val="00CF08BE"/>
    <w:rsid w:val="00CF09D3"/>
    <w:rsid w:val="00CF1878"/>
    <w:rsid w:val="00CF3286"/>
    <w:rsid w:val="00CF4182"/>
    <w:rsid w:val="00CF5739"/>
    <w:rsid w:val="00CF635F"/>
    <w:rsid w:val="00CF6D1E"/>
    <w:rsid w:val="00D01F24"/>
    <w:rsid w:val="00D0241C"/>
    <w:rsid w:val="00D024A3"/>
    <w:rsid w:val="00D0257F"/>
    <w:rsid w:val="00D02614"/>
    <w:rsid w:val="00D02690"/>
    <w:rsid w:val="00D030A7"/>
    <w:rsid w:val="00D047CD"/>
    <w:rsid w:val="00D04BFE"/>
    <w:rsid w:val="00D070FF"/>
    <w:rsid w:val="00D117A7"/>
    <w:rsid w:val="00D11845"/>
    <w:rsid w:val="00D12E4B"/>
    <w:rsid w:val="00D14D54"/>
    <w:rsid w:val="00D1590D"/>
    <w:rsid w:val="00D16167"/>
    <w:rsid w:val="00D16180"/>
    <w:rsid w:val="00D164C8"/>
    <w:rsid w:val="00D17A81"/>
    <w:rsid w:val="00D20E2E"/>
    <w:rsid w:val="00D21BFA"/>
    <w:rsid w:val="00D23E9F"/>
    <w:rsid w:val="00D24F43"/>
    <w:rsid w:val="00D26083"/>
    <w:rsid w:val="00D26D5E"/>
    <w:rsid w:val="00D26F10"/>
    <w:rsid w:val="00D2701B"/>
    <w:rsid w:val="00D2705E"/>
    <w:rsid w:val="00D27E14"/>
    <w:rsid w:val="00D30324"/>
    <w:rsid w:val="00D306D0"/>
    <w:rsid w:val="00D3071B"/>
    <w:rsid w:val="00D312EA"/>
    <w:rsid w:val="00D31528"/>
    <w:rsid w:val="00D321FA"/>
    <w:rsid w:val="00D32E98"/>
    <w:rsid w:val="00D33044"/>
    <w:rsid w:val="00D33EB1"/>
    <w:rsid w:val="00D341C0"/>
    <w:rsid w:val="00D34412"/>
    <w:rsid w:val="00D36881"/>
    <w:rsid w:val="00D3745B"/>
    <w:rsid w:val="00D3767C"/>
    <w:rsid w:val="00D41007"/>
    <w:rsid w:val="00D4294D"/>
    <w:rsid w:val="00D42D24"/>
    <w:rsid w:val="00D4322C"/>
    <w:rsid w:val="00D4528D"/>
    <w:rsid w:val="00D45745"/>
    <w:rsid w:val="00D45B8C"/>
    <w:rsid w:val="00D4631E"/>
    <w:rsid w:val="00D46477"/>
    <w:rsid w:val="00D4761C"/>
    <w:rsid w:val="00D508E4"/>
    <w:rsid w:val="00D5222F"/>
    <w:rsid w:val="00D52CF0"/>
    <w:rsid w:val="00D54578"/>
    <w:rsid w:val="00D54E4D"/>
    <w:rsid w:val="00D55C9A"/>
    <w:rsid w:val="00D562B5"/>
    <w:rsid w:val="00D56850"/>
    <w:rsid w:val="00D56D7A"/>
    <w:rsid w:val="00D57DC5"/>
    <w:rsid w:val="00D61470"/>
    <w:rsid w:val="00D61E50"/>
    <w:rsid w:val="00D61F88"/>
    <w:rsid w:val="00D63C3C"/>
    <w:rsid w:val="00D64B84"/>
    <w:rsid w:val="00D67F67"/>
    <w:rsid w:val="00D701FD"/>
    <w:rsid w:val="00D70D92"/>
    <w:rsid w:val="00D714E5"/>
    <w:rsid w:val="00D71A6D"/>
    <w:rsid w:val="00D726A5"/>
    <w:rsid w:val="00D72980"/>
    <w:rsid w:val="00D73116"/>
    <w:rsid w:val="00D73ED0"/>
    <w:rsid w:val="00D74CCF"/>
    <w:rsid w:val="00D77C21"/>
    <w:rsid w:val="00D77D53"/>
    <w:rsid w:val="00D8108B"/>
    <w:rsid w:val="00D81E4A"/>
    <w:rsid w:val="00D826A4"/>
    <w:rsid w:val="00D828F5"/>
    <w:rsid w:val="00D834A6"/>
    <w:rsid w:val="00D84FB2"/>
    <w:rsid w:val="00D850C3"/>
    <w:rsid w:val="00D855B5"/>
    <w:rsid w:val="00D86FF6"/>
    <w:rsid w:val="00D90ED1"/>
    <w:rsid w:val="00D90FC0"/>
    <w:rsid w:val="00D90FDD"/>
    <w:rsid w:val="00D9106F"/>
    <w:rsid w:val="00D9167B"/>
    <w:rsid w:val="00D917DF"/>
    <w:rsid w:val="00D9183C"/>
    <w:rsid w:val="00D920D2"/>
    <w:rsid w:val="00D927D3"/>
    <w:rsid w:val="00D934B2"/>
    <w:rsid w:val="00D95F9C"/>
    <w:rsid w:val="00D97F0F"/>
    <w:rsid w:val="00DA0474"/>
    <w:rsid w:val="00DA0ACF"/>
    <w:rsid w:val="00DA0B65"/>
    <w:rsid w:val="00DA277B"/>
    <w:rsid w:val="00DA299D"/>
    <w:rsid w:val="00DA3C00"/>
    <w:rsid w:val="00DA3F8F"/>
    <w:rsid w:val="00DA42E2"/>
    <w:rsid w:val="00DA46F8"/>
    <w:rsid w:val="00DA483E"/>
    <w:rsid w:val="00DA4D2E"/>
    <w:rsid w:val="00DA515F"/>
    <w:rsid w:val="00DA5420"/>
    <w:rsid w:val="00DA5A94"/>
    <w:rsid w:val="00DA5C49"/>
    <w:rsid w:val="00DB0CAD"/>
    <w:rsid w:val="00DB176C"/>
    <w:rsid w:val="00DB1B32"/>
    <w:rsid w:val="00DB1ECC"/>
    <w:rsid w:val="00DB2020"/>
    <w:rsid w:val="00DB216C"/>
    <w:rsid w:val="00DB24D8"/>
    <w:rsid w:val="00DB2B56"/>
    <w:rsid w:val="00DB3E39"/>
    <w:rsid w:val="00DB4B73"/>
    <w:rsid w:val="00DB4F0C"/>
    <w:rsid w:val="00DB608B"/>
    <w:rsid w:val="00DB6D38"/>
    <w:rsid w:val="00DB7854"/>
    <w:rsid w:val="00DC0F77"/>
    <w:rsid w:val="00DC168E"/>
    <w:rsid w:val="00DC2A18"/>
    <w:rsid w:val="00DC2DE2"/>
    <w:rsid w:val="00DC30A0"/>
    <w:rsid w:val="00DC32C8"/>
    <w:rsid w:val="00DC3E46"/>
    <w:rsid w:val="00DC4199"/>
    <w:rsid w:val="00DC4434"/>
    <w:rsid w:val="00DC7FA3"/>
    <w:rsid w:val="00DD199D"/>
    <w:rsid w:val="00DD1F9D"/>
    <w:rsid w:val="00DD22DF"/>
    <w:rsid w:val="00DD2E4A"/>
    <w:rsid w:val="00DD2E6C"/>
    <w:rsid w:val="00DD3D47"/>
    <w:rsid w:val="00DD41CC"/>
    <w:rsid w:val="00DD499F"/>
    <w:rsid w:val="00DD799E"/>
    <w:rsid w:val="00DD7BE5"/>
    <w:rsid w:val="00DE056B"/>
    <w:rsid w:val="00DE1A08"/>
    <w:rsid w:val="00DE2A01"/>
    <w:rsid w:val="00DE3251"/>
    <w:rsid w:val="00DE3605"/>
    <w:rsid w:val="00DE383A"/>
    <w:rsid w:val="00DE3BFB"/>
    <w:rsid w:val="00DE535E"/>
    <w:rsid w:val="00DE57C6"/>
    <w:rsid w:val="00DE5996"/>
    <w:rsid w:val="00DE5B22"/>
    <w:rsid w:val="00DE7D19"/>
    <w:rsid w:val="00DF00B2"/>
    <w:rsid w:val="00DF014A"/>
    <w:rsid w:val="00DF033C"/>
    <w:rsid w:val="00DF0962"/>
    <w:rsid w:val="00DF2B86"/>
    <w:rsid w:val="00DF3B62"/>
    <w:rsid w:val="00DF45EA"/>
    <w:rsid w:val="00DF5E16"/>
    <w:rsid w:val="00DF5E22"/>
    <w:rsid w:val="00DF6B7D"/>
    <w:rsid w:val="00DF6DA2"/>
    <w:rsid w:val="00DF7636"/>
    <w:rsid w:val="00DF7F60"/>
    <w:rsid w:val="00E00731"/>
    <w:rsid w:val="00E01285"/>
    <w:rsid w:val="00E01692"/>
    <w:rsid w:val="00E01989"/>
    <w:rsid w:val="00E04376"/>
    <w:rsid w:val="00E0515E"/>
    <w:rsid w:val="00E0564C"/>
    <w:rsid w:val="00E05657"/>
    <w:rsid w:val="00E057F0"/>
    <w:rsid w:val="00E10DB4"/>
    <w:rsid w:val="00E1132C"/>
    <w:rsid w:val="00E11542"/>
    <w:rsid w:val="00E1164C"/>
    <w:rsid w:val="00E12700"/>
    <w:rsid w:val="00E133E2"/>
    <w:rsid w:val="00E13DB6"/>
    <w:rsid w:val="00E14F2B"/>
    <w:rsid w:val="00E16153"/>
    <w:rsid w:val="00E177AC"/>
    <w:rsid w:val="00E20BF3"/>
    <w:rsid w:val="00E215F6"/>
    <w:rsid w:val="00E22086"/>
    <w:rsid w:val="00E22291"/>
    <w:rsid w:val="00E2375E"/>
    <w:rsid w:val="00E24A71"/>
    <w:rsid w:val="00E24A7C"/>
    <w:rsid w:val="00E25421"/>
    <w:rsid w:val="00E25781"/>
    <w:rsid w:val="00E25837"/>
    <w:rsid w:val="00E261CE"/>
    <w:rsid w:val="00E26BF8"/>
    <w:rsid w:val="00E277FE"/>
    <w:rsid w:val="00E3040D"/>
    <w:rsid w:val="00E30449"/>
    <w:rsid w:val="00E31AF7"/>
    <w:rsid w:val="00E31ED7"/>
    <w:rsid w:val="00E32301"/>
    <w:rsid w:val="00E348AC"/>
    <w:rsid w:val="00E34C8D"/>
    <w:rsid w:val="00E3638F"/>
    <w:rsid w:val="00E4047E"/>
    <w:rsid w:val="00E4059C"/>
    <w:rsid w:val="00E41195"/>
    <w:rsid w:val="00E426A0"/>
    <w:rsid w:val="00E42723"/>
    <w:rsid w:val="00E42FE8"/>
    <w:rsid w:val="00E43346"/>
    <w:rsid w:val="00E43F13"/>
    <w:rsid w:val="00E44559"/>
    <w:rsid w:val="00E465F3"/>
    <w:rsid w:val="00E501AE"/>
    <w:rsid w:val="00E50654"/>
    <w:rsid w:val="00E5190E"/>
    <w:rsid w:val="00E52EF6"/>
    <w:rsid w:val="00E52F27"/>
    <w:rsid w:val="00E5393B"/>
    <w:rsid w:val="00E53C81"/>
    <w:rsid w:val="00E540C1"/>
    <w:rsid w:val="00E549CD"/>
    <w:rsid w:val="00E54A01"/>
    <w:rsid w:val="00E55133"/>
    <w:rsid w:val="00E55456"/>
    <w:rsid w:val="00E57BDB"/>
    <w:rsid w:val="00E60B92"/>
    <w:rsid w:val="00E61D73"/>
    <w:rsid w:val="00E6351A"/>
    <w:rsid w:val="00E63BC0"/>
    <w:rsid w:val="00E6455C"/>
    <w:rsid w:val="00E6460A"/>
    <w:rsid w:val="00E650AB"/>
    <w:rsid w:val="00E6710D"/>
    <w:rsid w:val="00E67D28"/>
    <w:rsid w:val="00E70AD8"/>
    <w:rsid w:val="00E7144D"/>
    <w:rsid w:val="00E71EED"/>
    <w:rsid w:val="00E720F9"/>
    <w:rsid w:val="00E724C8"/>
    <w:rsid w:val="00E7393C"/>
    <w:rsid w:val="00E73B54"/>
    <w:rsid w:val="00E73C6A"/>
    <w:rsid w:val="00E74230"/>
    <w:rsid w:val="00E744E2"/>
    <w:rsid w:val="00E74BC3"/>
    <w:rsid w:val="00E76808"/>
    <w:rsid w:val="00E774D7"/>
    <w:rsid w:val="00E77AA6"/>
    <w:rsid w:val="00E80C8B"/>
    <w:rsid w:val="00E816C4"/>
    <w:rsid w:val="00E817FD"/>
    <w:rsid w:val="00E81AD4"/>
    <w:rsid w:val="00E81C03"/>
    <w:rsid w:val="00E81DC9"/>
    <w:rsid w:val="00E836FE"/>
    <w:rsid w:val="00E843E1"/>
    <w:rsid w:val="00E846CF"/>
    <w:rsid w:val="00E85658"/>
    <w:rsid w:val="00E85BCF"/>
    <w:rsid w:val="00E86D69"/>
    <w:rsid w:val="00E90086"/>
    <w:rsid w:val="00E90BE9"/>
    <w:rsid w:val="00E9220B"/>
    <w:rsid w:val="00E9228B"/>
    <w:rsid w:val="00E92F4A"/>
    <w:rsid w:val="00E92FA6"/>
    <w:rsid w:val="00E933A7"/>
    <w:rsid w:val="00E94EF1"/>
    <w:rsid w:val="00E96242"/>
    <w:rsid w:val="00E96383"/>
    <w:rsid w:val="00E963DC"/>
    <w:rsid w:val="00E969AF"/>
    <w:rsid w:val="00E9708F"/>
    <w:rsid w:val="00E97628"/>
    <w:rsid w:val="00EA026D"/>
    <w:rsid w:val="00EA0643"/>
    <w:rsid w:val="00EA0716"/>
    <w:rsid w:val="00EA0A4E"/>
    <w:rsid w:val="00EA15F7"/>
    <w:rsid w:val="00EA2699"/>
    <w:rsid w:val="00EA2815"/>
    <w:rsid w:val="00EA317D"/>
    <w:rsid w:val="00EA35C4"/>
    <w:rsid w:val="00EA4295"/>
    <w:rsid w:val="00EA50E5"/>
    <w:rsid w:val="00EA5162"/>
    <w:rsid w:val="00EA53A9"/>
    <w:rsid w:val="00EB094A"/>
    <w:rsid w:val="00EB0C8B"/>
    <w:rsid w:val="00EB10C7"/>
    <w:rsid w:val="00EB2249"/>
    <w:rsid w:val="00EB29BB"/>
    <w:rsid w:val="00EB37F2"/>
    <w:rsid w:val="00EB4244"/>
    <w:rsid w:val="00EB439B"/>
    <w:rsid w:val="00EB48B4"/>
    <w:rsid w:val="00EB5203"/>
    <w:rsid w:val="00EB62DA"/>
    <w:rsid w:val="00EB7187"/>
    <w:rsid w:val="00EC0830"/>
    <w:rsid w:val="00EC08C7"/>
    <w:rsid w:val="00EC0FF2"/>
    <w:rsid w:val="00EC1726"/>
    <w:rsid w:val="00EC19E6"/>
    <w:rsid w:val="00EC2302"/>
    <w:rsid w:val="00EC34B5"/>
    <w:rsid w:val="00EC53C8"/>
    <w:rsid w:val="00EC606F"/>
    <w:rsid w:val="00EC634A"/>
    <w:rsid w:val="00EC7723"/>
    <w:rsid w:val="00ED0C57"/>
    <w:rsid w:val="00ED0C8A"/>
    <w:rsid w:val="00ED36B8"/>
    <w:rsid w:val="00ED4391"/>
    <w:rsid w:val="00ED484F"/>
    <w:rsid w:val="00ED4C52"/>
    <w:rsid w:val="00ED6662"/>
    <w:rsid w:val="00ED7D4B"/>
    <w:rsid w:val="00EE290C"/>
    <w:rsid w:val="00EE3B2A"/>
    <w:rsid w:val="00EE4A4C"/>
    <w:rsid w:val="00EE54C0"/>
    <w:rsid w:val="00EE633D"/>
    <w:rsid w:val="00EE65F5"/>
    <w:rsid w:val="00EE6AFF"/>
    <w:rsid w:val="00EE7CBB"/>
    <w:rsid w:val="00EF01F3"/>
    <w:rsid w:val="00EF0588"/>
    <w:rsid w:val="00EF0BF7"/>
    <w:rsid w:val="00EF105A"/>
    <w:rsid w:val="00EF3023"/>
    <w:rsid w:val="00EF41D9"/>
    <w:rsid w:val="00EF49DA"/>
    <w:rsid w:val="00EF4A12"/>
    <w:rsid w:val="00EF6D56"/>
    <w:rsid w:val="00EF769D"/>
    <w:rsid w:val="00EF76E1"/>
    <w:rsid w:val="00F01260"/>
    <w:rsid w:val="00F02364"/>
    <w:rsid w:val="00F026EF"/>
    <w:rsid w:val="00F03BE8"/>
    <w:rsid w:val="00F0458B"/>
    <w:rsid w:val="00F05B6B"/>
    <w:rsid w:val="00F06072"/>
    <w:rsid w:val="00F06C46"/>
    <w:rsid w:val="00F10A10"/>
    <w:rsid w:val="00F10E7B"/>
    <w:rsid w:val="00F113C6"/>
    <w:rsid w:val="00F11804"/>
    <w:rsid w:val="00F11A81"/>
    <w:rsid w:val="00F11CEA"/>
    <w:rsid w:val="00F12527"/>
    <w:rsid w:val="00F12DEB"/>
    <w:rsid w:val="00F142AE"/>
    <w:rsid w:val="00F1470A"/>
    <w:rsid w:val="00F14C7B"/>
    <w:rsid w:val="00F14FCC"/>
    <w:rsid w:val="00F1583E"/>
    <w:rsid w:val="00F15901"/>
    <w:rsid w:val="00F1600D"/>
    <w:rsid w:val="00F17059"/>
    <w:rsid w:val="00F173F8"/>
    <w:rsid w:val="00F205B2"/>
    <w:rsid w:val="00F20B07"/>
    <w:rsid w:val="00F20DF3"/>
    <w:rsid w:val="00F23D09"/>
    <w:rsid w:val="00F249FF"/>
    <w:rsid w:val="00F24DD3"/>
    <w:rsid w:val="00F24FF6"/>
    <w:rsid w:val="00F2586E"/>
    <w:rsid w:val="00F259D4"/>
    <w:rsid w:val="00F259E4"/>
    <w:rsid w:val="00F25F26"/>
    <w:rsid w:val="00F26E18"/>
    <w:rsid w:val="00F3028F"/>
    <w:rsid w:val="00F30F1A"/>
    <w:rsid w:val="00F3111E"/>
    <w:rsid w:val="00F327E5"/>
    <w:rsid w:val="00F33384"/>
    <w:rsid w:val="00F34DAF"/>
    <w:rsid w:val="00F354A4"/>
    <w:rsid w:val="00F3581F"/>
    <w:rsid w:val="00F36EE3"/>
    <w:rsid w:val="00F37BFA"/>
    <w:rsid w:val="00F37CE5"/>
    <w:rsid w:val="00F40E9D"/>
    <w:rsid w:val="00F42880"/>
    <w:rsid w:val="00F45337"/>
    <w:rsid w:val="00F45BC9"/>
    <w:rsid w:val="00F45D87"/>
    <w:rsid w:val="00F45EE8"/>
    <w:rsid w:val="00F46B28"/>
    <w:rsid w:val="00F47B89"/>
    <w:rsid w:val="00F47C87"/>
    <w:rsid w:val="00F508EC"/>
    <w:rsid w:val="00F521BF"/>
    <w:rsid w:val="00F533E0"/>
    <w:rsid w:val="00F53BA1"/>
    <w:rsid w:val="00F5464C"/>
    <w:rsid w:val="00F5513E"/>
    <w:rsid w:val="00F55845"/>
    <w:rsid w:val="00F55899"/>
    <w:rsid w:val="00F55A71"/>
    <w:rsid w:val="00F56F6C"/>
    <w:rsid w:val="00F5727F"/>
    <w:rsid w:val="00F60933"/>
    <w:rsid w:val="00F61AA3"/>
    <w:rsid w:val="00F637E1"/>
    <w:rsid w:val="00F6456D"/>
    <w:rsid w:val="00F659C4"/>
    <w:rsid w:val="00F65DBA"/>
    <w:rsid w:val="00F65F01"/>
    <w:rsid w:val="00F660E0"/>
    <w:rsid w:val="00F66191"/>
    <w:rsid w:val="00F66D25"/>
    <w:rsid w:val="00F67987"/>
    <w:rsid w:val="00F703A8"/>
    <w:rsid w:val="00F7108C"/>
    <w:rsid w:val="00F71164"/>
    <w:rsid w:val="00F7246A"/>
    <w:rsid w:val="00F73098"/>
    <w:rsid w:val="00F740A1"/>
    <w:rsid w:val="00F756C4"/>
    <w:rsid w:val="00F756D7"/>
    <w:rsid w:val="00F800C5"/>
    <w:rsid w:val="00F81821"/>
    <w:rsid w:val="00F81C9A"/>
    <w:rsid w:val="00F81CEE"/>
    <w:rsid w:val="00F81D9F"/>
    <w:rsid w:val="00F83FE1"/>
    <w:rsid w:val="00F844D4"/>
    <w:rsid w:val="00F84E43"/>
    <w:rsid w:val="00F8533F"/>
    <w:rsid w:val="00F85E2E"/>
    <w:rsid w:val="00F8615C"/>
    <w:rsid w:val="00F876B7"/>
    <w:rsid w:val="00F87754"/>
    <w:rsid w:val="00F911A4"/>
    <w:rsid w:val="00F922CD"/>
    <w:rsid w:val="00F92742"/>
    <w:rsid w:val="00F93C0A"/>
    <w:rsid w:val="00F93EA8"/>
    <w:rsid w:val="00F94D5A"/>
    <w:rsid w:val="00F9642C"/>
    <w:rsid w:val="00F96E42"/>
    <w:rsid w:val="00FA1D88"/>
    <w:rsid w:val="00FA2087"/>
    <w:rsid w:val="00FA29F4"/>
    <w:rsid w:val="00FA38C4"/>
    <w:rsid w:val="00FA41E9"/>
    <w:rsid w:val="00FA4249"/>
    <w:rsid w:val="00FA4DA3"/>
    <w:rsid w:val="00FA4E2E"/>
    <w:rsid w:val="00FA5BE6"/>
    <w:rsid w:val="00FA6BCD"/>
    <w:rsid w:val="00FA7182"/>
    <w:rsid w:val="00FA71B3"/>
    <w:rsid w:val="00FA748C"/>
    <w:rsid w:val="00FA7E1B"/>
    <w:rsid w:val="00FB1857"/>
    <w:rsid w:val="00FB1C1E"/>
    <w:rsid w:val="00FB237E"/>
    <w:rsid w:val="00FB364C"/>
    <w:rsid w:val="00FB383F"/>
    <w:rsid w:val="00FB3F37"/>
    <w:rsid w:val="00FB441D"/>
    <w:rsid w:val="00FB4B86"/>
    <w:rsid w:val="00FB6085"/>
    <w:rsid w:val="00FB613D"/>
    <w:rsid w:val="00FB675E"/>
    <w:rsid w:val="00FB6785"/>
    <w:rsid w:val="00FB6D98"/>
    <w:rsid w:val="00FC005A"/>
    <w:rsid w:val="00FC0202"/>
    <w:rsid w:val="00FC1744"/>
    <w:rsid w:val="00FC1ADD"/>
    <w:rsid w:val="00FC22D5"/>
    <w:rsid w:val="00FC2553"/>
    <w:rsid w:val="00FC2B67"/>
    <w:rsid w:val="00FC404E"/>
    <w:rsid w:val="00FC4206"/>
    <w:rsid w:val="00FC464A"/>
    <w:rsid w:val="00FC4DD8"/>
    <w:rsid w:val="00FC6011"/>
    <w:rsid w:val="00FC602C"/>
    <w:rsid w:val="00FC67DD"/>
    <w:rsid w:val="00FD1236"/>
    <w:rsid w:val="00FD22A0"/>
    <w:rsid w:val="00FD2A7E"/>
    <w:rsid w:val="00FD2BBB"/>
    <w:rsid w:val="00FD3758"/>
    <w:rsid w:val="00FD389C"/>
    <w:rsid w:val="00FD532A"/>
    <w:rsid w:val="00FD620B"/>
    <w:rsid w:val="00FD6D77"/>
    <w:rsid w:val="00FE0B02"/>
    <w:rsid w:val="00FE0EFF"/>
    <w:rsid w:val="00FE0FB1"/>
    <w:rsid w:val="00FE1775"/>
    <w:rsid w:val="00FE1BC0"/>
    <w:rsid w:val="00FE1F95"/>
    <w:rsid w:val="00FE2E6C"/>
    <w:rsid w:val="00FE321D"/>
    <w:rsid w:val="00FE3BB8"/>
    <w:rsid w:val="00FE3DEF"/>
    <w:rsid w:val="00FE43F6"/>
    <w:rsid w:val="00FE4DAE"/>
    <w:rsid w:val="00FE4E73"/>
    <w:rsid w:val="00FE52CA"/>
    <w:rsid w:val="00FE5BBD"/>
    <w:rsid w:val="00FE601B"/>
    <w:rsid w:val="00FE761D"/>
    <w:rsid w:val="00FF154F"/>
    <w:rsid w:val="00FF2025"/>
    <w:rsid w:val="00FF4582"/>
    <w:rsid w:val="00FF55DB"/>
    <w:rsid w:val="00FF6147"/>
    <w:rsid w:val="00FF7F4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05D11510"/>
  <w15:docId w15:val="{6D27C4E6-6A72-4D02-9BCC-6354FF197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71E4"/>
    <w:pPr>
      <w:spacing w:after="200" w:line="276" w:lineRule="auto"/>
    </w:pPr>
  </w:style>
  <w:style w:type="paragraph" w:styleId="Heading1">
    <w:name w:val="heading 1"/>
    <w:basedOn w:val="Normal"/>
    <w:next w:val="Normal"/>
    <w:link w:val="Heading1Char"/>
    <w:uiPriority w:val="9"/>
    <w:qFormat/>
    <w:rsid w:val="00570A3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D17A81"/>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DD7BE5"/>
    <w:rPr>
      <w:sz w:val="16"/>
      <w:szCs w:val="16"/>
    </w:rPr>
  </w:style>
  <w:style w:type="paragraph" w:styleId="CommentText">
    <w:name w:val="annotation text"/>
    <w:basedOn w:val="Normal"/>
    <w:link w:val="CommentTextChar"/>
    <w:uiPriority w:val="99"/>
    <w:unhideWhenUsed/>
    <w:rsid w:val="00DD7BE5"/>
    <w:pPr>
      <w:spacing w:after="160" w:line="240" w:lineRule="auto"/>
    </w:pPr>
    <w:rPr>
      <w:sz w:val="20"/>
      <w:szCs w:val="20"/>
      <w:lang w:val="en-GB"/>
    </w:rPr>
  </w:style>
  <w:style w:type="character" w:customStyle="1" w:styleId="CommentTextChar">
    <w:name w:val="Comment Text Char"/>
    <w:basedOn w:val="DefaultParagraphFont"/>
    <w:link w:val="CommentText"/>
    <w:uiPriority w:val="99"/>
    <w:rsid w:val="00DD7BE5"/>
    <w:rPr>
      <w:sz w:val="20"/>
      <w:szCs w:val="20"/>
      <w:lang w:val="en-GB"/>
    </w:rPr>
  </w:style>
  <w:style w:type="character" w:customStyle="1" w:styleId="DefaultChar">
    <w:name w:val="Default Char"/>
    <w:basedOn w:val="DefaultParagraphFont"/>
    <w:link w:val="Default"/>
    <w:rsid w:val="00DD7BE5"/>
    <w:rPr>
      <w:rFonts w:ascii="Calibri" w:hAnsi="Calibri" w:cs="Calibri"/>
      <w:color w:val="000000"/>
      <w:sz w:val="24"/>
      <w:szCs w:val="24"/>
    </w:rPr>
  </w:style>
  <w:style w:type="table" w:styleId="TableGrid">
    <w:name w:val="Table Grid"/>
    <w:basedOn w:val="TableNormal"/>
    <w:uiPriority w:val="39"/>
    <w:rsid w:val="001B70F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B70F2"/>
    <w:rPr>
      <w:color w:val="0563C1" w:themeColor="hyperlink"/>
      <w:u w:val="single"/>
    </w:rPr>
  </w:style>
  <w:style w:type="paragraph" w:styleId="Header">
    <w:name w:val="header"/>
    <w:basedOn w:val="Normal"/>
    <w:link w:val="HeaderChar"/>
    <w:uiPriority w:val="99"/>
    <w:unhideWhenUsed/>
    <w:rsid w:val="001B70F2"/>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1B70F2"/>
    <w:rPr>
      <w:lang w:val="en-GB"/>
    </w:rPr>
  </w:style>
  <w:style w:type="paragraph" w:styleId="Footer">
    <w:name w:val="footer"/>
    <w:basedOn w:val="Normal"/>
    <w:link w:val="FooterChar"/>
    <w:uiPriority w:val="99"/>
    <w:unhideWhenUsed/>
    <w:rsid w:val="001B70F2"/>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1B70F2"/>
    <w:rPr>
      <w:lang w:val="en-GB"/>
    </w:rPr>
  </w:style>
  <w:style w:type="paragraph" w:styleId="BalloonText">
    <w:name w:val="Balloon Text"/>
    <w:basedOn w:val="Normal"/>
    <w:link w:val="BalloonTextChar"/>
    <w:uiPriority w:val="99"/>
    <w:semiHidden/>
    <w:unhideWhenUsed/>
    <w:rsid w:val="002D28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28B8"/>
    <w:rPr>
      <w:rFonts w:ascii="Segoe UI" w:hAnsi="Segoe UI" w:cs="Segoe UI"/>
      <w:sz w:val="18"/>
      <w:szCs w:val="18"/>
    </w:rPr>
  </w:style>
  <w:style w:type="paragraph" w:styleId="ListParagraph">
    <w:name w:val="List Paragraph"/>
    <w:basedOn w:val="Normal"/>
    <w:uiPriority w:val="34"/>
    <w:qFormat/>
    <w:rsid w:val="004C43C3"/>
    <w:pPr>
      <w:ind w:left="720"/>
      <w:contextualSpacing/>
    </w:pPr>
  </w:style>
  <w:style w:type="character" w:customStyle="1" w:styleId="Heading1Char">
    <w:name w:val="Heading 1 Char"/>
    <w:basedOn w:val="DefaultParagraphFont"/>
    <w:link w:val="Heading1"/>
    <w:uiPriority w:val="9"/>
    <w:rsid w:val="00570A31"/>
    <w:rPr>
      <w:rFonts w:asciiTheme="majorHAnsi" w:eastAsiaTheme="majorEastAsia" w:hAnsiTheme="majorHAnsi" w:cstheme="majorBidi"/>
      <w:b/>
      <w:bCs/>
      <w:color w:val="2E74B5" w:themeColor="accent1" w:themeShade="BF"/>
      <w:sz w:val="28"/>
      <w:szCs w:val="28"/>
    </w:rPr>
  </w:style>
  <w:style w:type="character" w:customStyle="1" w:styleId="highlight">
    <w:name w:val="highlight"/>
    <w:basedOn w:val="DefaultParagraphFont"/>
    <w:rsid w:val="0080024C"/>
  </w:style>
  <w:style w:type="paragraph" w:styleId="CommentSubject">
    <w:name w:val="annotation subject"/>
    <w:basedOn w:val="CommentText"/>
    <w:next w:val="CommentText"/>
    <w:link w:val="CommentSubjectChar"/>
    <w:uiPriority w:val="99"/>
    <w:semiHidden/>
    <w:unhideWhenUsed/>
    <w:rsid w:val="003F4CA5"/>
    <w:pPr>
      <w:spacing w:after="200"/>
    </w:pPr>
    <w:rPr>
      <w:b/>
      <w:bCs/>
      <w:lang w:val="da-DK"/>
    </w:rPr>
  </w:style>
  <w:style w:type="character" w:customStyle="1" w:styleId="CommentSubjectChar">
    <w:name w:val="Comment Subject Char"/>
    <w:basedOn w:val="CommentTextChar"/>
    <w:link w:val="CommentSubject"/>
    <w:uiPriority w:val="99"/>
    <w:semiHidden/>
    <w:rsid w:val="003F4CA5"/>
    <w:rPr>
      <w:b/>
      <w:bCs/>
      <w:sz w:val="20"/>
      <w:szCs w:val="20"/>
      <w:lang w:val="en-GB"/>
    </w:rPr>
  </w:style>
  <w:style w:type="paragraph" w:styleId="EndnoteText">
    <w:name w:val="endnote text"/>
    <w:basedOn w:val="Normal"/>
    <w:link w:val="EndnoteTextChar"/>
    <w:uiPriority w:val="99"/>
    <w:unhideWhenUsed/>
    <w:rsid w:val="00FA1D88"/>
    <w:pPr>
      <w:spacing w:after="0" w:line="240" w:lineRule="auto"/>
    </w:pPr>
    <w:rPr>
      <w:sz w:val="20"/>
      <w:szCs w:val="20"/>
      <w:lang w:val="en-GB"/>
    </w:rPr>
  </w:style>
  <w:style w:type="character" w:customStyle="1" w:styleId="EndnoteTextChar">
    <w:name w:val="Endnote Text Char"/>
    <w:basedOn w:val="DefaultParagraphFont"/>
    <w:link w:val="EndnoteText"/>
    <w:uiPriority w:val="99"/>
    <w:rsid w:val="00FA1D88"/>
    <w:rPr>
      <w:sz w:val="20"/>
      <w:szCs w:val="20"/>
      <w:lang w:val="en-GB"/>
    </w:rPr>
  </w:style>
  <w:style w:type="character" w:styleId="EndnoteReference">
    <w:name w:val="endnote reference"/>
    <w:basedOn w:val="DefaultParagraphFont"/>
    <w:uiPriority w:val="99"/>
    <w:semiHidden/>
    <w:unhideWhenUsed/>
    <w:rsid w:val="00FA1D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7869916">
      <w:bodyDiv w:val="1"/>
      <w:marLeft w:val="0"/>
      <w:marRight w:val="0"/>
      <w:marTop w:val="0"/>
      <w:marBottom w:val="0"/>
      <w:divBdr>
        <w:top w:val="none" w:sz="0" w:space="0" w:color="auto"/>
        <w:left w:val="none" w:sz="0" w:space="0" w:color="auto"/>
        <w:bottom w:val="none" w:sz="0" w:space="0" w:color="auto"/>
        <w:right w:val="none" w:sz="0" w:space="0" w:color="auto"/>
      </w:divBdr>
    </w:div>
    <w:div w:id="1749616491">
      <w:bodyDiv w:val="1"/>
      <w:marLeft w:val="0"/>
      <w:marRight w:val="0"/>
      <w:marTop w:val="0"/>
      <w:marBottom w:val="0"/>
      <w:divBdr>
        <w:top w:val="none" w:sz="0" w:space="0" w:color="auto"/>
        <w:left w:val="none" w:sz="0" w:space="0" w:color="auto"/>
        <w:bottom w:val="none" w:sz="0" w:space="0" w:color="auto"/>
        <w:right w:val="none" w:sz="0" w:space="0" w:color="auto"/>
      </w:divBdr>
    </w:div>
    <w:div w:id="180473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1D4D62-1407-4908-ACEB-68644A81D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5292</Words>
  <Characters>87169</Characters>
  <Application>Microsoft Office Word</Application>
  <DocSecurity>4</DocSecurity>
  <Lines>726</Lines>
  <Paragraphs>2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02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er Garne</dc:creator>
  <cp:lastModifiedBy>Hugh Claridge</cp:lastModifiedBy>
  <cp:revision>2</cp:revision>
  <dcterms:created xsi:type="dcterms:W3CDTF">2019-09-16T08:55:00Z</dcterms:created>
  <dcterms:modified xsi:type="dcterms:W3CDTF">2019-09-16T08:55:00Z</dcterms:modified>
</cp:coreProperties>
</file>